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495EEB" w14:textId="7B3A906A" w:rsidR="00920C98" w:rsidRPr="00920C98" w:rsidRDefault="00920C98" w:rsidP="00920C98">
      <w:pPr>
        <w:rPr>
          <w:b/>
          <w:lang w:eastAsia="ko-KR"/>
        </w:rPr>
      </w:pPr>
      <w:r w:rsidRPr="00920C98">
        <w:rPr>
          <w:rFonts w:hint="eastAsia"/>
          <w:b/>
          <w:lang w:eastAsia="ko-KR"/>
        </w:rPr>
        <w:t>S</w:t>
      </w:r>
      <w:r w:rsidRPr="00920C98">
        <w:rPr>
          <w:b/>
          <w:lang w:eastAsia="ko-KR"/>
        </w:rPr>
        <w:t xml:space="preserve">upplementary Material 1. </w:t>
      </w:r>
      <w:r w:rsidRPr="00920C98">
        <w:rPr>
          <w:b/>
          <w:lang w:eastAsia="ko-KR"/>
        </w:rPr>
        <w:t xml:space="preserve"> </w:t>
      </w:r>
      <w:r w:rsidRPr="00920C98">
        <w:rPr>
          <w:b/>
          <w:lang w:eastAsia="ko-KR"/>
        </w:rPr>
        <w:t>I</w:t>
      </w:r>
      <w:r w:rsidRPr="00920C98">
        <w:rPr>
          <w:b/>
          <w:lang w:eastAsia="ko-KR"/>
        </w:rPr>
        <w:t>ncluded</w:t>
      </w:r>
      <w:r w:rsidRPr="00920C98">
        <w:rPr>
          <w:b/>
          <w:lang w:eastAsia="ko-KR"/>
        </w:rPr>
        <w:t xml:space="preserve"> </w:t>
      </w:r>
      <w:r w:rsidRPr="00920C98">
        <w:rPr>
          <w:b/>
          <w:lang w:eastAsia="ko-KR"/>
        </w:rPr>
        <w:t>in the final analysis; their information</w:t>
      </w:r>
    </w:p>
    <w:p w14:paraId="10C31FFB" w14:textId="77777777" w:rsidR="00920C98" w:rsidRDefault="00920C98" w:rsidP="00920C98"/>
    <w:tbl>
      <w:tblPr>
        <w:tblStyle w:val="a3"/>
        <w:tblpPr w:leftFromText="142" w:rightFromText="142" w:horzAnchor="margin" w:tblpXSpec="center" w:tblpY="-1440"/>
        <w:tblW w:w="11970" w:type="dxa"/>
        <w:tblLayout w:type="fixed"/>
        <w:tblLook w:val="04A0" w:firstRow="1" w:lastRow="0" w:firstColumn="1" w:lastColumn="0" w:noHBand="0" w:noVBand="1"/>
      </w:tblPr>
      <w:tblGrid>
        <w:gridCol w:w="1080"/>
        <w:gridCol w:w="720"/>
        <w:gridCol w:w="990"/>
        <w:gridCol w:w="1170"/>
        <w:gridCol w:w="1260"/>
        <w:gridCol w:w="1710"/>
        <w:gridCol w:w="2790"/>
        <w:gridCol w:w="1350"/>
        <w:gridCol w:w="900"/>
      </w:tblGrid>
      <w:tr w:rsidR="00B31D50" w:rsidRPr="00133644" w14:paraId="277D1CBF" w14:textId="7A41F36C" w:rsidTr="00920C98">
        <w:trPr>
          <w:trHeight w:val="782"/>
        </w:trPr>
        <w:tc>
          <w:tcPr>
            <w:tcW w:w="1080" w:type="dxa"/>
          </w:tcPr>
          <w:p w14:paraId="54114796" w14:textId="77777777" w:rsidR="00B31D50" w:rsidRPr="00133644" w:rsidRDefault="00B31D50" w:rsidP="00920C98">
            <w:pPr>
              <w:spacing w:after="160" w:line="259" w:lineRule="auto"/>
              <w:rPr>
                <w:rtl/>
                <w:lang w:bidi="fa-IR"/>
              </w:rPr>
            </w:pPr>
            <w:r w:rsidRPr="00133644">
              <w:lastRenderedPageBreak/>
              <w:t>Disease/Pathogen</w:t>
            </w:r>
            <w:r w:rsidRPr="00133644">
              <w:tab/>
            </w:r>
          </w:p>
        </w:tc>
        <w:tc>
          <w:tcPr>
            <w:tcW w:w="720" w:type="dxa"/>
          </w:tcPr>
          <w:p w14:paraId="35F41990" w14:textId="77777777" w:rsidR="00B31D50" w:rsidRPr="00133644" w:rsidRDefault="00B31D50" w:rsidP="00920C98">
            <w:pPr>
              <w:spacing w:after="160" w:line="259" w:lineRule="auto"/>
            </w:pPr>
            <w:r w:rsidRPr="00133644">
              <w:t>YEAR</w:t>
            </w:r>
          </w:p>
        </w:tc>
        <w:tc>
          <w:tcPr>
            <w:tcW w:w="990" w:type="dxa"/>
          </w:tcPr>
          <w:p w14:paraId="70857B82" w14:textId="2DA5BD0F" w:rsidR="00B31D50" w:rsidRPr="00133644" w:rsidRDefault="00B31D50" w:rsidP="00920C98">
            <w:pPr>
              <w:spacing w:after="160" w:line="259" w:lineRule="auto"/>
            </w:pPr>
            <w:r w:rsidRPr="00133644">
              <w:t>Country</w:t>
            </w:r>
          </w:p>
        </w:tc>
        <w:tc>
          <w:tcPr>
            <w:tcW w:w="1170" w:type="dxa"/>
          </w:tcPr>
          <w:p w14:paraId="7C25A572" w14:textId="21DCDAF4" w:rsidR="00B31D50" w:rsidRPr="00133644" w:rsidRDefault="00B31D50" w:rsidP="00920C98">
            <w:r w:rsidRPr="00FE4689">
              <w:t>design</w:t>
            </w:r>
          </w:p>
        </w:tc>
        <w:tc>
          <w:tcPr>
            <w:tcW w:w="1260" w:type="dxa"/>
          </w:tcPr>
          <w:p w14:paraId="73FC4EAD" w14:textId="77777777" w:rsidR="00B31D50" w:rsidRPr="00133644" w:rsidRDefault="00B31D50" w:rsidP="00920C98">
            <w:pPr>
              <w:spacing w:after="160" w:line="259" w:lineRule="auto"/>
            </w:pPr>
            <w:r w:rsidRPr="00133644">
              <w:t>population</w:t>
            </w:r>
          </w:p>
        </w:tc>
        <w:tc>
          <w:tcPr>
            <w:tcW w:w="1710" w:type="dxa"/>
          </w:tcPr>
          <w:p w14:paraId="3163430D" w14:textId="77777777" w:rsidR="00B31D50" w:rsidRPr="00133644" w:rsidRDefault="00B31D50" w:rsidP="00920C98">
            <w:pPr>
              <w:spacing w:after="160" w:line="259" w:lineRule="auto"/>
            </w:pPr>
            <w:r w:rsidRPr="00133644">
              <w:t>Number of Animals/Humans/Samples Tested</w:t>
            </w:r>
            <w:r w:rsidRPr="00133644">
              <w:tab/>
            </w:r>
          </w:p>
        </w:tc>
        <w:tc>
          <w:tcPr>
            <w:tcW w:w="2790" w:type="dxa"/>
          </w:tcPr>
          <w:p w14:paraId="48101B78" w14:textId="77777777" w:rsidR="00B31D50" w:rsidRPr="00133644" w:rsidRDefault="00B31D50" w:rsidP="00920C98">
            <w:pPr>
              <w:spacing w:after="160" w:line="259" w:lineRule="auto"/>
            </w:pPr>
            <w:r w:rsidRPr="00133644">
              <w:t>Study Outcome/Disease Frequency/Seroprevalence</w:t>
            </w:r>
            <w:r w:rsidRPr="00133644">
              <w:tab/>
            </w:r>
          </w:p>
        </w:tc>
        <w:tc>
          <w:tcPr>
            <w:tcW w:w="1350" w:type="dxa"/>
          </w:tcPr>
          <w:p w14:paraId="2CFAAAF4" w14:textId="77777777" w:rsidR="00B31D50" w:rsidRPr="00133644" w:rsidRDefault="00B31D50" w:rsidP="00920C98">
            <w:pPr>
              <w:spacing w:after="160" w:line="259" w:lineRule="auto"/>
              <w:rPr>
                <w:rtl/>
                <w:lang w:bidi="fa-IR"/>
              </w:rPr>
            </w:pPr>
            <w:r w:rsidRPr="00133644">
              <w:t>Reference</w:t>
            </w:r>
          </w:p>
        </w:tc>
        <w:tc>
          <w:tcPr>
            <w:tcW w:w="900" w:type="dxa"/>
          </w:tcPr>
          <w:p w14:paraId="4F2464E7" w14:textId="37883A9A" w:rsidR="00B31D50" w:rsidRPr="00133644" w:rsidRDefault="00B31D50" w:rsidP="00920C98">
            <w:r>
              <w:t>Score study human</w:t>
            </w:r>
          </w:p>
        </w:tc>
      </w:tr>
      <w:tr w:rsidR="00B31D50" w:rsidRPr="00133644" w14:paraId="033EA3FE" w14:textId="423FD6B2" w:rsidTr="00920C98">
        <w:trPr>
          <w:trHeight w:val="588"/>
        </w:trPr>
        <w:tc>
          <w:tcPr>
            <w:tcW w:w="1080" w:type="dxa"/>
          </w:tcPr>
          <w:p w14:paraId="13B4FC1F" w14:textId="6BCCA712" w:rsidR="00B31D50" w:rsidRPr="00133644" w:rsidRDefault="00B31D50" w:rsidP="00920C98">
            <w:pPr>
              <w:spacing w:after="160" w:line="259" w:lineRule="auto"/>
            </w:pPr>
            <w:r w:rsidRPr="0099422A">
              <w:t xml:space="preserve">Q fever/ C. </w:t>
            </w:r>
            <w:proofErr w:type="spellStart"/>
            <w:r w:rsidRPr="0099422A">
              <w:t>burnetii</w:t>
            </w:r>
            <w:proofErr w:type="spellEnd"/>
          </w:p>
        </w:tc>
        <w:tc>
          <w:tcPr>
            <w:tcW w:w="720" w:type="dxa"/>
          </w:tcPr>
          <w:p w14:paraId="2138F06E" w14:textId="25324E29" w:rsidR="00B31D50" w:rsidRPr="00133644" w:rsidRDefault="00B31D50" w:rsidP="00920C98">
            <w:pPr>
              <w:spacing w:after="160" w:line="259" w:lineRule="auto"/>
            </w:pPr>
            <w:r w:rsidRPr="0099422A">
              <w:t>2002</w:t>
            </w:r>
          </w:p>
        </w:tc>
        <w:tc>
          <w:tcPr>
            <w:tcW w:w="990" w:type="dxa"/>
          </w:tcPr>
          <w:p w14:paraId="206C6429" w14:textId="15ED2EAC" w:rsidR="00B31D50" w:rsidRPr="00133644" w:rsidRDefault="00B31D50" w:rsidP="00920C98">
            <w:pPr>
              <w:spacing w:after="160" w:line="259" w:lineRule="auto"/>
            </w:pPr>
            <w:r w:rsidRPr="0099422A">
              <w:t>Egypt</w:t>
            </w:r>
          </w:p>
        </w:tc>
        <w:tc>
          <w:tcPr>
            <w:tcW w:w="1170" w:type="dxa"/>
          </w:tcPr>
          <w:p w14:paraId="794B3535" w14:textId="472443AB" w:rsidR="00B31D50" w:rsidRPr="00FE4689" w:rsidRDefault="00B31D50" w:rsidP="00920C98">
            <w:r w:rsidRPr="0099422A">
              <w:t>Cross-sectional</w:t>
            </w:r>
          </w:p>
        </w:tc>
        <w:tc>
          <w:tcPr>
            <w:tcW w:w="1260" w:type="dxa"/>
          </w:tcPr>
          <w:p w14:paraId="55453AEC" w14:textId="5544C006" w:rsidR="00B31D50" w:rsidRPr="00133644" w:rsidRDefault="00B31D50" w:rsidP="00920C98">
            <w:pPr>
              <w:spacing w:after="160" w:line="259" w:lineRule="auto"/>
            </w:pPr>
            <w:r w:rsidRPr="0099422A">
              <w:t>dog</w:t>
            </w:r>
          </w:p>
        </w:tc>
        <w:tc>
          <w:tcPr>
            <w:tcW w:w="1710" w:type="dxa"/>
          </w:tcPr>
          <w:p w14:paraId="5BF2558F" w14:textId="49879C44" w:rsidR="00B31D50" w:rsidRPr="00133644" w:rsidRDefault="00B31D50" w:rsidP="00920C98">
            <w:pPr>
              <w:spacing w:after="160" w:line="259" w:lineRule="auto"/>
            </w:pPr>
            <w:r w:rsidRPr="0099422A">
              <w:t>150 serum sample</w:t>
            </w:r>
          </w:p>
        </w:tc>
        <w:tc>
          <w:tcPr>
            <w:tcW w:w="2790" w:type="dxa"/>
          </w:tcPr>
          <w:p w14:paraId="7AC94961" w14:textId="7282C0BB" w:rsidR="00B31D50" w:rsidRPr="00133644" w:rsidRDefault="00B31D50" w:rsidP="00920C98">
            <w:pPr>
              <w:spacing w:after="160" w:line="259" w:lineRule="auto"/>
            </w:pPr>
            <w:r w:rsidRPr="0099422A">
              <w:t>In total, 34 of 150 (23%) serum sample dogs were positive.</w:t>
            </w:r>
          </w:p>
        </w:tc>
        <w:tc>
          <w:tcPr>
            <w:tcW w:w="1350" w:type="dxa"/>
          </w:tcPr>
          <w:p w14:paraId="171106CD" w14:textId="6DD6B59C" w:rsidR="00B31D50" w:rsidRPr="00133644" w:rsidRDefault="00B31D50" w:rsidP="00920C98">
            <w:pPr>
              <w:spacing w:after="160" w:line="259" w:lineRule="auto"/>
            </w:pPr>
            <w:r w:rsidRPr="0099422A">
              <w:t>Amal SMS</w:t>
            </w:r>
            <w:r>
              <w:fldChar w:fldCharType="begin"/>
            </w:r>
            <w:r>
              <w:instrText xml:space="preserve"> ADDIN EN.CITE &lt;EndNote&gt;&lt;Cite&gt;&lt;Author&gt;SMS&lt;/Author&gt;&lt;Year&gt;2002&lt;/Year&gt;&lt;RecNum&gt;1083&lt;/RecNum&gt;&lt;DisplayText&gt;&lt;style face="superscript"&gt;1&lt;/style&gt;&lt;/DisplayText&gt;&lt;record&gt;&lt;rec-number&gt;1083&lt;/rec-number&gt;&lt;foreign-keys&gt;&lt;key app="EN" db-id="a9tspfsz9w9a9xe2tr2pf9r9w5vfearwsxwf" timestamp="1649065423"&gt;1083&lt;/key&gt;&lt;/foreign-keys&gt;&lt;ref-type name="Journal Article"&gt;17&lt;/ref-type&gt;&lt;contributors&gt;&lt;authors&gt;&lt;author&gt;Amal SMS&lt;/author&gt;&lt;/authors&gt;&lt;/contributors&gt;&lt;titles&gt;&lt;title&gt;Prevalence of Coxiella burnetii infection among dogs and humans in upper Egypt&lt;/title&gt;&lt;secondary-title&gt;Assiut Veterinary Medical Journal&lt;/secondary-title&gt;&lt;/titles&gt;&lt;periodical&gt;&lt;full-title&gt;Assiut Veterinary Medical Journal&lt;/full-title&gt;&lt;/periodical&gt;&lt;pages&gt;205-215&lt;/pages&gt;&lt;volume&gt;47&lt;/volume&gt;&lt;number&gt;93&lt;/number&gt;&lt;dates&gt;&lt;year&gt;2002&lt;/year&gt;&lt;pub-dates&gt;&lt;date&gt;01/01&lt;/date&gt;&lt;/pub-dates&gt;&lt;/dates&gt;&lt;accession-num&gt;003894995&lt;/accession-num&gt;&lt;urls&gt;&lt;related-urls&gt;&lt;url&gt;https://eurekamag.com/research/003/894/003894995.php&lt;/url&gt;&lt;/related-urls&gt;&lt;/urls&gt;&lt;/record&gt;&lt;/Cite&gt;&lt;/EndNote&gt;</w:instrText>
            </w:r>
            <w:r>
              <w:fldChar w:fldCharType="separate"/>
            </w:r>
            <w:r w:rsidRPr="00C73BBD">
              <w:rPr>
                <w:noProof/>
                <w:vertAlign w:val="superscript"/>
              </w:rPr>
              <w:t>1</w:t>
            </w:r>
            <w:r>
              <w:fldChar w:fldCharType="end"/>
            </w:r>
          </w:p>
        </w:tc>
        <w:tc>
          <w:tcPr>
            <w:tcW w:w="900" w:type="dxa"/>
          </w:tcPr>
          <w:p w14:paraId="261C5045" w14:textId="77777777" w:rsidR="00B31D50" w:rsidRPr="0099422A" w:rsidRDefault="00B31D50" w:rsidP="00920C98">
            <w:pPr>
              <w:jc w:val="center"/>
            </w:pPr>
          </w:p>
        </w:tc>
      </w:tr>
      <w:tr w:rsidR="00B31D50" w:rsidRPr="00133644" w14:paraId="441F4FAB" w14:textId="2740263C" w:rsidTr="00920C98">
        <w:trPr>
          <w:trHeight w:val="624"/>
        </w:trPr>
        <w:tc>
          <w:tcPr>
            <w:tcW w:w="1080" w:type="dxa"/>
          </w:tcPr>
          <w:p w14:paraId="451E825C" w14:textId="75747DDE" w:rsidR="00B31D50" w:rsidRPr="00133644" w:rsidRDefault="00B31D50" w:rsidP="00920C98">
            <w:r w:rsidRPr="00FA6125">
              <w:t xml:space="preserve">Q fever/ C. </w:t>
            </w:r>
            <w:proofErr w:type="spellStart"/>
            <w:r w:rsidRPr="00FA6125">
              <w:t>burnetii</w:t>
            </w:r>
            <w:proofErr w:type="spellEnd"/>
          </w:p>
        </w:tc>
        <w:tc>
          <w:tcPr>
            <w:tcW w:w="720" w:type="dxa"/>
          </w:tcPr>
          <w:p w14:paraId="3E7BCEE0" w14:textId="110D9F9E" w:rsidR="00B31D50" w:rsidRPr="00133644" w:rsidRDefault="00B31D50" w:rsidP="00920C98">
            <w:r w:rsidRPr="00133644">
              <w:t>2003</w:t>
            </w:r>
          </w:p>
        </w:tc>
        <w:tc>
          <w:tcPr>
            <w:tcW w:w="990" w:type="dxa"/>
          </w:tcPr>
          <w:p w14:paraId="2EBC3DD8" w14:textId="52B12E83" w:rsidR="00B31D50" w:rsidRPr="00133644" w:rsidRDefault="00B31D50" w:rsidP="00920C98">
            <w:r w:rsidRPr="00133644">
              <w:t>Oman</w:t>
            </w:r>
          </w:p>
        </w:tc>
        <w:tc>
          <w:tcPr>
            <w:tcW w:w="1170" w:type="dxa"/>
          </w:tcPr>
          <w:p w14:paraId="069D527A" w14:textId="725247AE" w:rsidR="00B31D50" w:rsidRPr="00FE4689" w:rsidRDefault="00B31D50" w:rsidP="00920C98">
            <w:r w:rsidRPr="002A1FC0">
              <w:t>Cross sectional</w:t>
            </w:r>
          </w:p>
        </w:tc>
        <w:tc>
          <w:tcPr>
            <w:tcW w:w="1260" w:type="dxa"/>
          </w:tcPr>
          <w:p w14:paraId="5C71BEFA" w14:textId="5994D439" w:rsidR="00B31D50" w:rsidRPr="00133644" w:rsidRDefault="00B31D50" w:rsidP="00920C98">
            <w:r w:rsidRPr="004A1AA7">
              <w:t xml:space="preserve">humans </w:t>
            </w:r>
            <w:r w:rsidRPr="00133644">
              <w:t>and goat</w:t>
            </w:r>
          </w:p>
        </w:tc>
        <w:tc>
          <w:tcPr>
            <w:tcW w:w="1710" w:type="dxa"/>
          </w:tcPr>
          <w:p w14:paraId="3D9E6BD8" w14:textId="77777777" w:rsidR="00B31D50" w:rsidRPr="00133644" w:rsidRDefault="00B31D50" w:rsidP="00920C98">
            <w:pPr>
              <w:spacing w:after="160" w:line="259" w:lineRule="auto"/>
            </w:pPr>
            <w:r w:rsidRPr="00133644">
              <w:t>110 blood sample humans</w:t>
            </w:r>
          </w:p>
          <w:p w14:paraId="12B8608E" w14:textId="019C0ED8" w:rsidR="00B31D50" w:rsidRPr="00133644" w:rsidRDefault="00B31D50" w:rsidP="00920C98">
            <w:r w:rsidRPr="00133644">
              <w:t>54 blood sample goats</w:t>
            </w:r>
          </w:p>
        </w:tc>
        <w:tc>
          <w:tcPr>
            <w:tcW w:w="2790" w:type="dxa"/>
          </w:tcPr>
          <w:p w14:paraId="5AF231FC" w14:textId="77777777" w:rsidR="00B31D50" w:rsidRDefault="00B31D50" w:rsidP="00920C98">
            <w:pPr>
              <w:spacing w:after="160" w:line="259" w:lineRule="auto"/>
            </w:pPr>
            <w:r>
              <w:t xml:space="preserve"> The human </w:t>
            </w:r>
            <w:r w:rsidRPr="00571FD7">
              <w:t xml:space="preserve">revealed that 10 (9.8%) were seropositive for previous Coxiella </w:t>
            </w:r>
            <w:proofErr w:type="spellStart"/>
            <w:r w:rsidRPr="00571FD7">
              <w:t>burnetii</w:t>
            </w:r>
            <w:proofErr w:type="spellEnd"/>
            <w:r w:rsidRPr="00571FD7">
              <w:t xml:space="preserve"> </w:t>
            </w:r>
          </w:p>
          <w:p w14:paraId="465CD1FF" w14:textId="18746F43" w:rsidR="00B31D50" w:rsidRPr="00133644" w:rsidRDefault="00B31D50" w:rsidP="00920C98">
            <w:r>
              <w:t xml:space="preserve">The goat </w:t>
            </w:r>
            <w:r w:rsidRPr="00133644">
              <w:t>revealed that 28 (52%) had been infected</w:t>
            </w:r>
            <w:r>
              <w:t xml:space="preserve"> </w:t>
            </w:r>
            <w:r w:rsidRPr="003750C0">
              <w:t xml:space="preserve">Coxiella </w:t>
            </w:r>
            <w:proofErr w:type="spellStart"/>
            <w:r w:rsidRPr="003750C0">
              <w:t>burnetii</w:t>
            </w:r>
            <w:proofErr w:type="spellEnd"/>
          </w:p>
        </w:tc>
        <w:tc>
          <w:tcPr>
            <w:tcW w:w="1350" w:type="dxa"/>
          </w:tcPr>
          <w:p w14:paraId="45DD0CB2" w14:textId="6C81302F" w:rsidR="00B31D50" w:rsidRPr="00133644" w:rsidRDefault="00B31D50" w:rsidP="00920C98">
            <w:pPr>
              <w:spacing w:after="160" w:line="259" w:lineRule="auto"/>
            </w:pPr>
            <w:r w:rsidRPr="00133644">
              <w:t>Scrimgeour, E. M.</w:t>
            </w:r>
            <w:r>
              <w:fldChar w:fldCharType="begin">
                <w:fldData xml:space="preserve">PEVuZE5vdGU+PENpdGU+PEF1dGhvcj5TY3JpbWdlb3VyPC9BdXRob3I+PFllYXI+MjAwMzwvWWVh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MjIxLTU8L3BhZ2VzPjx2b2x1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</w:fldData>
              </w:fldChar>
            </w:r>
            <w:r>
              <w:instrText xml:space="preserve"> ADDIN EN.CITE </w:instrText>
            </w:r>
            <w:r>
              <w:fldChar w:fldCharType="begin">
                <w:fldData xml:space="preserve">PEVuZE5vdGU+PENpdGU+PEF1dGhvcj5TY3JpbWdlb3VyPC9BdXRob3I+PFllYXI+MjAwMzwvWWVh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MjIxLTU8L3BhZ2VzPjx2b2x1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</w:fldData>
              </w:fldChar>
            </w:r>
            <w:r>
              <w:instrText xml:space="preserve"> ADDIN EN.CITE.DATA </w:instrText>
            </w:r>
            <w:r>
              <w:fldChar w:fldCharType="end"/>
            </w:r>
            <w:r>
              <w:fldChar w:fldCharType="separate"/>
            </w:r>
            <w:r w:rsidRPr="00C73BBD">
              <w:rPr>
                <w:noProof/>
                <w:vertAlign w:val="superscript"/>
              </w:rPr>
              <w:t>2</w:t>
            </w:r>
            <w:r>
              <w:fldChar w:fldCharType="end"/>
            </w:r>
          </w:p>
          <w:p w14:paraId="71F0F621" w14:textId="77777777" w:rsidR="00B31D50" w:rsidRPr="00133644" w:rsidRDefault="00B31D50" w:rsidP="00920C98"/>
        </w:tc>
        <w:tc>
          <w:tcPr>
            <w:tcW w:w="900" w:type="dxa"/>
          </w:tcPr>
          <w:p w14:paraId="630783FE" w14:textId="7FF86C17" w:rsidR="00B31D50" w:rsidRPr="00133644" w:rsidRDefault="0042688D" w:rsidP="00920C98">
            <w:pPr>
              <w:jc w:val="center"/>
            </w:pPr>
            <w:r>
              <w:t>4</w:t>
            </w:r>
          </w:p>
        </w:tc>
      </w:tr>
      <w:tr w:rsidR="00B31D50" w:rsidRPr="00133644" w14:paraId="2B4A9F46" w14:textId="325F89F5" w:rsidTr="00920C98">
        <w:trPr>
          <w:trHeight w:val="492"/>
        </w:trPr>
        <w:tc>
          <w:tcPr>
            <w:tcW w:w="1080" w:type="dxa"/>
          </w:tcPr>
          <w:p w14:paraId="5A902B4F" w14:textId="4EAA384B" w:rsidR="00B31D50" w:rsidRPr="00133644" w:rsidRDefault="00B31D50" w:rsidP="00920C98">
            <w:r w:rsidRPr="001E7886">
              <w:t xml:space="preserve">Q fever/ C. </w:t>
            </w:r>
            <w:proofErr w:type="spellStart"/>
            <w:r w:rsidRPr="001E7886">
              <w:t>burnetii</w:t>
            </w:r>
            <w:proofErr w:type="spellEnd"/>
          </w:p>
        </w:tc>
        <w:tc>
          <w:tcPr>
            <w:tcW w:w="720" w:type="dxa"/>
          </w:tcPr>
          <w:p w14:paraId="67DA608B" w14:textId="733E8736" w:rsidR="00B31D50" w:rsidRPr="00133644" w:rsidRDefault="00B31D50" w:rsidP="00920C98">
            <w:r w:rsidRPr="001E7886">
              <w:t>2004</w:t>
            </w:r>
          </w:p>
        </w:tc>
        <w:tc>
          <w:tcPr>
            <w:tcW w:w="990" w:type="dxa"/>
          </w:tcPr>
          <w:p w14:paraId="3FB6B573" w14:textId="40D60705" w:rsidR="00B31D50" w:rsidRPr="00133644" w:rsidRDefault="00B31D50" w:rsidP="00920C98">
            <w:r w:rsidRPr="001E7886">
              <w:t>Tunisia</w:t>
            </w:r>
          </w:p>
        </w:tc>
        <w:tc>
          <w:tcPr>
            <w:tcW w:w="1170" w:type="dxa"/>
          </w:tcPr>
          <w:p w14:paraId="5F5BC768" w14:textId="6DD833F0" w:rsidR="00B31D50" w:rsidRPr="00FE4689" w:rsidRDefault="00B31D50" w:rsidP="00920C98">
            <w:r w:rsidRPr="001E7886">
              <w:t>Cross-sectional</w:t>
            </w:r>
          </w:p>
        </w:tc>
        <w:tc>
          <w:tcPr>
            <w:tcW w:w="1260" w:type="dxa"/>
          </w:tcPr>
          <w:p w14:paraId="5EFDB752" w14:textId="1A4D7853" w:rsidR="00B31D50" w:rsidRPr="00133644" w:rsidRDefault="00B31D50" w:rsidP="00920C98">
            <w:r w:rsidRPr="001E7886">
              <w:t>human</w:t>
            </w:r>
          </w:p>
        </w:tc>
        <w:tc>
          <w:tcPr>
            <w:tcW w:w="1710" w:type="dxa"/>
          </w:tcPr>
          <w:p w14:paraId="466EBD20" w14:textId="290DBEA0" w:rsidR="00B31D50" w:rsidRPr="00133644" w:rsidRDefault="00B31D50" w:rsidP="00920C98">
            <w:r w:rsidRPr="001E7886">
              <w:t>47 serum sample</w:t>
            </w:r>
          </w:p>
        </w:tc>
        <w:tc>
          <w:tcPr>
            <w:tcW w:w="2790" w:type="dxa"/>
          </w:tcPr>
          <w:p w14:paraId="215A4387" w14:textId="0F56DBFE" w:rsidR="00B31D50" w:rsidRPr="00133644" w:rsidRDefault="00B31D50" w:rsidP="00920C98">
            <w:r w:rsidRPr="001E7886">
              <w:t xml:space="preserve">In total, 4 of 47 (8.5%) serum sample human </w:t>
            </w:r>
            <w:proofErr w:type="gramStart"/>
            <w:r w:rsidRPr="001E7886">
              <w:t>were</w:t>
            </w:r>
            <w:proofErr w:type="gramEnd"/>
            <w:r w:rsidRPr="001E7886">
              <w:t xml:space="preserve"> positive.</w:t>
            </w:r>
          </w:p>
        </w:tc>
        <w:tc>
          <w:tcPr>
            <w:tcW w:w="1350" w:type="dxa"/>
          </w:tcPr>
          <w:p w14:paraId="1EDD4FC9" w14:textId="00890D10" w:rsidR="00B31D50" w:rsidRPr="00133644" w:rsidRDefault="00B31D50" w:rsidP="00920C98">
            <w:proofErr w:type="spellStart"/>
            <w:r w:rsidRPr="001E7886">
              <w:t>Kaabia</w:t>
            </w:r>
            <w:proofErr w:type="spellEnd"/>
            <w:r w:rsidRPr="001E7886">
              <w:t xml:space="preserve"> N</w:t>
            </w:r>
            <w:r>
              <w:fldChar w:fldCharType="begin"/>
            </w:r>
            <w:r>
              <w:instrText xml:space="preserve"> ADDIN EN.CITE &lt;EndNote&gt;&lt;Cite&gt;&lt;Author&gt;Kaabia&lt;/Author&gt;&lt;Year&gt;2006&lt;/Year&gt;&lt;RecNum&gt;1103&lt;/RecNum&gt;&lt;DisplayText&gt;&lt;style face="superscript"&gt;3&lt;/style&gt;&lt;/DisplayText&gt;&lt;record&gt;&lt;rec-number&gt;1103&lt;/rec-number&gt;&lt;foreign-keys&gt;&lt;key app="EN" db-id="a9tspfsz9w9a9xe2tr2pf9r9w5vfearwsxwf" timestamp="1650436024"&gt;1103&lt;/key&gt;&lt;/foreign-keys&gt;&lt;ref-type name="Journal Article"&gt;17&lt;/ref-type&gt;&lt;contributors&gt;&lt;authors&gt;&lt;author&gt;Kaabia, N.&lt;/author&gt;&lt;author&gt;Rolain, J. M.&lt;/author&gt;&lt;author&gt;Khalifa, M.&lt;/author&gt;&lt;author&gt;Ben Jazia, E.&lt;/author&gt;&lt;author&gt;Bahri, F.&lt;/author&gt;&lt;author&gt;Raoult, D.&lt;/author&gt;&lt;author&gt;Letaïef, A.&lt;/author&gt;&lt;/authors&gt;&lt;/contributors&gt;&lt;auth-address&gt;Service de Médecine Interne et Maladies Infectieuses, CHU F, Hached-Sousse 4000 Tunisia.&lt;/auth-address&gt;&lt;titles&gt;&lt;title&gt;Serologic study of rickettsioses among acute febrile patients in central Tunisia&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76-9&lt;/pages&gt;&lt;volume&gt;1078&lt;/volume&gt;&lt;edition&gt;2006/11/23&lt;/edition&gt;&lt;keywords&gt;&lt;keyword&gt;Adolescent&lt;/keyword&gt;&lt;keyword&gt;Adult&lt;/keyword&gt;&lt;keyword&gt;Aged&lt;/keyword&gt;&lt;keyword&gt;Antibodies, Bacterial/blood&lt;/keyword&gt;&lt;keyword&gt;Female&lt;/keyword&gt;&lt;keyword&gt;Fever/*microbiology&lt;/keyword&gt;&lt;keyword&gt;Hospitals, University&lt;/keyword&gt;&lt;keyword&gt;Humans&lt;/keyword&gt;&lt;keyword&gt;Male&lt;/keyword&gt;&lt;keyword&gt;Middle Aged&lt;/keyword&gt;&lt;keyword&gt;Rickettsia Infections/*diagnosis&lt;/keyword&gt;&lt;keyword&gt;Serologic Tests&lt;/keyword&gt;&lt;keyword&gt;Tunisia&lt;/keyword&gt;&lt;/keywords&gt;&lt;dates&gt;&lt;year&gt;2006&lt;/year&gt;&lt;pub-dates&gt;&lt;date&gt;Oct&lt;/date&gt;&lt;/pub-dates&gt;&lt;/dates&gt;&lt;isbn&gt;0077-8923 (Print)&amp;#xD;0077-8923&lt;/isbn&gt;&lt;accession-num&gt;17114704&lt;/accession-num&gt;&lt;urls&gt;&lt;/urls&gt;&lt;electronic-resource-num&gt;10.1196/annals.1374.126&lt;/electronic-resource-num&gt;&lt;remote-database-provider&gt;NLM&lt;/remote-database-provider&gt;&lt;language&gt;eng&lt;/language&gt;&lt;/record&gt;&lt;/Cite&gt;&lt;/EndNote&gt;</w:instrText>
            </w:r>
            <w:r>
              <w:fldChar w:fldCharType="separate"/>
            </w:r>
            <w:r w:rsidRPr="00C73BBD">
              <w:rPr>
                <w:noProof/>
                <w:vertAlign w:val="superscript"/>
              </w:rPr>
              <w:t>3</w:t>
            </w:r>
            <w:r>
              <w:fldChar w:fldCharType="end"/>
            </w:r>
          </w:p>
        </w:tc>
        <w:tc>
          <w:tcPr>
            <w:tcW w:w="900" w:type="dxa"/>
          </w:tcPr>
          <w:p w14:paraId="163C37F3" w14:textId="704D4329" w:rsidR="00B31D50" w:rsidRPr="001E7886" w:rsidRDefault="003C0A9E" w:rsidP="00920C98">
            <w:pPr>
              <w:jc w:val="center"/>
            </w:pPr>
            <w:r>
              <w:t>2</w:t>
            </w:r>
          </w:p>
        </w:tc>
      </w:tr>
      <w:tr w:rsidR="00B31D50" w:rsidRPr="00133644" w14:paraId="0AFB7C8E" w14:textId="1F3B24BE" w:rsidTr="00920C98">
        <w:trPr>
          <w:trHeight w:val="492"/>
        </w:trPr>
        <w:tc>
          <w:tcPr>
            <w:tcW w:w="1080" w:type="dxa"/>
          </w:tcPr>
          <w:p w14:paraId="2E271670" w14:textId="4D9B1F06" w:rsidR="00B31D50" w:rsidRPr="00133644" w:rsidRDefault="00B31D50" w:rsidP="00920C98">
            <w:r w:rsidRPr="00CE00F9">
              <w:t xml:space="preserve">Q fever/ C. </w:t>
            </w:r>
            <w:proofErr w:type="spellStart"/>
            <w:r w:rsidRPr="00CE00F9">
              <w:t>burnetii</w:t>
            </w:r>
            <w:proofErr w:type="spellEnd"/>
          </w:p>
        </w:tc>
        <w:tc>
          <w:tcPr>
            <w:tcW w:w="720" w:type="dxa"/>
          </w:tcPr>
          <w:p w14:paraId="2C948DF2" w14:textId="53020724" w:rsidR="00B31D50" w:rsidRPr="00133644" w:rsidRDefault="00B31D50" w:rsidP="00920C98">
            <w:r w:rsidRPr="00CE00F9">
              <w:t>2008</w:t>
            </w:r>
          </w:p>
        </w:tc>
        <w:tc>
          <w:tcPr>
            <w:tcW w:w="990" w:type="dxa"/>
          </w:tcPr>
          <w:p w14:paraId="5A164CC9" w14:textId="0FD8C161" w:rsidR="00B31D50" w:rsidRPr="00133644" w:rsidRDefault="00B31D50" w:rsidP="00920C98">
            <w:r w:rsidRPr="00CE00F9">
              <w:t>Iraq</w:t>
            </w:r>
          </w:p>
        </w:tc>
        <w:tc>
          <w:tcPr>
            <w:tcW w:w="1170" w:type="dxa"/>
          </w:tcPr>
          <w:p w14:paraId="248CACFD" w14:textId="097F5CCA" w:rsidR="00B31D50" w:rsidRPr="00FE4689" w:rsidRDefault="00B31D50" w:rsidP="00920C98">
            <w:r w:rsidRPr="00CE00F9">
              <w:t>Cross-sectional</w:t>
            </w:r>
          </w:p>
        </w:tc>
        <w:tc>
          <w:tcPr>
            <w:tcW w:w="1260" w:type="dxa"/>
          </w:tcPr>
          <w:p w14:paraId="43D523F3" w14:textId="76176DD9" w:rsidR="00B31D50" w:rsidRPr="00133644" w:rsidRDefault="00B31D50" w:rsidP="00920C98">
            <w:r w:rsidRPr="00CE00F9">
              <w:t>human</w:t>
            </w:r>
          </w:p>
        </w:tc>
        <w:tc>
          <w:tcPr>
            <w:tcW w:w="1710" w:type="dxa"/>
          </w:tcPr>
          <w:p w14:paraId="62D10A66" w14:textId="7BDE0E12" w:rsidR="00B31D50" w:rsidRPr="00133644" w:rsidRDefault="00B31D50" w:rsidP="00920C98">
            <w:r w:rsidRPr="00CE00F9">
              <w:t>38 serum sample</w:t>
            </w:r>
          </w:p>
        </w:tc>
        <w:tc>
          <w:tcPr>
            <w:tcW w:w="2790" w:type="dxa"/>
          </w:tcPr>
          <w:p w14:paraId="0888E531" w14:textId="10CECCA4" w:rsidR="00B31D50" w:rsidRPr="00133644" w:rsidRDefault="00B31D50" w:rsidP="00920C98">
            <w:r w:rsidRPr="00CE00F9">
              <w:t>An outbreak of Q fever occurred in 22 (58%) of 38 Marines deployed to Iraq in 2005</w:t>
            </w:r>
          </w:p>
        </w:tc>
        <w:tc>
          <w:tcPr>
            <w:tcW w:w="1350" w:type="dxa"/>
          </w:tcPr>
          <w:p w14:paraId="06CD3F21" w14:textId="3C3C66C2" w:rsidR="00B31D50" w:rsidRPr="00133644" w:rsidRDefault="00B31D50" w:rsidP="00920C98">
            <w:r w:rsidRPr="00CE00F9">
              <w:t>Dennis J.</w:t>
            </w:r>
            <w:r>
              <w:fldChar w:fldCharType="begin">
                <w:fldData xml:space="preserve">PEVuZE5vdGU+PENpdGU+PEF1dGhvcj5GYWl4PC9BdXRob3I+PFllYXI+MjAwODwvWWVhcj48UmVj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mU2NS04PC9wYWdlcz48dm9sdW1lPjQ2PC92b2x1bWU+PG51bWJlcj43PC9udW1iZXI+PGVkaXRp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=
</w:fldData>
              </w:fldChar>
            </w:r>
            <w:r>
              <w:instrText xml:space="preserve"> ADDIN EN.CITE </w:instrText>
            </w:r>
            <w:r>
              <w:fldChar w:fldCharType="begin">
                <w:fldData xml:space="preserve">PEVuZE5vdGU+PENpdGU+PEF1dGhvcj5GYWl4PC9BdXRob3I+PFllYXI+MjAwODwvWWVhcj48UmVj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mU2NS04PC9wYWdlcz48dm9sdW1lPjQ2PC92b2x1bWU+PG51bWJlcj43PC9udW1iZXI+PGVkaXRp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=
</w:fldData>
              </w:fldChar>
            </w:r>
            <w:r>
              <w:instrText xml:space="preserve"> ADDIN EN.CITE.DATA </w:instrText>
            </w:r>
            <w:r>
              <w:fldChar w:fldCharType="end"/>
            </w:r>
            <w:r>
              <w:fldChar w:fldCharType="separate"/>
            </w:r>
            <w:r w:rsidRPr="00C73BBD">
              <w:rPr>
                <w:noProof/>
                <w:vertAlign w:val="superscript"/>
              </w:rPr>
              <w:t>4</w:t>
            </w:r>
            <w:r>
              <w:fldChar w:fldCharType="end"/>
            </w:r>
          </w:p>
        </w:tc>
        <w:tc>
          <w:tcPr>
            <w:tcW w:w="900" w:type="dxa"/>
          </w:tcPr>
          <w:p w14:paraId="3AFD6118" w14:textId="2F8731CC" w:rsidR="00B31D50" w:rsidRPr="00CE00F9" w:rsidRDefault="0042688D" w:rsidP="00920C98">
            <w:pPr>
              <w:jc w:val="center"/>
            </w:pPr>
            <w:r>
              <w:t>4</w:t>
            </w:r>
          </w:p>
        </w:tc>
      </w:tr>
      <w:tr w:rsidR="00B31D50" w:rsidRPr="00133644" w14:paraId="6D9E0C9E" w14:textId="2582A7EB" w:rsidTr="00920C98">
        <w:trPr>
          <w:trHeight w:val="492"/>
        </w:trPr>
        <w:tc>
          <w:tcPr>
            <w:tcW w:w="1080" w:type="dxa"/>
          </w:tcPr>
          <w:p w14:paraId="374FF97A" w14:textId="5A61F27D" w:rsidR="00B31D50" w:rsidRPr="00133644" w:rsidRDefault="00B31D50" w:rsidP="00920C98">
            <w:r w:rsidRPr="00B53461">
              <w:t xml:space="preserve">Q fever/ C. </w:t>
            </w:r>
            <w:proofErr w:type="spellStart"/>
            <w:r w:rsidRPr="00B53461">
              <w:t>burnetii</w:t>
            </w:r>
            <w:proofErr w:type="spellEnd"/>
          </w:p>
        </w:tc>
        <w:tc>
          <w:tcPr>
            <w:tcW w:w="720" w:type="dxa"/>
          </w:tcPr>
          <w:p w14:paraId="12229E21" w14:textId="7AA08B89" w:rsidR="00B31D50" w:rsidRPr="00133644" w:rsidRDefault="00B31D50" w:rsidP="00920C98">
            <w:r w:rsidRPr="00B53461">
              <w:t>2009</w:t>
            </w:r>
          </w:p>
        </w:tc>
        <w:tc>
          <w:tcPr>
            <w:tcW w:w="990" w:type="dxa"/>
          </w:tcPr>
          <w:p w14:paraId="5519258A" w14:textId="7C15F6B6" w:rsidR="00B31D50" w:rsidRPr="00133644" w:rsidRDefault="00B31D50" w:rsidP="00920C98">
            <w:r w:rsidRPr="00B53461">
              <w:t>Iran</w:t>
            </w:r>
          </w:p>
        </w:tc>
        <w:tc>
          <w:tcPr>
            <w:tcW w:w="1170" w:type="dxa"/>
          </w:tcPr>
          <w:p w14:paraId="40C1F8E6" w14:textId="71A68C57" w:rsidR="00B31D50" w:rsidRPr="00FE4689" w:rsidRDefault="00B31D50" w:rsidP="00920C98">
            <w:r w:rsidRPr="00B53461">
              <w:t>Cross sectional</w:t>
            </w:r>
          </w:p>
        </w:tc>
        <w:tc>
          <w:tcPr>
            <w:tcW w:w="1260" w:type="dxa"/>
          </w:tcPr>
          <w:p w14:paraId="6C765A41" w14:textId="1D62D8EC" w:rsidR="00B31D50" w:rsidRPr="00133644" w:rsidRDefault="00B31D50" w:rsidP="00920C98">
            <w:r w:rsidRPr="00B53461">
              <w:t>goat and cattle</w:t>
            </w:r>
          </w:p>
        </w:tc>
        <w:tc>
          <w:tcPr>
            <w:tcW w:w="1710" w:type="dxa"/>
          </w:tcPr>
          <w:p w14:paraId="1371737D" w14:textId="74289E30" w:rsidR="00B31D50" w:rsidRPr="00133644" w:rsidRDefault="00B31D50" w:rsidP="00920C98">
            <w:r w:rsidRPr="00B53461">
              <w:t>169 serum sample (76 goat samples and 93 cattle samples)</w:t>
            </w:r>
          </w:p>
        </w:tc>
        <w:tc>
          <w:tcPr>
            <w:tcW w:w="2790" w:type="dxa"/>
          </w:tcPr>
          <w:p w14:paraId="02685044" w14:textId="55498A14" w:rsidR="00B31D50" w:rsidRPr="00133644" w:rsidRDefault="00B31D50" w:rsidP="00920C98">
            <w:r w:rsidRPr="00B53461">
              <w:t>The seroprevalence of Q fever were 35.5% (N = 60). Goats (65.78%) and cattle (10.75%)</w:t>
            </w:r>
          </w:p>
        </w:tc>
        <w:tc>
          <w:tcPr>
            <w:tcW w:w="1350" w:type="dxa"/>
          </w:tcPr>
          <w:p w14:paraId="76DBE99C" w14:textId="08C8F05D" w:rsidR="00B31D50" w:rsidRPr="00133644" w:rsidRDefault="00B31D50" w:rsidP="00920C98">
            <w:r w:rsidRPr="00B53461">
              <w:t>Khalili, M.</w:t>
            </w:r>
            <w:r>
              <w:fldChar w:fldCharType="begin"/>
            </w:r>
            <w:r>
              <w:instrText xml:space="preserve"> ADDIN EN.CITE &lt;EndNote&gt;&lt;Cite&gt;&lt;Author&gt;Khalili&lt;/Author&gt;&lt;Year&gt;2009&lt;/Year&gt;&lt;RecNum&gt;305&lt;/RecNum&gt;&lt;DisplayText&gt;&lt;style face="superscript"&gt;5&lt;/style&gt;&lt;/DisplayText&gt;&lt;record&gt;&lt;rec-number&gt;305&lt;/rec-number&gt;&lt;foreign-keys&gt;&lt;key app="EN" db-id="a9tspfsz9w9a9xe2tr2pf9r9w5vfearwsxwf" timestamp="1639479531"&gt;305&lt;/key&gt;&lt;/foreign-keys&gt;&lt;ref-type name="Journal Article"&gt;17&lt;/ref-type&gt;&lt;contributors&gt;&lt;authors&gt;&lt;author&gt;Khalili, M.&lt;/author&gt;&lt;author&gt;Sakhaee, E.&lt;/author&gt;&lt;/authors&gt;&lt;/contributors&gt;&lt;titles&gt;&lt;title&gt;An update on a serologic survey of Q fever in domestic animals in Iran&lt;/title&gt;&lt;secondary-title&gt;American Journal of Tropical Medicine and Hygiene&lt;/secondary-title&gt;&lt;/titles&gt;&lt;periodical&gt;&lt;full-title&gt;American Journal of Tropical Medicine and Hygiene&lt;/full-title&gt;&lt;/periodical&gt;&lt;pages&gt;1031-1032&lt;/pages&gt;&lt;volume&gt;80&lt;/volume&gt;&lt;number&gt;6&lt;/number&gt;&lt;dates&gt;&lt;year&gt;2009&lt;/year&gt;&lt;/dates&gt;&lt;work-type&gt;Article&lt;/work-type&gt;&lt;urls&gt;&lt;related-urls&gt;&lt;url&gt;https://www.scopus.com/inward/record.uri?eid=2-s2.0-66949131085&amp;amp;doi=10.4269%2fajtmh.2009.80.1031&amp;amp;partnerID=40&amp;amp;md5=1482f2e9183ba0809a7e8f3be5ee54e3&lt;/url&gt;&lt;/related-urls&gt;&lt;/urls&gt;&lt;electronic-resource-num&gt;10.4269/ajtmh.2009.80.1031&lt;/electronic-resource-num&gt;&lt;remote-database-name&gt;Scopus&lt;/remote-database-name&gt;&lt;/record&gt;&lt;/Cite&gt;&lt;/EndNote&gt;</w:instrText>
            </w:r>
            <w:r>
              <w:fldChar w:fldCharType="separate"/>
            </w:r>
            <w:r w:rsidRPr="00C73BBD">
              <w:rPr>
                <w:noProof/>
                <w:vertAlign w:val="superscript"/>
              </w:rPr>
              <w:t>5</w:t>
            </w:r>
            <w:r>
              <w:fldChar w:fldCharType="end"/>
            </w:r>
          </w:p>
        </w:tc>
        <w:tc>
          <w:tcPr>
            <w:tcW w:w="900" w:type="dxa"/>
          </w:tcPr>
          <w:p w14:paraId="20709FD1" w14:textId="77777777" w:rsidR="00B31D50" w:rsidRPr="00B53461" w:rsidRDefault="00B31D50" w:rsidP="00920C98">
            <w:pPr>
              <w:jc w:val="center"/>
            </w:pPr>
          </w:p>
        </w:tc>
      </w:tr>
      <w:tr w:rsidR="00B31D50" w:rsidRPr="00133644" w14:paraId="7996F102" w14:textId="1BAFC64E" w:rsidTr="00920C98">
        <w:trPr>
          <w:trHeight w:val="492"/>
        </w:trPr>
        <w:tc>
          <w:tcPr>
            <w:tcW w:w="1080" w:type="dxa"/>
          </w:tcPr>
          <w:p w14:paraId="62058ABF" w14:textId="012A76C5" w:rsidR="00B31D50" w:rsidRPr="00133644" w:rsidRDefault="00B31D50" w:rsidP="00920C98">
            <w:r w:rsidRPr="00133644">
              <w:t xml:space="preserve">Q fever/ C. </w:t>
            </w:r>
            <w:proofErr w:type="spellStart"/>
            <w:r w:rsidRPr="00133644">
              <w:t>burnetii</w:t>
            </w:r>
            <w:proofErr w:type="spellEnd"/>
          </w:p>
        </w:tc>
        <w:tc>
          <w:tcPr>
            <w:tcW w:w="720" w:type="dxa"/>
          </w:tcPr>
          <w:p w14:paraId="09A89C5A" w14:textId="551B05A8" w:rsidR="00B31D50" w:rsidRPr="00133644" w:rsidRDefault="00B31D50" w:rsidP="00920C98">
            <w:r w:rsidRPr="00133644">
              <w:t>2010</w:t>
            </w:r>
          </w:p>
        </w:tc>
        <w:tc>
          <w:tcPr>
            <w:tcW w:w="990" w:type="dxa"/>
          </w:tcPr>
          <w:p w14:paraId="2482EFCE" w14:textId="08B4F0AD" w:rsidR="00B31D50" w:rsidRPr="00133644" w:rsidRDefault="00B31D50" w:rsidP="00920C98">
            <w:r w:rsidRPr="00C206CB">
              <w:t>Iran</w:t>
            </w:r>
          </w:p>
        </w:tc>
        <w:tc>
          <w:tcPr>
            <w:tcW w:w="1170" w:type="dxa"/>
          </w:tcPr>
          <w:p w14:paraId="4E3673C6" w14:textId="2081D858" w:rsidR="00B31D50" w:rsidRPr="00FE4689" w:rsidRDefault="00B31D50" w:rsidP="00920C98">
            <w:r w:rsidRPr="0021448C">
              <w:t>Cross sectional</w:t>
            </w:r>
          </w:p>
        </w:tc>
        <w:tc>
          <w:tcPr>
            <w:tcW w:w="1260" w:type="dxa"/>
          </w:tcPr>
          <w:p w14:paraId="1A0446C7" w14:textId="305563FD" w:rsidR="00B31D50" w:rsidRPr="00133644" w:rsidRDefault="00B31D50" w:rsidP="00920C98">
            <w:r>
              <w:t>sheep</w:t>
            </w:r>
          </w:p>
        </w:tc>
        <w:tc>
          <w:tcPr>
            <w:tcW w:w="1710" w:type="dxa"/>
          </w:tcPr>
          <w:p w14:paraId="311BFD96" w14:textId="56E9A757" w:rsidR="00B31D50" w:rsidRPr="00133644" w:rsidRDefault="00B31D50" w:rsidP="00920C98">
            <w:r w:rsidRPr="00133644">
              <w:t xml:space="preserve">85 </w:t>
            </w:r>
            <w:r>
              <w:t>serum sample</w:t>
            </w:r>
          </w:p>
        </w:tc>
        <w:tc>
          <w:tcPr>
            <w:tcW w:w="2790" w:type="dxa"/>
          </w:tcPr>
          <w:p w14:paraId="19DC2D4D" w14:textId="5CC5AAEA" w:rsidR="00B31D50" w:rsidRPr="00133644" w:rsidRDefault="00B31D50" w:rsidP="00920C98">
            <w:r w:rsidRPr="00133644">
              <w:t xml:space="preserve">Antibodies were detected in 25 sera (29.42%) of 85 samples. </w:t>
            </w:r>
          </w:p>
        </w:tc>
        <w:tc>
          <w:tcPr>
            <w:tcW w:w="1350" w:type="dxa"/>
          </w:tcPr>
          <w:p w14:paraId="263ACBF2" w14:textId="296B7C52" w:rsidR="00B31D50" w:rsidRPr="00133644" w:rsidRDefault="00B31D50" w:rsidP="00920C98">
            <w:pPr>
              <w:spacing w:after="160" w:line="259" w:lineRule="auto"/>
            </w:pPr>
            <w:proofErr w:type="spellStart"/>
            <w:r w:rsidRPr="00133644">
              <w:t>Sakhaee</w:t>
            </w:r>
            <w:proofErr w:type="spellEnd"/>
            <w:r w:rsidRPr="00133644">
              <w:t xml:space="preserve">, E. </w:t>
            </w:r>
            <w:r>
              <w:fldChar w:fldCharType="begin"/>
            </w:r>
            <w:r>
              <w:instrText xml:space="preserve"> ADDIN EN.CITE &lt;EndNote&gt;&lt;Cite&gt;&lt;Author&gt;Sakhaee&lt;/Author&gt;&lt;Year&gt;2010&lt;/Year&gt;&lt;RecNum&gt;300&lt;/RecNum&gt;&lt;DisplayText&gt;&lt;style face="superscript"&gt;6&lt;/style&gt;&lt;/DisplayText&gt;&lt;record&gt;&lt;rec-number&gt;300&lt;/rec-number&gt;&lt;foreign-keys&gt;&lt;key app="EN" db-id="a9tspfsz9w9a9xe2tr2pf9r9w5vfearwsxwf" timestamp="1639479531"&gt;300&lt;/key&gt;&lt;/foreign-keys&gt;&lt;ref-type name="Journal Article"&gt;17&lt;/ref-type&gt;&lt;contributors&gt;&lt;authors&gt;&lt;author&gt;Sakhaee, E.&lt;/author&gt;&lt;author&gt;Khalili, M.&lt;/author&gt;&lt;/authors&gt;&lt;/contributors&gt;&lt;titles&gt;&lt;title&gt;The first serologic study of Q fever in sheep in Iran&lt;/title&gt;&lt;secondary-title&gt;Tropical Animal Health and Production&lt;/secondary-title&gt;&lt;/titles&gt;&lt;periodical&gt;&lt;full-title&gt;Tropical Animal Health and Production&lt;/full-title&gt;&lt;/periodical&gt;&lt;pages&gt;1561-1564&lt;/pages&gt;&lt;volume&gt;42&lt;/volume&gt;&lt;number&gt;7&lt;/number&gt;&lt;dates&gt;&lt;year&gt;2010&lt;/year&gt;&lt;/dates&gt;&lt;work-type&gt;Article&lt;/work-type&gt;&lt;urls&gt;&lt;related-urls&gt;&lt;url&gt;https://www.scopus.com/inward/record.uri?eid=2-s2.0-77956180247&amp;amp;doi=10.1007%2fs11250-010-9606-2&amp;amp;partnerID=40&amp;amp;md5=973558464cd08c1c8157c4f0cfac0b5e&lt;/url&gt;&lt;/related-urls&gt;&lt;/urls&gt;&lt;electronic-resource-num&gt;10.1007/s11250-010-9606-2&lt;/electronic-resource-num&gt;&lt;remote-database-name&gt;Scopus&lt;/remote-database-name&gt;&lt;/record&gt;&lt;/Cite&gt;&lt;/EndNote&gt;</w:instrText>
            </w:r>
            <w:r>
              <w:fldChar w:fldCharType="separate"/>
            </w:r>
            <w:r w:rsidRPr="00C73BBD">
              <w:rPr>
                <w:noProof/>
                <w:vertAlign w:val="superscript"/>
              </w:rPr>
              <w:t>6</w:t>
            </w:r>
            <w:r>
              <w:fldChar w:fldCharType="end"/>
            </w:r>
          </w:p>
          <w:p w14:paraId="2EC2933A" w14:textId="77777777" w:rsidR="00B31D50" w:rsidRPr="00133644" w:rsidRDefault="00B31D50" w:rsidP="00920C98"/>
        </w:tc>
        <w:tc>
          <w:tcPr>
            <w:tcW w:w="900" w:type="dxa"/>
          </w:tcPr>
          <w:p w14:paraId="41576CB6" w14:textId="77777777" w:rsidR="00B31D50" w:rsidRPr="00133644" w:rsidRDefault="00B31D50" w:rsidP="00920C98">
            <w:pPr>
              <w:jc w:val="center"/>
            </w:pPr>
          </w:p>
        </w:tc>
      </w:tr>
      <w:tr w:rsidR="00B31D50" w:rsidRPr="00133644" w14:paraId="2C806104" w14:textId="51F25BCE" w:rsidTr="00920C98">
        <w:trPr>
          <w:trHeight w:val="492"/>
        </w:trPr>
        <w:tc>
          <w:tcPr>
            <w:tcW w:w="1080" w:type="dxa"/>
          </w:tcPr>
          <w:p w14:paraId="0592FE95" w14:textId="38AEBCD6" w:rsidR="00B31D50" w:rsidRPr="00133644" w:rsidRDefault="00B31D50" w:rsidP="00920C98">
            <w:r w:rsidRPr="00133644">
              <w:t xml:space="preserve">Q fever/ C. </w:t>
            </w:r>
            <w:proofErr w:type="spellStart"/>
            <w:r w:rsidRPr="00133644">
              <w:t>burnetii</w:t>
            </w:r>
            <w:proofErr w:type="spellEnd"/>
          </w:p>
        </w:tc>
        <w:tc>
          <w:tcPr>
            <w:tcW w:w="720" w:type="dxa"/>
          </w:tcPr>
          <w:p w14:paraId="733D5A31" w14:textId="228F20E1" w:rsidR="00B31D50" w:rsidRPr="00133644" w:rsidRDefault="00B31D50" w:rsidP="00920C98">
            <w:r w:rsidRPr="00133644">
              <w:t>2010</w:t>
            </w:r>
          </w:p>
        </w:tc>
        <w:tc>
          <w:tcPr>
            <w:tcW w:w="990" w:type="dxa"/>
          </w:tcPr>
          <w:p w14:paraId="13B9EF42" w14:textId="67ED27FC" w:rsidR="00B31D50" w:rsidRPr="00133644" w:rsidRDefault="00B31D50" w:rsidP="00920C98">
            <w:r w:rsidRPr="00C206CB">
              <w:t>Iran</w:t>
            </w:r>
          </w:p>
        </w:tc>
        <w:tc>
          <w:tcPr>
            <w:tcW w:w="1170" w:type="dxa"/>
          </w:tcPr>
          <w:p w14:paraId="5F1C685A" w14:textId="1023DCFF" w:rsidR="00B31D50" w:rsidRPr="00FE4689" w:rsidRDefault="00B31D50" w:rsidP="00920C98">
            <w:r w:rsidRPr="00DD2717">
              <w:t>Cross sectional</w:t>
            </w:r>
          </w:p>
        </w:tc>
        <w:tc>
          <w:tcPr>
            <w:tcW w:w="1260" w:type="dxa"/>
          </w:tcPr>
          <w:p w14:paraId="5FDC396F" w14:textId="4AE1CC12" w:rsidR="00B31D50" w:rsidRPr="00133644" w:rsidRDefault="00B31D50" w:rsidP="00920C98">
            <w:r w:rsidRPr="00133644">
              <w:t xml:space="preserve"> cattle</w:t>
            </w:r>
          </w:p>
        </w:tc>
        <w:tc>
          <w:tcPr>
            <w:tcW w:w="1710" w:type="dxa"/>
          </w:tcPr>
          <w:p w14:paraId="1E943104" w14:textId="535EB989" w:rsidR="00B31D50" w:rsidRPr="00133644" w:rsidRDefault="00B31D50" w:rsidP="00920C98">
            <w:r w:rsidRPr="00133644">
              <w:t>246</w:t>
            </w:r>
          </w:p>
        </w:tc>
        <w:tc>
          <w:tcPr>
            <w:tcW w:w="2790" w:type="dxa"/>
          </w:tcPr>
          <w:p w14:paraId="36292A30" w14:textId="7400A54B" w:rsidR="00B31D50" w:rsidRPr="00133644" w:rsidRDefault="00B31D50" w:rsidP="00920C98">
            <w:r w:rsidRPr="00BB3613">
              <w:t>Seroprevalence</w:t>
            </w:r>
            <w:r>
              <w:t xml:space="preserve"> </w:t>
            </w:r>
            <w:r w:rsidRPr="00BB3613">
              <w:t xml:space="preserve">of Coxiella </w:t>
            </w:r>
            <w:proofErr w:type="spellStart"/>
            <w:r w:rsidRPr="00BB3613">
              <w:t>burnetii</w:t>
            </w:r>
            <w:proofErr w:type="spellEnd"/>
            <w:r>
              <w:t xml:space="preserve"> </w:t>
            </w:r>
            <w:r w:rsidRPr="00133644">
              <w:t xml:space="preserve">22.3% of 246 dairy cattle in Khorasan </w:t>
            </w:r>
            <w:proofErr w:type="spellStart"/>
            <w:r w:rsidRPr="00133644">
              <w:t>Razavi</w:t>
            </w:r>
            <w:proofErr w:type="spellEnd"/>
            <w:r w:rsidRPr="00133644">
              <w:t xml:space="preserve"> </w:t>
            </w:r>
          </w:p>
        </w:tc>
        <w:tc>
          <w:tcPr>
            <w:tcW w:w="1350" w:type="dxa"/>
          </w:tcPr>
          <w:p w14:paraId="57D216FF" w14:textId="5D471679" w:rsidR="00B31D50" w:rsidRPr="00133644" w:rsidRDefault="00B31D50" w:rsidP="00920C98">
            <w:pPr>
              <w:spacing w:after="160" w:line="259" w:lineRule="auto"/>
            </w:pPr>
            <w:r w:rsidRPr="00133644">
              <w:t>Azizzadeh</w:t>
            </w:r>
            <w:r>
              <w:t>,M</w:t>
            </w:r>
            <w:r>
              <w:fldChar w:fldCharType="begin"/>
            </w:r>
            <w:r>
              <w:instrText xml:space="preserve"> ADDIN EN.CITE &lt;EndNote&gt;&lt;Cite&gt;&lt;Author&gt;Azizzadeh&lt;/Author&gt;&lt;Year&gt;2011&lt;/Year&gt;&lt;RecNum&gt;1094&lt;/RecNum&gt;&lt;DisplayText&gt;&lt;style face="superscript"&gt;7&lt;/style&gt;&lt;/DisplayText&gt;&lt;record&gt;&lt;rec-number&gt;1094&lt;/rec-number&gt;&lt;foreign-keys&gt;&lt;key app="EN" db-id="a9tspfsz9w9a9xe2tr2pf9r9w5vfearwsxwf" timestamp="1650355280"&gt;1094&lt;/key&gt;&lt;/foreign-keys&gt;&lt;ref-type name="Journal Article"&gt;17&lt;/ref-type&gt;&lt;contributors&gt;&lt;authors&gt;&lt;author&gt;Azizzadeh, Mohammad&lt;/author&gt;&lt;author&gt;Mohammadi, Gholam Reza&lt;/author&gt;&lt;author&gt;Haghparast, Ali Reza&lt;/author&gt;&lt;author&gt;Heidarpour-Bami, Mohammad&lt;/author&gt;&lt;/authors&gt;&lt;/contributors&gt;&lt;titles&gt;&lt;title&gt;Seroepidemiology of Coxiella Burnetii in commercial dairy herds in northeast of Iran&lt;/title&gt;&lt;secondary-title&gt;Iranian Journal of Veterinary Science and Technology&lt;/secondary-title&gt;&lt;/titles&gt;&lt;periodical&gt;&lt;full-title&gt;Iranian Journal of Veterinary Science and Technology&lt;/full-title&gt;&lt;/periodical&gt;&lt;pages&gt;33-40&lt;/pages&gt;&lt;volume&gt;3&lt;/volume&gt;&lt;number&gt;2&lt;/number&gt;&lt;dates&gt;&lt;year&gt;2011&lt;/year&gt;&lt;/dates&gt;&lt;isbn&gt;2008-465X&lt;/isbn&gt;&lt;urls&gt;&lt;/urls&gt;&lt;/record&gt;&lt;/Cite&gt;&lt;/EndNote&gt;</w:instrText>
            </w:r>
            <w:r>
              <w:fldChar w:fldCharType="separate"/>
            </w:r>
            <w:r w:rsidRPr="00C73BBD">
              <w:rPr>
                <w:noProof/>
                <w:vertAlign w:val="superscript"/>
              </w:rPr>
              <w:t>7</w:t>
            </w:r>
            <w:r>
              <w:fldChar w:fldCharType="end"/>
            </w:r>
          </w:p>
          <w:p w14:paraId="64445511" w14:textId="77777777" w:rsidR="00B31D50" w:rsidRPr="00133644" w:rsidRDefault="00B31D50" w:rsidP="00920C98"/>
        </w:tc>
        <w:tc>
          <w:tcPr>
            <w:tcW w:w="900" w:type="dxa"/>
          </w:tcPr>
          <w:p w14:paraId="59B8D7EF" w14:textId="77777777" w:rsidR="00B31D50" w:rsidRPr="00133644" w:rsidRDefault="00B31D50" w:rsidP="00920C98">
            <w:pPr>
              <w:jc w:val="center"/>
            </w:pPr>
          </w:p>
        </w:tc>
      </w:tr>
      <w:tr w:rsidR="00B31D50" w:rsidRPr="00133644" w14:paraId="7A888379" w14:textId="2340CD75" w:rsidTr="00920C98">
        <w:trPr>
          <w:trHeight w:val="492"/>
        </w:trPr>
        <w:tc>
          <w:tcPr>
            <w:tcW w:w="1080" w:type="dxa"/>
          </w:tcPr>
          <w:p w14:paraId="69B33727" w14:textId="071AE2E4" w:rsidR="00B31D50" w:rsidRPr="00133644" w:rsidRDefault="00B31D50" w:rsidP="00920C98">
            <w:r w:rsidRPr="00133644">
              <w:t xml:space="preserve">Q fever/ C. </w:t>
            </w:r>
            <w:proofErr w:type="spellStart"/>
            <w:r w:rsidRPr="00133644">
              <w:t>burnetii</w:t>
            </w:r>
            <w:proofErr w:type="spellEnd"/>
          </w:p>
        </w:tc>
        <w:tc>
          <w:tcPr>
            <w:tcW w:w="720" w:type="dxa"/>
          </w:tcPr>
          <w:p w14:paraId="1B57C7AF" w14:textId="2D7EFF33" w:rsidR="00B31D50" w:rsidRPr="00133644" w:rsidRDefault="00B31D50" w:rsidP="00920C98">
            <w:r w:rsidRPr="00133644">
              <w:rPr>
                <w:rFonts w:hint="cs"/>
                <w:rtl/>
              </w:rPr>
              <w:t>2010</w:t>
            </w:r>
          </w:p>
        </w:tc>
        <w:tc>
          <w:tcPr>
            <w:tcW w:w="990" w:type="dxa"/>
          </w:tcPr>
          <w:p w14:paraId="1194495D" w14:textId="7C110E1B" w:rsidR="00B31D50" w:rsidRPr="00133644" w:rsidRDefault="00B31D50" w:rsidP="00920C98">
            <w:r w:rsidRPr="00133644">
              <w:t>Iran</w:t>
            </w:r>
          </w:p>
        </w:tc>
        <w:tc>
          <w:tcPr>
            <w:tcW w:w="1170" w:type="dxa"/>
          </w:tcPr>
          <w:p w14:paraId="00CF1E86" w14:textId="3557260F" w:rsidR="00B31D50" w:rsidRPr="00FE4689" w:rsidRDefault="00B31D50" w:rsidP="00920C98">
            <w:r>
              <w:t>Cross sectional</w:t>
            </w:r>
          </w:p>
        </w:tc>
        <w:tc>
          <w:tcPr>
            <w:tcW w:w="1260" w:type="dxa"/>
          </w:tcPr>
          <w:p w14:paraId="24D2B4D3" w14:textId="6B5BD7DA" w:rsidR="00B31D50" w:rsidRPr="00133644" w:rsidRDefault="00B31D50" w:rsidP="00920C98">
            <w:r>
              <w:t xml:space="preserve">goat </w:t>
            </w:r>
          </w:p>
        </w:tc>
        <w:tc>
          <w:tcPr>
            <w:tcW w:w="1710" w:type="dxa"/>
          </w:tcPr>
          <w:p w14:paraId="426FDAB2" w14:textId="3D74AE32" w:rsidR="00B31D50" w:rsidRPr="00133644" w:rsidRDefault="00B31D50" w:rsidP="00920C98">
            <w:r w:rsidRPr="00133644">
              <w:t>296</w:t>
            </w:r>
            <w:r w:rsidRPr="00133644">
              <w:rPr>
                <w:rFonts w:hint="cs"/>
                <w:rtl/>
              </w:rPr>
              <w:t xml:space="preserve"> </w:t>
            </w:r>
            <w:r w:rsidRPr="00133644">
              <w:t xml:space="preserve">milk samples </w:t>
            </w:r>
          </w:p>
        </w:tc>
        <w:tc>
          <w:tcPr>
            <w:tcW w:w="2790" w:type="dxa"/>
          </w:tcPr>
          <w:p w14:paraId="5825AE0D" w14:textId="404B9280" w:rsidR="00B31D50" w:rsidRPr="00133644" w:rsidRDefault="00B31D50" w:rsidP="00920C98">
            <w:r w:rsidRPr="00133644">
              <w:t>total, 6 of 296 (2.0%) goat milk samples were positive</w:t>
            </w:r>
          </w:p>
        </w:tc>
        <w:tc>
          <w:tcPr>
            <w:tcW w:w="1350" w:type="dxa"/>
          </w:tcPr>
          <w:p w14:paraId="2E400647" w14:textId="7DBFE261" w:rsidR="00B31D50" w:rsidRPr="00133644" w:rsidRDefault="00B31D50" w:rsidP="00920C98">
            <w:pPr>
              <w:spacing w:after="160" w:line="259" w:lineRule="auto"/>
              <w:rPr>
                <w:rtl/>
              </w:rPr>
            </w:pPr>
            <w:r w:rsidRPr="00133644">
              <w:t>Rahimi</w:t>
            </w:r>
            <w:r>
              <w:t>,E</w:t>
            </w:r>
            <w:r>
              <w:fldChar w:fldCharType="begin"/>
            </w:r>
            <w:r>
              <w:instrText xml:space="preserve"> ADDIN EN.CITE &lt;EndNote&gt;&lt;Cite&gt;&lt;Author&gt;Rahimi&lt;/Author&gt;&lt;Year&gt;2010&lt;/Year&gt;&lt;RecNum&gt;632&lt;/RecNum&gt;&lt;DisplayText&gt;&lt;style face="superscript"&gt;8&lt;/style&gt;&lt;/DisplayText&gt;&lt;record&gt;&lt;rec-number&gt;632&lt;/rec-number&gt;&lt;foreign-keys&gt;&lt;key app="EN" db-id="a9tspfsz9w9a9xe2tr2pf9r9w5vfearwsxwf" timestamp="1639480131"&gt;632&lt;/key&gt;&lt;/foreign-keys&gt;&lt;ref-type name="Journal Article"&gt;17&lt;/ref-type&gt;&lt;contributors&gt;&lt;authors&gt;&lt;author&gt;Rahimi, E.&lt;/author&gt;&lt;/authors&gt;&lt;/contributors&gt;&lt;titles&gt;&lt;title&gt;Coxiella burnetii in goat bulk milk samples in Iran&lt;/title&gt;&lt;secondary-title&gt;African Journal of Microbiology Research&lt;/secondary-title&gt;&lt;/titles&gt;&lt;periodical&gt;&lt;full-title&gt;African Journal of Microbiology Research&lt;/full-title&gt;&lt;/periodical&gt;&lt;pages&gt;2324-2326&lt;/pages&gt;&lt;volume&gt;4&lt;/volume&gt;&lt;number&gt;21&lt;/number&gt;&lt;dates&gt;&lt;year&gt;2010&lt;/year&gt;&lt;pub-dates&gt;&lt;date&gt;Nov&lt;/date&gt;&lt;/pub-dates&gt;&lt;/dates&gt;&lt;isbn&gt;1996-0808&lt;/isbn&gt;&lt;accession-num&gt;WOS:000285847500021&lt;/accession-num&gt;&lt;urls&gt;&lt;related-urls&gt;&lt;url&gt;&amp;lt;Go to ISI&amp;gt;://WOS:000285847500021&lt;/url&gt;&lt;/related-urls&gt;&lt;/urls&gt;&lt;/record&gt;&lt;/Cite&gt;&lt;/EndNote&gt;</w:instrText>
            </w:r>
            <w:r>
              <w:fldChar w:fldCharType="separate"/>
            </w:r>
            <w:r w:rsidRPr="00C73BBD">
              <w:rPr>
                <w:noProof/>
                <w:vertAlign w:val="superscript"/>
              </w:rPr>
              <w:t>8</w:t>
            </w:r>
            <w:r>
              <w:fldChar w:fldCharType="end"/>
            </w:r>
          </w:p>
          <w:p w14:paraId="3893008A" w14:textId="77777777" w:rsidR="00B31D50" w:rsidRPr="00133644" w:rsidRDefault="00B31D50" w:rsidP="00920C98"/>
        </w:tc>
        <w:tc>
          <w:tcPr>
            <w:tcW w:w="900" w:type="dxa"/>
          </w:tcPr>
          <w:p w14:paraId="0816CEFC" w14:textId="77777777" w:rsidR="00B31D50" w:rsidRPr="00133644" w:rsidRDefault="00B31D50" w:rsidP="00920C98">
            <w:pPr>
              <w:jc w:val="center"/>
            </w:pPr>
          </w:p>
        </w:tc>
      </w:tr>
      <w:tr w:rsidR="00B31D50" w:rsidRPr="00133644" w14:paraId="08DE5E15" w14:textId="6E0F45FA" w:rsidTr="00920C98">
        <w:trPr>
          <w:trHeight w:val="492"/>
        </w:trPr>
        <w:tc>
          <w:tcPr>
            <w:tcW w:w="1080" w:type="dxa"/>
          </w:tcPr>
          <w:p w14:paraId="418BF2F2" w14:textId="693D9A19" w:rsidR="00B31D50" w:rsidRPr="00133644" w:rsidRDefault="00B31D50" w:rsidP="00920C98">
            <w:r w:rsidRPr="00133644">
              <w:t xml:space="preserve">Q fever/ C. </w:t>
            </w:r>
            <w:proofErr w:type="spellStart"/>
            <w:r w:rsidRPr="00133644">
              <w:t>burnetii</w:t>
            </w:r>
            <w:proofErr w:type="spellEnd"/>
          </w:p>
        </w:tc>
        <w:tc>
          <w:tcPr>
            <w:tcW w:w="720" w:type="dxa"/>
          </w:tcPr>
          <w:p w14:paraId="30F3FF36" w14:textId="7B4D95C8" w:rsidR="00B31D50" w:rsidRPr="00133644" w:rsidRDefault="00B31D50" w:rsidP="00920C98">
            <w:r w:rsidRPr="00133644">
              <w:t>2010</w:t>
            </w:r>
          </w:p>
        </w:tc>
        <w:tc>
          <w:tcPr>
            <w:tcW w:w="990" w:type="dxa"/>
          </w:tcPr>
          <w:p w14:paraId="1B929788" w14:textId="6A781EA7" w:rsidR="00B31D50" w:rsidRPr="00133644" w:rsidRDefault="00B31D50" w:rsidP="00920C98">
            <w:r w:rsidRPr="00133644">
              <w:t>Iran</w:t>
            </w:r>
          </w:p>
        </w:tc>
        <w:tc>
          <w:tcPr>
            <w:tcW w:w="1170" w:type="dxa"/>
          </w:tcPr>
          <w:p w14:paraId="61CBF8DF" w14:textId="1D3CD665" w:rsidR="00B31D50" w:rsidRPr="00FE4689" w:rsidRDefault="00B31D50" w:rsidP="00920C98">
            <w:r>
              <w:t>Cross sectional</w:t>
            </w:r>
          </w:p>
        </w:tc>
        <w:tc>
          <w:tcPr>
            <w:tcW w:w="1260" w:type="dxa"/>
          </w:tcPr>
          <w:p w14:paraId="69177341" w14:textId="41F99F7B" w:rsidR="00B31D50" w:rsidRPr="00133644" w:rsidRDefault="00B31D50" w:rsidP="00920C98">
            <w:r w:rsidRPr="00133644">
              <w:t>human</w:t>
            </w:r>
          </w:p>
        </w:tc>
        <w:tc>
          <w:tcPr>
            <w:tcW w:w="1710" w:type="dxa"/>
          </w:tcPr>
          <w:p w14:paraId="43AD6233" w14:textId="206813C4" w:rsidR="00B31D50" w:rsidRPr="00133644" w:rsidRDefault="00B31D50" w:rsidP="00920C98">
            <w:r w:rsidRPr="00133644">
              <w:t xml:space="preserve">75 </w:t>
            </w:r>
            <w:r w:rsidRPr="005F6189">
              <w:t>serum sample</w:t>
            </w:r>
          </w:p>
        </w:tc>
        <w:tc>
          <w:tcPr>
            <w:tcW w:w="2790" w:type="dxa"/>
          </w:tcPr>
          <w:p w14:paraId="6D9D1358" w14:textId="53CB1720" w:rsidR="00B31D50" w:rsidRPr="00133644" w:rsidRDefault="00B31D50" w:rsidP="00920C98">
            <w:r w:rsidRPr="00133644">
              <w:t>Iran phase II antibodies in 27 subjects (36%)</w:t>
            </w:r>
          </w:p>
        </w:tc>
        <w:tc>
          <w:tcPr>
            <w:tcW w:w="1350" w:type="dxa"/>
          </w:tcPr>
          <w:p w14:paraId="3143070F" w14:textId="2D55656F" w:rsidR="00B31D50" w:rsidRPr="00133644" w:rsidRDefault="00B31D50" w:rsidP="00920C98">
            <w:r w:rsidRPr="00133644">
              <w:t>Khalili</w:t>
            </w:r>
            <w:r>
              <w:t>, M</w:t>
            </w:r>
            <w:r>
              <w:fldChar w:fldCharType="begin"/>
            </w:r>
            <w:r>
              <w:instrText xml:space="preserve"> ADDIN EN.CITE &lt;EndNote&gt;&lt;Cite&gt;&lt;Author&gt;Khalili&lt;/Author&gt;&lt;Year&gt;2010&lt;/Year&gt;&lt;RecNum&gt;1104&lt;/RecNum&gt;&lt;DisplayText&gt;&lt;style face="superscript"&gt;9&lt;/style&gt;&lt;/DisplayText&gt;&lt;record&gt;&lt;rec-number&gt;1104&lt;/rec-number&gt;&lt;foreign-keys&gt;&lt;key app="EN" db-id="a9tspfsz9w9a9xe2tr2pf9r9w5vfearwsxwf" timestamp="1650436360"&gt;1104&lt;/key&gt;&lt;/foreign-keys&gt;&lt;ref-type name="Journal Article"&gt;17&lt;/ref-type&gt;&lt;contributors&gt;&lt;authors&gt;&lt;author&gt;Khalili, Mohammad&lt;/author&gt;&lt;author&gt;Shahabi-Nejad, Naser&lt;/author&gt;&lt;author&gt;Golchin, Mehdi&lt;/author&gt;&lt;/authors&gt;&lt;/contributors&gt;&lt;titles&gt;&lt;title&gt;Q fever serology in febrile patients in southeast Iran&lt;/title&gt;&lt;secondary-title&gt;Transactions of The Royal Society of Tropical Medicine and Hygiene&lt;/secondary-title&gt;&lt;/titles&gt;&lt;periodical&gt;&lt;full-title&gt;Transactions of the Royal Society of Tropical Medicine and Hygiene&lt;/full-title&gt;&lt;/periodical&gt;&lt;pages&gt;623-624&lt;/pages&gt;&lt;volume&gt;104&lt;/volume&gt;&lt;number&gt;9&lt;/number&gt;&lt;dates&gt;&lt;year&gt;2010&lt;/year&gt;&lt;/dates&gt;&lt;isbn&gt;0035-9203&lt;/isbn&gt;&lt;urls&gt;&lt;related-urls&gt;&lt;url&gt;https://doi.org/10.1016/j.trstmh.2010.04.002&lt;/url&gt;&lt;/related-urls&gt;&lt;/urls&gt;&lt;electronic-resource-num&gt;10.1016/j.trstmh.2010.04.002&lt;/electronic-resource-num&gt;&lt;access-date&gt;4/20/2022&lt;/access-date&gt;&lt;/record&gt;&lt;/Cite&gt;&lt;/EndNote&gt;</w:instrText>
            </w:r>
            <w:r>
              <w:fldChar w:fldCharType="separate"/>
            </w:r>
            <w:r w:rsidRPr="00C73BBD">
              <w:rPr>
                <w:noProof/>
                <w:vertAlign w:val="superscript"/>
              </w:rPr>
              <w:t>9</w:t>
            </w:r>
            <w:r>
              <w:fldChar w:fldCharType="end"/>
            </w:r>
          </w:p>
          <w:p w14:paraId="3DFC087C" w14:textId="77777777" w:rsidR="00B31D50" w:rsidRPr="00133644" w:rsidRDefault="00B31D50" w:rsidP="00920C98"/>
        </w:tc>
        <w:tc>
          <w:tcPr>
            <w:tcW w:w="900" w:type="dxa"/>
          </w:tcPr>
          <w:p w14:paraId="5AFC7D02" w14:textId="14D19963" w:rsidR="00B31D50" w:rsidRPr="00133644" w:rsidRDefault="00B31D50" w:rsidP="00920C98">
            <w:pPr>
              <w:jc w:val="center"/>
            </w:pPr>
            <w:r>
              <w:t>3</w:t>
            </w:r>
          </w:p>
        </w:tc>
      </w:tr>
      <w:tr w:rsidR="00B31D50" w:rsidRPr="00133644" w14:paraId="47BC9E8C" w14:textId="235492DD" w:rsidTr="00920C98">
        <w:trPr>
          <w:trHeight w:val="492"/>
        </w:trPr>
        <w:tc>
          <w:tcPr>
            <w:tcW w:w="1080" w:type="dxa"/>
          </w:tcPr>
          <w:p w14:paraId="13469F0D" w14:textId="2CD7D1D0" w:rsidR="00B31D50" w:rsidRPr="00133644" w:rsidRDefault="00B31D50" w:rsidP="00920C98">
            <w:r w:rsidRPr="00133644">
              <w:t xml:space="preserve">Q fever/ C. </w:t>
            </w:r>
            <w:proofErr w:type="spellStart"/>
            <w:r w:rsidRPr="00133644">
              <w:t>burnetii</w:t>
            </w:r>
            <w:proofErr w:type="spellEnd"/>
          </w:p>
        </w:tc>
        <w:tc>
          <w:tcPr>
            <w:tcW w:w="720" w:type="dxa"/>
          </w:tcPr>
          <w:p w14:paraId="17508466" w14:textId="6E98DAF2" w:rsidR="00B31D50" w:rsidRPr="00133644" w:rsidRDefault="00B31D50" w:rsidP="00920C98">
            <w:r w:rsidRPr="00133644">
              <w:t>201</w:t>
            </w:r>
            <w:r>
              <w:t>1</w:t>
            </w:r>
          </w:p>
        </w:tc>
        <w:tc>
          <w:tcPr>
            <w:tcW w:w="990" w:type="dxa"/>
          </w:tcPr>
          <w:p w14:paraId="06F40C42" w14:textId="79147391" w:rsidR="00B31D50" w:rsidRPr="00133644" w:rsidRDefault="00B31D50" w:rsidP="00920C98">
            <w:r w:rsidRPr="00C206CB">
              <w:t>Iran</w:t>
            </w:r>
          </w:p>
        </w:tc>
        <w:tc>
          <w:tcPr>
            <w:tcW w:w="1170" w:type="dxa"/>
          </w:tcPr>
          <w:p w14:paraId="5B86F33A" w14:textId="20A2730B" w:rsidR="00B31D50" w:rsidRPr="00FE4689" w:rsidRDefault="00B31D50" w:rsidP="00920C98">
            <w:r w:rsidRPr="00F561C1">
              <w:t>Cross sectional</w:t>
            </w:r>
          </w:p>
        </w:tc>
        <w:tc>
          <w:tcPr>
            <w:tcW w:w="1260" w:type="dxa"/>
          </w:tcPr>
          <w:p w14:paraId="632DDB33" w14:textId="13244018" w:rsidR="00B31D50" w:rsidRPr="00133644" w:rsidRDefault="00B31D50" w:rsidP="00920C98">
            <w:r w:rsidRPr="00BB6A1F">
              <w:t>cattle, sheep, camel, goat</w:t>
            </w:r>
          </w:p>
        </w:tc>
        <w:tc>
          <w:tcPr>
            <w:tcW w:w="1710" w:type="dxa"/>
          </w:tcPr>
          <w:p w14:paraId="713F1947" w14:textId="70BB9D0D" w:rsidR="00B31D50" w:rsidRPr="00133644" w:rsidRDefault="00B31D50" w:rsidP="00920C98">
            <w:r w:rsidRPr="00133644">
              <w:t>567</w:t>
            </w:r>
            <w:r>
              <w:t xml:space="preserve"> </w:t>
            </w:r>
            <w:r w:rsidRPr="00F561C1">
              <w:t>milk samples</w:t>
            </w:r>
            <w:r>
              <w:t xml:space="preserve"> (</w:t>
            </w:r>
            <w:r w:rsidRPr="00F561C1">
              <w:t xml:space="preserve">247 </w:t>
            </w:r>
            <w:r>
              <w:t>cattle</w:t>
            </w:r>
            <w:r w:rsidRPr="00F561C1">
              <w:t xml:space="preserve">, </w:t>
            </w:r>
            <w:r>
              <w:t>140 sheep, 70 camel, 110</w:t>
            </w:r>
            <w:r w:rsidRPr="00414472">
              <w:t xml:space="preserve"> </w:t>
            </w:r>
            <w:r>
              <w:t>goat)</w:t>
            </w:r>
          </w:p>
        </w:tc>
        <w:tc>
          <w:tcPr>
            <w:tcW w:w="2790" w:type="dxa"/>
          </w:tcPr>
          <w:p w14:paraId="1CB9AC43" w14:textId="6884EEBC" w:rsidR="00B31D50" w:rsidRPr="00133644" w:rsidRDefault="00B31D50" w:rsidP="00920C98">
            <w:r w:rsidRPr="00133644">
              <w:t>In tot</w:t>
            </w:r>
            <w:r>
              <w:t>al, 8 of 247 (3.2%) cattle milk</w:t>
            </w:r>
            <w:r w:rsidRPr="00133644">
              <w:t xml:space="preserve">. 8 of 140 (5.7%) </w:t>
            </w:r>
            <w:r>
              <w:t>sheep</w:t>
            </w:r>
            <w:r w:rsidRPr="00133644">
              <w:t xml:space="preserve"> bulk milk and 5 of 110 (4.5%) </w:t>
            </w:r>
            <w:r>
              <w:t>goat</w:t>
            </w:r>
            <w:r w:rsidRPr="00133644">
              <w:t xml:space="preserve"> bulk</w:t>
            </w:r>
            <w:r>
              <w:t xml:space="preserve"> and </w:t>
            </w:r>
            <w:r w:rsidRPr="00133644">
              <w:t xml:space="preserve">One of 70 (1.4%) camel bulk milk </w:t>
            </w:r>
            <w:r w:rsidRPr="00133644">
              <w:lastRenderedPageBreak/>
              <w:t xml:space="preserve">was also positive for C. </w:t>
            </w:r>
            <w:proofErr w:type="spellStart"/>
            <w:r w:rsidRPr="00133644">
              <w:t>burnetii</w:t>
            </w:r>
            <w:proofErr w:type="spellEnd"/>
            <w:r w:rsidRPr="00133644">
              <w:t>.</w:t>
            </w:r>
          </w:p>
        </w:tc>
        <w:tc>
          <w:tcPr>
            <w:tcW w:w="1350" w:type="dxa"/>
          </w:tcPr>
          <w:p w14:paraId="4EC79B9B" w14:textId="06AA85A8" w:rsidR="00B31D50" w:rsidRPr="00133644" w:rsidRDefault="00B31D50" w:rsidP="00920C98">
            <w:pPr>
              <w:spacing w:after="160" w:line="259" w:lineRule="auto"/>
            </w:pPr>
            <w:r w:rsidRPr="00133644">
              <w:lastRenderedPageBreak/>
              <w:t xml:space="preserve">Rahimi </w:t>
            </w:r>
            <w:r>
              <w:t>E</w:t>
            </w:r>
            <w:r>
              <w:fldChar w:fldCharType="begin"/>
            </w:r>
            <w:r>
              <w:instrText xml:space="preserve"> ADDIN EN.CITE &lt;EndNote&gt;&lt;Cite&gt;&lt;Author&gt;Rahimi&lt;/Author&gt;&lt;Year&gt;2011&lt;/Year&gt;&lt;RecNum&gt;293&lt;/RecNum&gt;&lt;DisplayText&gt;&lt;style face="superscript"&gt;10&lt;/style&gt;&lt;/DisplayText&gt;&lt;record&gt;&lt;rec-number&gt;293&lt;/rec-number&gt;&lt;foreign-keys&gt;&lt;key app="EN" db-id="a9tspfsz9w9a9xe2tr2pf9r9w5vfearwsxwf" timestamp="1639479531"&gt;293&lt;/key&gt;&lt;/foreign-keys&gt;&lt;ref-type name="Journal Article"&gt;17&lt;/ref-type&gt;&lt;contributors&gt;&lt;authors&gt;&lt;author&gt;Rahimi, E.&lt;/author&gt;&lt;author&gt;Ameri, M.&lt;/author&gt;&lt;author&gt;Karim, G.&lt;/author&gt;&lt;author&gt;Doosti, A.&lt;/author&gt;&lt;/authors&gt;&lt;/contributors&gt;&lt;titles&gt;&lt;title&gt;Prevalence of Coxiella burnetii in bulk milk samples from dairy bovine, ovine, caprine, and camel herds in iran as determined by polymerase chain reaction&lt;/title&gt;&lt;secondary-title&gt;Foodborne Pathogens and Disease&lt;/secondary-title&gt;&lt;/titles&gt;&lt;periodical&gt;&lt;full-title&gt;Foodborne Pathogens and Disease&lt;/full-title&gt;&lt;/periodical&gt;&lt;pages&gt;307-310&lt;/pages&gt;&lt;volume&gt;8&lt;/volume&gt;&lt;number&gt;2&lt;/number&gt;&lt;dates&gt;&lt;year&gt;2011&lt;/year&gt;&lt;/dates&gt;&lt;work-type&gt;Article&lt;/work-type&gt;&lt;urls&gt;&lt;related-urls&gt;&lt;url&gt;https://www.scopus.com/inward/record.uri?eid=2-s2.0-79551606982&amp;amp;doi=10.1089%2ffpd.2010.0684&amp;amp;partnerID=40&amp;amp;md5=789ab66f6f1696ad4087ce99b97e3970&lt;/url&gt;&lt;/related-urls&gt;&lt;/urls&gt;&lt;electronic-resource-num&gt;10.1089/fpd.2010.0684&lt;/electronic-resource-num&gt;&lt;remote-database-name&gt;Scopus&lt;/remote-database-name&gt;&lt;/record&gt;&lt;/Cite&gt;&lt;/EndNote&gt;</w:instrText>
            </w:r>
            <w:r>
              <w:fldChar w:fldCharType="separate"/>
            </w:r>
            <w:r w:rsidRPr="00C73BBD">
              <w:rPr>
                <w:noProof/>
                <w:vertAlign w:val="superscript"/>
              </w:rPr>
              <w:t>10</w:t>
            </w:r>
            <w:r>
              <w:fldChar w:fldCharType="end"/>
            </w:r>
          </w:p>
          <w:p w14:paraId="1A12365F" w14:textId="77777777" w:rsidR="00B31D50" w:rsidRPr="00133644" w:rsidRDefault="00B31D50" w:rsidP="00920C98"/>
        </w:tc>
        <w:tc>
          <w:tcPr>
            <w:tcW w:w="900" w:type="dxa"/>
          </w:tcPr>
          <w:p w14:paraId="7E92F9A7" w14:textId="77777777" w:rsidR="00B31D50" w:rsidRPr="00133644" w:rsidRDefault="00B31D50" w:rsidP="00920C98">
            <w:pPr>
              <w:jc w:val="center"/>
            </w:pPr>
          </w:p>
        </w:tc>
      </w:tr>
      <w:tr w:rsidR="00B31D50" w:rsidRPr="00133644" w14:paraId="4B8B0D6B" w14:textId="678085E9" w:rsidTr="00920C98">
        <w:trPr>
          <w:trHeight w:val="492"/>
        </w:trPr>
        <w:tc>
          <w:tcPr>
            <w:tcW w:w="1080" w:type="dxa"/>
          </w:tcPr>
          <w:p w14:paraId="40152B4C" w14:textId="5AA96612" w:rsidR="00B31D50" w:rsidRPr="00133644" w:rsidRDefault="00B31D50" w:rsidP="00920C98">
            <w:r w:rsidRPr="00133644">
              <w:t xml:space="preserve">Q fever/ C. </w:t>
            </w:r>
            <w:proofErr w:type="spellStart"/>
            <w:r w:rsidRPr="00133644">
              <w:t>burnetii</w:t>
            </w:r>
            <w:proofErr w:type="spellEnd"/>
          </w:p>
        </w:tc>
        <w:tc>
          <w:tcPr>
            <w:tcW w:w="720" w:type="dxa"/>
          </w:tcPr>
          <w:p w14:paraId="072AD303" w14:textId="2FBD956F" w:rsidR="00B31D50" w:rsidRPr="00133644" w:rsidRDefault="00B31D50" w:rsidP="00920C98">
            <w:r w:rsidRPr="00133644">
              <w:t>201</w:t>
            </w:r>
            <w:r w:rsidRPr="00133644">
              <w:rPr>
                <w:rFonts w:hint="cs"/>
                <w:rtl/>
              </w:rPr>
              <w:t>1</w:t>
            </w:r>
          </w:p>
        </w:tc>
        <w:tc>
          <w:tcPr>
            <w:tcW w:w="990" w:type="dxa"/>
          </w:tcPr>
          <w:p w14:paraId="10EDC9BF" w14:textId="171A9573" w:rsidR="00B31D50" w:rsidRPr="00133644" w:rsidRDefault="00B31D50" w:rsidP="00920C98">
            <w:r w:rsidRPr="00133644">
              <w:t>Iran</w:t>
            </w:r>
          </w:p>
        </w:tc>
        <w:tc>
          <w:tcPr>
            <w:tcW w:w="1170" w:type="dxa"/>
          </w:tcPr>
          <w:p w14:paraId="0D616BF2" w14:textId="71E4133F" w:rsidR="00B31D50" w:rsidRPr="00FE4689" w:rsidRDefault="00B31D50" w:rsidP="00920C98">
            <w:r>
              <w:t>Cross sectional</w:t>
            </w:r>
          </w:p>
        </w:tc>
        <w:tc>
          <w:tcPr>
            <w:tcW w:w="1260" w:type="dxa"/>
          </w:tcPr>
          <w:p w14:paraId="6D76E84C" w14:textId="55C35A1C" w:rsidR="00B31D50" w:rsidRPr="00133644" w:rsidRDefault="00B31D50" w:rsidP="00920C98">
            <w:r>
              <w:t>cattle</w:t>
            </w:r>
            <w:r w:rsidRPr="00133644">
              <w:t xml:space="preserve">, </w:t>
            </w:r>
            <w:r>
              <w:t>goat</w:t>
            </w:r>
          </w:p>
        </w:tc>
        <w:tc>
          <w:tcPr>
            <w:tcW w:w="1710" w:type="dxa"/>
          </w:tcPr>
          <w:p w14:paraId="05BA8D18" w14:textId="4264D8AF" w:rsidR="00B31D50" w:rsidRPr="00133644" w:rsidRDefault="00B31D50" w:rsidP="00920C98">
            <w:r w:rsidRPr="00133644">
              <w:t>3</w:t>
            </w:r>
            <w:r>
              <w:t>20</w:t>
            </w:r>
            <w:r w:rsidRPr="00133644">
              <w:t xml:space="preserve"> milk samples</w:t>
            </w:r>
            <w:r>
              <w:t xml:space="preserve"> (210 cattle, </w:t>
            </w:r>
            <w:r w:rsidRPr="000122F8">
              <w:t xml:space="preserve">110 </w:t>
            </w:r>
            <w:r>
              <w:t>sheep,56 goat)</w:t>
            </w:r>
          </w:p>
        </w:tc>
        <w:tc>
          <w:tcPr>
            <w:tcW w:w="2790" w:type="dxa"/>
          </w:tcPr>
          <w:p w14:paraId="60C39155" w14:textId="31D99CB9" w:rsidR="00B31D50" w:rsidRPr="00133644" w:rsidRDefault="00B31D50" w:rsidP="00920C98">
            <w:r w:rsidRPr="006F37D7">
              <w:t xml:space="preserve">13 of 210 </w:t>
            </w:r>
            <w:r>
              <w:t>(</w:t>
            </w:r>
            <w:r w:rsidRPr="00133644">
              <w:t>6.2%</w:t>
            </w:r>
            <w:r>
              <w:t>)</w:t>
            </w:r>
            <w:r w:rsidRPr="00133644">
              <w:t xml:space="preserve"> of </w:t>
            </w:r>
            <w:r>
              <w:t>cattle</w:t>
            </w:r>
            <w:r w:rsidRPr="00133644">
              <w:t xml:space="preserve"> bulk milk samples, </w:t>
            </w:r>
            <w:r>
              <w:t>1 of 56</w:t>
            </w:r>
            <w:r w:rsidRPr="004D0086">
              <w:t xml:space="preserve"> </w:t>
            </w:r>
            <w:r>
              <w:t>(</w:t>
            </w:r>
            <w:r w:rsidRPr="00133644">
              <w:t>1.8%</w:t>
            </w:r>
            <w:r>
              <w:t>)</w:t>
            </w:r>
            <w:r w:rsidRPr="00133644">
              <w:t xml:space="preserve"> of </w:t>
            </w:r>
            <w:r>
              <w:t>goat</w:t>
            </w:r>
            <w:r w:rsidRPr="00133644">
              <w:t xml:space="preserve"> bulk milk samples and 0% of </w:t>
            </w:r>
            <w:r>
              <w:t>sheep</w:t>
            </w:r>
            <w:r w:rsidRPr="00133644">
              <w:t xml:space="preserve"> bulk milk samples were positive for C. burnetiid</w:t>
            </w:r>
            <w:r w:rsidRPr="00133644">
              <w:rPr>
                <w:rFonts w:hint="cs"/>
                <w:rtl/>
              </w:rPr>
              <w:t>.</w:t>
            </w:r>
          </w:p>
        </w:tc>
        <w:tc>
          <w:tcPr>
            <w:tcW w:w="1350" w:type="dxa"/>
          </w:tcPr>
          <w:p w14:paraId="045E354F" w14:textId="0DD501BD" w:rsidR="00B31D50" w:rsidRPr="00133644" w:rsidRDefault="00B31D50" w:rsidP="00920C98">
            <w:pPr>
              <w:spacing w:after="160" w:line="259" w:lineRule="auto"/>
            </w:pPr>
            <w:r w:rsidRPr="00133644">
              <w:t>Rahimi, E.</w:t>
            </w:r>
            <w:r>
              <w:fldChar w:fldCharType="begin"/>
            </w:r>
            <w:r>
              <w:instrText xml:space="preserve"> ADDIN EN.CITE &lt;EndNote&gt;&lt;Cite&gt;&lt;Author&gt;Rahimi&lt;/Author&gt;&lt;Year&gt;2010&lt;/Year&gt;&lt;RecNum&gt;297&lt;/RecNum&gt;&lt;DisplayText&gt;&lt;style face="superscript"&gt;11&lt;/style&gt;&lt;/DisplayText&gt;&lt;record&gt;&lt;rec-number&gt;297&lt;/rec-number&gt;&lt;foreign-keys&gt;&lt;key app="EN" db-id="a9tspfsz9w9a9xe2tr2pf9r9w5vfearwsxwf" timestamp="1639479531"&gt;297&lt;/key&gt;&lt;/foreign-keys&gt;&lt;ref-type name="Journal Article"&gt;17&lt;/ref-type&gt;&lt;contributors&gt;&lt;authors&gt;&lt;author&gt;Rahimi, E.&lt;/author&gt;&lt;author&gt;Doosti, A.&lt;/author&gt;&lt;author&gt;Ameri, M.&lt;/author&gt;&lt;author&gt;Kabiri, E.&lt;/author&gt;&lt;author&gt;Sharifian, B.&lt;/author&gt;&lt;/authors&gt;&lt;/contributors&gt;&lt;titles&gt;&lt;title&gt;Detection of Coxiella burnetii by Nested PCR in bulk milk samples from dairy bovine, ovine, and caprine herds in Iran&lt;/title&gt;&lt;secondary-title&gt;Zoonoses and Public Health&lt;/secondary-title&gt;&lt;/titles&gt;&lt;periodical&gt;&lt;full-title&gt;Zoonoses and Public Health&lt;/full-title&gt;&lt;/periodical&gt;&lt;pages&gt;e38-e41&lt;/pages&gt;&lt;volume&gt;57&lt;/volume&gt;&lt;number&gt;7-8&lt;/number&gt;&lt;dates&gt;&lt;year&gt;2010&lt;/year&gt;&lt;/dates&gt;&lt;work-type&gt;Article&lt;/work-type&gt;&lt;urls&gt;&lt;related-urls&gt;&lt;url&gt;https://www.scopus.com/inward/record.uri?eid=2-s2.0-78649661833&amp;amp;doi=10.1111%2fj.1863-2378.2009.01289.x&amp;amp;partnerID=40&amp;amp;md5=abad411d9401ad195a7e3eaafab190d8&lt;/url&gt;&lt;/related-urls&gt;&lt;/urls&gt;&lt;electronic-resource-num&gt;10.1111/j.1863-2378.2009.01289.x&lt;/electronic-resource-num&gt;&lt;remote-database-name&gt;Scopus&lt;/remote-database-name&gt;&lt;/record&gt;&lt;/Cite&gt;&lt;/EndNote&gt;</w:instrText>
            </w:r>
            <w:r>
              <w:fldChar w:fldCharType="separate"/>
            </w:r>
            <w:r w:rsidRPr="00C73BBD">
              <w:rPr>
                <w:noProof/>
                <w:vertAlign w:val="superscript"/>
              </w:rPr>
              <w:t>11</w:t>
            </w:r>
            <w:r>
              <w:fldChar w:fldCharType="end"/>
            </w:r>
          </w:p>
          <w:p w14:paraId="49AB4BE3" w14:textId="77777777" w:rsidR="00B31D50" w:rsidRPr="00133644" w:rsidRDefault="00B31D50" w:rsidP="00920C98"/>
        </w:tc>
        <w:tc>
          <w:tcPr>
            <w:tcW w:w="900" w:type="dxa"/>
          </w:tcPr>
          <w:p w14:paraId="489E1A6E" w14:textId="77777777" w:rsidR="00B31D50" w:rsidRPr="00133644" w:rsidRDefault="00B31D50" w:rsidP="00920C98">
            <w:pPr>
              <w:jc w:val="center"/>
            </w:pPr>
          </w:p>
        </w:tc>
      </w:tr>
      <w:tr w:rsidR="00B31D50" w:rsidRPr="00133644" w14:paraId="6B30EA75" w14:textId="7468BF2E" w:rsidTr="00920C98">
        <w:trPr>
          <w:trHeight w:val="492"/>
        </w:trPr>
        <w:tc>
          <w:tcPr>
            <w:tcW w:w="1080" w:type="dxa"/>
          </w:tcPr>
          <w:p w14:paraId="291B7E87" w14:textId="1EDDA0C4" w:rsidR="00B31D50" w:rsidRPr="00133644" w:rsidRDefault="00B31D50" w:rsidP="00920C98">
            <w:r w:rsidRPr="008C2F58">
              <w:t xml:space="preserve">Q fever/ C. </w:t>
            </w:r>
            <w:proofErr w:type="spellStart"/>
            <w:r w:rsidRPr="008C2F58">
              <w:t>burnetii</w:t>
            </w:r>
            <w:proofErr w:type="spellEnd"/>
          </w:p>
        </w:tc>
        <w:tc>
          <w:tcPr>
            <w:tcW w:w="720" w:type="dxa"/>
          </w:tcPr>
          <w:p w14:paraId="1ED1CEB5" w14:textId="376D3A3F" w:rsidR="00B31D50" w:rsidRPr="00133644" w:rsidRDefault="00B31D50" w:rsidP="00920C98">
            <w:r w:rsidRPr="008C2F58">
              <w:t>2011</w:t>
            </w:r>
          </w:p>
        </w:tc>
        <w:tc>
          <w:tcPr>
            <w:tcW w:w="990" w:type="dxa"/>
          </w:tcPr>
          <w:p w14:paraId="71F3C6C9" w14:textId="746061D1" w:rsidR="00B31D50" w:rsidRPr="00133644" w:rsidRDefault="00B31D50" w:rsidP="00920C98">
            <w:r w:rsidRPr="008C2F58">
              <w:t>Iran</w:t>
            </w:r>
          </w:p>
        </w:tc>
        <w:tc>
          <w:tcPr>
            <w:tcW w:w="1170" w:type="dxa"/>
          </w:tcPr>
          <w:p w14:paraId="301E0B16" w14:textId="30959473" w:rsidR="00B31D50" w:rsidRPr="00FE4689" w:rsidRDefault="00B31D50" w:rsidP="00920C98">
            <w:r w:rsidRPr="008C2F58">
              <w:t>Cross sectional</w:t>
            </w:r>
          </w:p>
        </w:tc>
        <w:tc>
          <w:tcPr>
            <w:tcW w:w="1260" w:type="dxa"/>
          </w:tcPr>
          <w:p w14:paraId="0B9C292E" w14:textId="756CCDA0" w:rsidR="00B31D50" w:rsidRPr="00133644" w:rsidRDefault="00B31D50" w:rsidP="00920C98">
            <w:r w:rsidRPr="008C2F58">
              <w:t>cattle</w:t>
            </w:r>
          </w:p>
        </w:tc>
        <w:tc>
          <w:tcPr>
            <w:tcW w:w="1710" w:type="dxa"/>
          </w:tcPr>
          <w:p w14:paraId="00E4898E" w14:textId="6A1968C3" w:rsidR="00B31D50" w:rsidRPr="00133644" w:rsidRDefault="00B31D50" w:rsidP="00920C98">
            <w:r w:rsidRPr="008C2F58">
              <w:t>161 serum sample</w:t>
            </w:r>
          </w:p>
        </w:tc>
        <w:tc>
          <w:tcPr>
            <w:tcW w:w="2790" w:type="dxa"/>
          </w:tcPr>
          <w:p w14:paraId="5A7DB6C5" w14:textId="6BD4E192" w:rsidR="00B31D50" w:rsidRPr="00133644" w:rsidRDefault="00B31D50" w:rsidP="00920C98">
            <w:r w:rsidRPr="008C2F58">
              <w:t xml:space="preserve">The sera of cattle with reproductive problems showed </w:t>
            </w:r>
            <w:proofErr w:type="spellStart"/>
            <w:r w:rsidRPr="008C2F58">
              <w:t>ahigh</w:t>
            </w:r>
            <w:proofErr w:type="spellEnd"/>
            <w:r w:rsidRPr="008C2F58">
              <w:t xml:space="preserve"> prevalence (51.35%) of anti-</w:t>
            </w:r>
            <w:proofErr w:type="spellStart"/>
            <w:proofErr w:type="gramStart"/>
            <w:r w:rsidRPr="008C2F58">
              <w:t>C.burnetii</w:t>
            </w:r>
            <w:proofErr w:type="spellEnd"/>
            <w:proofErr w:type="gramEnd"/>
            <w:r w:rsidRPr="008C2F58">
              <w:t xml:space="preserve"> antibodies. </w:t>
            </w:r>
            <w:proofErr w:type="spellStart"/>
            <w:r w:rsidRPr="008C2F58">
              <w:t>Bycontrast</w:t>
            </w:r>
            <w:proofErr w:type="spellEnd"/>
            <w:r w:rsidRPr="008C2F58">
              <w:t xml:space="preserve">, the sera of apparently healthy cattle showed </w:t>
            </w:r>
            <w:proofErr w:type="spellStart"/>
            <w:r w:rsidRPr="008C2F58">
              <w:t>arelatively</w:t>
            </w:r>
            <w:proofErr w:type="spellEnd"/>
            <w:r w:rsidRPr="008C2F58">
              <w:t xml:space="preserve"> low prevalence (10.3%) of anti-</w:t>
            </w:r>
            <w:proofErr w:type="spellStart"/>
            <w:proofErr w:type="gramStart"/>
            <w:r w:rsidRPr="008C2F58">
              <w:t>C.burnetii</w:t>
            </w:r>
            <w:proofErr w:type="spellEnd"/>
            <w:proofErr w:type="gramEnd"/>
            <w:r w:rsidRPr="008C2F58">
              <w:t xml:space="preserve"> anti-bodies</w:t>
            </w:r>
          </w:p>
        </w:tc>
        <w:tc>
          <w:tcPr>
            <w:tcW w:w="1350" w:type="dxa"/>
          </w:tcPr>
          <w:p w14:paraId="23D98786" w14:textId="0DAEE7CC" w:rsidR="00B31D50" w:rsidRPr="00133644" w:rsidRDefault="00B31D50" w:rsidP="00920C98">
            <w:r w:rsidRPr="008C2F58">
              <w:t xml:space="preserve">Khalili M </w:t>
            </w:r>
            <w:r>
              <w:fldChar w:fldCharType="begin"/>
            </w:r>
            <w:r>
              <w:instrText xml:space="preserve"> ADDIN EN.CITE &lt;EndNote&gt;&lt;Cite&gt;&lt;Author&gt;Khalili&lt;/Author&gt;&lt;Year&gt;2012&lt;/Year&gt;&lt;RecNum&gt;281&lt;/RecNum&gt;&lt;DisplayText&gt;&lt;style face="superscript"&gt;12&lt;/style&gt;&lt;/DisplayText&gt;&lt;record&gt;&lt;rec-number&gt;281&lt;/rec-number&gt;&lt;foreign-keys&gt;&lt;key app="EN" db-id="a9tspfsz9w9a9xe2tr2pf9r9w5vfearwsxwf" timestamp="1639479531"&gt;281&lt;/key&gt;&lt;/foreign-keys&gt;&lt;ref-type name="Journal Article"&gt;17&lt;/ref-type&gt;&lt;contributors&gt;&lt;authors&gt;&lt;author&gt;Khalili, M.&lt;/author&gt;&lt;author&gt;Sakhaee, E.&lt;/author&gt;&lt;author&gt;Babaei, H.&lt;/author&gt;&lt;/authors&gt;&lt;/contributors&gt;&lt;titles&gt;&lt;title&gt;Frequency of anti-Coxiella burnetii antibodies in cattle with reproductive disorders&lt;/title&gt;&lt;secondary-title&gt;Comparative Clinical Pathology&lt;/secondary-title&gt;&lt;/titles&gt;&lt;periodical&gt;&lt;full-title&gt;Comparative Clinical Pathology&lt;/full-title&gt;&lt;/periodical&gt;&lt;pages&gt;917-919&lt;/pages&gt;&lt;volume&gt;21&lt;/volume&gt;&lt;number&gt;5&lt;/number&gt;&lt;dates&gt;&lt;year&gt;2012&lt;/year&gt;&lt;/dates&gt;&lt;work-type&gt;Article&lt;/work-type&gt;&lt;urls&gt;&lt;related-urls&gt;&lt;url&gt;https://www.scopus.com/inward/record.uri?eid=2-s2.0-84867039893&amp;amp;doi=10.1007%2fs00580-011-1199-2&amp;amp;partnerID=40&amp;amp;md5=f150261a83bd3c4228515ecf398370a8&lt;/url&gt;&lt;/related-urls&gt;&lt;/urls&gt;&lt;electronic-resource-num&gt;10.1007/s00580-011-1199-2&lt;/electronic-resource-num&gt;&lt;remote-database-name&gt;Scopus&lt;/remote-database-name&gt;&lt;/record&gt;&lt;/Cite&gt;&lt;/EndNote&gt;</w:instrText>
            </w:r>
            <w:r>
              <w:fldChar w:fldCharType="separate"/>
            </w:r>
            <w:r w:rsidRPr="00C73BBD">
              <w:rPr>
                <w:noProof/>
                <w:vertAlign w:val="superscript"/>
              </w:rPr>
              <w:t>12</w:t>
            </w:r>
            <w:r>
              <w:fldChar w:fldCharType="end"/>
            </w:r>
          </w:p>
        </w:tc>
        <w:tc>
          <w:tcPr>
            <w:tcW w:w="900" w:type="dxa"/>
          </w:tcPr>
          <w:p w14:paraId="717B4404" w14:textId="77777777" w:rsidR="00B31D50" w:rsidRPr="008C2F58" w:rsidRDefault="00B31D50" w:rsidP="00920C98">
            <w:pPr>
              <w:jc w:val="center"/>
            </w:pPr>
          </w:p>
        </w:tc>
      </w:tr>
      <w:tr w:rsidR="00B31D50" w:rsidRPr="00133644" w14:paraId="196C255E" w14:textId="20ED347B" w:rsidTr="00920C98">
        <w:trPr>
          <w:trHeight w:val="492"/>
        </w:trPr>
        <w:tc>
          <w:tcPr>
            <w:tcW w:w="1080" w:type="dxa"/>
          </w:tcPr>
          <w:p w14:paraId="122F412B" w14:textId="0B6919F0" w:rsidR="00B31D50" w:rsidRPr="00133644" w:rsidRDefault="00B31D50" w:rsidP="00920C98">
            <w:r w:rsidRPr="00CC3E72">
              <w:t xml:space="preserve">Q fever/ C. </w:t>
            </w:r>
            <w:proofErr w:type="spellStart"/>
            <w:r w:rsidRPr="00CC3E72">
              <w:t>burnetii</w:t>
            </w:r>
            <w:proofErr w:type="spellEnd"/>
          </w:p>
        </w:tc>
        <w:tc>
          <w:tcPr>
            <w:tcW w:w="720" w:type="dxa"/>
          </w:tcPr>
          <w:p w14:paraId="39E3C099" w14:textId="5A14D099" w:rsidR="00B31D50" w:rsidRPr="00133644" w:rsidRDefault="00B31D50" w:rsidP="00920C98">
            <w:r w:rsidRPr="00CC3E72">
              <w:t>2011</w:t>
            </w:r>
          </w:p>
        </w:tc>
        <w:tc>
          <w:tcPr>
            <w:tcW w:w="990" w:type="dxa"/>
          </w:tcPr>
          <w:p w14:paraId="71608D56" w14:textId="6B935133" w:rsidR="00B31D50" w:rsidRPr="00133644" w:rsidRDefault="00B31D50" w:rsidP="00920C98">
            <w:r w:rsidRPr="00CC3E72">
              <w:t>Iran</w:t>
            </w:r>
          </w:p>
        </w:tc>
        <w:tc>
          <w:tcPr>
            <w:tcW w:w="1170" w:type="dxa"/>
          </w:tcPr>
          <w:p w14:paraId="201B21B1" w14:textId="0D9F06A5" w:rsidR="00B31D50" w:rsidRPr="00FE4689" w:rsidRDefault="00B31D50" w:rsidP="00920C98">
            <w:r w:rsidRPr="00CC3E72">
              <w:t>Cross sectional</w:t>
            </w:r>
          </w:p>
        </w:tc>
        <w:tc>
          <w:tcPr>
            <w:tcW w:w="1260" w:type="dxa"/>
          </w:tcPr>
          <w:p w14:paraId="4BE84A1C" w14:textId="28CE97D3" w:rsidR="00B31D50" w:rsidRPr="00133644" w:rsidRDefault="00B31D50" w:rsidP="00920C98">
            <w:r w:rsidRPr="00CC3E72">
              <w:t>goat</w:t>
            </w:r>
          </w:p>
        </w:tc>
        <w:tc>
          <w:tcPr>
            <w:tcW w:w="1710" w:type="dxa"/>
          </w:tcPr>
          <w:p w14:paraId="296FE09A" w14:textId="18A32FC1" w:rsidR="00B31D50" w:rsidRPr="00133644" w:rsidRDefault="00B31D50" w:rsidP="00920C98">
            <w:r w:rsidRPr="00CC3E72">
              <w:t>296 milk sample</w:t>
            </w:r>
          </w:p>
        </w:tc>
        <w:tc>
          <w:tcPr>
            <w:tcW w:w="2790" w:type="dxa"/>
          </w:tcPr>
          <w:p w14:paraId="440831E9" w14:textId="476BB822" w:rsidR="00B31D50" w:rsidRPr="00133644" w:rsidRDefault="00B31D50" w:rsidP="00920C98">
            <w:r w:rsidRPr="00CC3E72">
              <w:t xml:space="preserve">six out of 296 (2.0%) goat milk samples were positive; </w:t>
            </w:r>
          </w:p>
        </w:tc>
        <w:tc>
          <w:tcPr>
            <w:tcW w:w="1350" w:type="dxa"/>
          </w:tcPr>
          <w:p w14:paraId="096F99CE" w14:textId="20D0B943" w:rsidR="00B31D50" w:rsidRPr="00133644" w:rsidRDefault="00B31D50" w:rsidP="00920C98">
            <w:r w:rsidRPr="00CC3E72">
              <w:t>Abbasi, S.</w:t>
            </w:r>
            <w:r>
              <w:fldChar w:fldCharType="begin"/>
            </w:r>
            <w:r>
              <w:instrText xml:space="preserve"> ADDIN EN.CITE &lt;EndNote&gt;&lt;Cite&gt;&lt;Author&gt;Abbasi&lt;/Author&gt;&lt;Year&gt;2011&lt;/Year&gt;&lt;RecNum&gt;288&lt;/RecNum&gt;&lt;DisplayText&gt;&lt;style face="superscript"&gt;13&lt;/style&gt;&lt;/DisplayText&gt;&lt;record&gt;&lt;rec-number&gt;288&lt;/rec-number&gt;&lt;foreign-keys&gt;&lt;key app="EN" db-id="a9tspfsz9w9a9xe2tr2pf9r9w5vfearwsxwf" timestamp="1639479531"&gt;288&lt;/key&gt;&lt;/foreign-keys&gt;&lt;ref-type name="Journal Article"&gt;17&lt;/ref-type&gt;&lt;contributors&gt;&lt;authors&gt;&lt;author&gt;Abbasi, S.&lt;/author&gt;&lt;author&gt;Farzan, R.&lt;/author&gt;&lt;author&gt;Momtaz, H.&lt;/author&gt;&lt;/authors&gt;&lt;/contributors&gt;&lt;titles&gt;&lt;title&gt;Molecular detection of Coxiella burnetii in goat bulk milk samples in some provinces of Iran&lt;/title&gt;&lt;secondary-title&gt;African Journal of Biotechnology&lt;/secondary-title&gt;&lt;/titles&gt;&lt;periodical&gt;&lt;full-title&gt;African Journal of Biotechnology&lt;/full-title&gt;&lt;/periodical&gt;&lt;pages&gt;18513-18515&lt;/pages&gt;&lt;volume&gt;10&lt;/volume&gt;&lt;number&gt;80&lt;/number&gt;&lt;dates&gt;&lt;year&gt;2011&lt;/year&gt;&lt;/dates&gt;&lt;work-type&gt;Article&lt;/work-type&gt;&lt;urls&gt;&lt;related-urls&gt;&lt;url&gt;https://www.scopus.com/inward/record.uri?eid=2-s2.0-83655184081&amp;amp;doi=10.5897%2fAJB11.2508&amp;amp;partnerID=40&amp;amp;md5=f79ee91e00f24278f6f4e248305240dd&lt;/url&gt;&lt;/related-urls&gt;&lt;/urls&gt;&lt;electronic-resource-num&gt;10.5897/AJB11.2508&lt;/electronic-resource-num&gt;&lt;remote-database-name&gt;Scopus&lt;/remote-database-name&gt;&lt;/record&gt;&lt;/Cite&gt;&lt;/EndNote&gt;</w:instrText>
            </w:r>
            <w:r>
              <w:fldChar w:fldCharType="separate"/>
            </w:r>
            <w:r w:rsidRPr="00C73BBD">
              <w:rPr>
                <w:noProof/>
                <w:vertAlign w:val="superscript"/>
              </w:rPr>
              <w:t>13</w:t>
            </w:r>
            <w:r>
              <w:fldChar w:fldCharType="end"/>
            </w:r>
          </w:p>
        </w:tc>
        <w:tc>
          <w:tcPr>
            <w:tcW w:w="900" w:type="dxa"/>
          </w:tcPr>
          <w:p w14:paraId="4703233B" w14:textId="77777777" w:rsidR="00B31D50" w:rsidRPr="00CC3E72" w:rsidRDefault="00B31D50" w:rsidP="00920C98">
            <w:pPr>
              <w:jc w:val="center"/>
            </w:pPr>
          </w:p>
        </w:tc>
      </w:tr>
      <w:tr w:rsidR="00B31D50" w:rsidRPr="00133644" w14:paraId="68EEF0EB" w14:textId="5E6B7263" w:rsidTr="00920C98">
        <w:trPr>
          <w:trHeight w:val="492"/>
        </w:trPr>
        <w:tc>
          <w:tcPr>
            <w:tcW w:w="1080" w:type="dxa"/>
          </w:tcPr>
          <w:p w14:paraId="1AFBEEDA" w14:textId="090D8C97" w:rsidR="00B31D50" w:rsidRPr="00133644" w:rsidRDefault="00B31D50" w:rsidP="00920C98">
            <w:r w:rsidRPr="00EA19D7">
              <w:t xml:space="preserve">Q fever/ C. </w:t>
            </w:r>
            <w:proofErr w:type="spellStart"/>
            <w:r w:rsidRPr="00EA19D7">
              <w:t>burnetii</w:t>
            </w:r>
            <w:proofErr w:type="spellEnd"/>
          </w:p>
        </w:tc>
        <w:tc>
          <w:tcPr>
            <w:tcW w:w="720" w:type="dxa"/>
          </w:tcPr>
          <w:p w14:paraId="4E06EFCB" w14:textId="67D73559" w:rsidR="00B31D50" w:rsidRPr="00133644" w:rsidRDefault="00B31D50" w:rsidP="00920C98">
            <w:r w:rsidRPr="00EA19D7">
              <w:t>2011</w:t>
            </w:r>
          </w:p>
        </w:tc>
        <w:tc>
          <w:tcPr>
            <w:tcW w:w="990" w:type="dxa"/>
          </w:tcPr>
          <w:p w14:paraId="7B2A2D56" w14:textId="462695E3" w:rsidR="00B31D50" w:rsidRPr="00133644" w:rsidRDefault="00B31D50" w:rsidP="00920C98">
            <w:r w:rsidRPr="00EA19D7">
              <w:t>Iraq</w:t>
            </w:r>
          </w:p>
        </w:tc>
        <w:tc>
          <w:tcPr>
            <w:tcW w:w="1170" w:type="dxa"/>
          </w:tcPr>
          <w:p w14:paraId="1C1A4058" w14:textId="5150F749" w:rsidR="00B31D50" w:rsidRPr="00FE4689" w:rsidRDefault="00B31D50" w:rsidP="00920C98">
            <w:r w:rsidRPr="00EA19D7">
              <w:t>Cross-Sectional</w:t>
            </w:r>
          </w:p>
        </w:tc>
        <w:tc>
          <w:tcPr>
            <w:tcW w:w="1260" w:type="dxa"/>
          </w:tcPr>
          <w:p w14:paraId="36232C70" w14:textId="2A2B92D9" w:rsidR="00B31D50" w:rsidRPr="00133644" w:rsidRDefault="00B31D50" w:rsidP="00920C98">
            <w:r w:rsidRPr="00EA19D7">
              <w:t>Military working dog, wild canine</w:t>
            </w:r>
          </w:p>
        </w:tc>
        <w:tc>
          <w:tcPr>
            <w:tcW w:w="1710" w:type="dxa"/>
          </w:tcPr>
          <w:p w14:paraId="7E6C8E90" w14:textId="64AD54D0" w:rsidR="00B31D50" w:rsidRPr="00133644" w:rsidRDefault="00B31D50" w:rsidP="00920C98">
            <w:r w:rsidRPr="00EA19D7">
              <w:t xml:space="preserve">280(165 feral </w:t>
            </w:r>
            <w:proofErr w:type="spellStart"/>
            <w:r w:rsidRPr="00EA19D7">
              <w:t>canin</w:t>
            </w:r>
            <w:proofErr w:type="spellEnd"/>
            <w:r w:rsidRPr="00EA19D7">
              <w:t xml:space="preserve"> and 115 Military working dogs)</w:t>
            </w:r>
          </w:p>
        </w:tc>
        <w:tc>
          <w:tcPr>
            <w:tcW w:w="2790" w:type="dxa"/>
          </w:tcPr>
          <w:p w14:paraId="25A62E43" w14:textId="689BA26D" w:rsidR="00B31D50" w:rsidRPr="00133644" w:rsidRDefault="00B31D50" w:rsidP="00920C98">
            <w:r w:rsidRPr="00EA19D7">
              <w:t>None of the 115 MWDs tested were seropositive for disease. Nine of the 165 indigenous canines were seropositive resulting in a prevalence of 5.5% (95% CI: 2.5%–10.1%)</w:t>
            </w:r>
          </w:p>
        </w:tc>
        <w:tc>
          <w:tcPr>
            <w:tcW w:w="1350" w:type="dxa"/>
          </w:tcPr>
          <w:p w14:paraId="7349953B" w14:textId="1C61924C" w:rsidR="00B31D50" w:rsidRPr="00133644" w:rsidRDefault="00B31D50" w:rsidP="00920C98">
            <w:r w:rsidRPr="00EA19D7">
              <w:t>Havas, K. A.</w:t>
            </w:r>
            <w:r>
              <w:fldChar w:fldCharType="begin"/>
            </w:r>
            <w:r>
              <w:instrText xml:space="preserve"> ADDIN EN.CITE &lt;EndNote&gt;&lt;Cite&gt;&lt;Author&gt;Havas&lt;/Author&gt;&lt;Year&gt;2011&lt;/Year&gt;&lt;RecNum&gt;671&lt;/RecNum&gt;&lt;DisplayText&gt;&lt;style face="superscript"&gt;14&lt;/style&gt;&lt;/DisplayText&gt;&lt;record&gt;&lt;rec-number&gt;671&lt;/rec-number&gt;&lt;foreign-keys&gt;&lt;key app="EN" db-id="a9tspfsz9w9a9xe2tr2pf9r9w5vfearwsxwf" timestamp="1639480131"&gt;671&lt;/key&gt;&lt;/foreign-keys&gt;&lt;ref-type name="Journal Article"&gt;17&lt;/ref-type&gt;&lt;contributors&gt;&lt;authors&gt;&lt;author&gt;Havas, K. A.&lt;/author&gt;&lt;author&gt;Burkman, K.&lt;/author&gt;&lt;/authors&gt;&lt;/contributors&gt;&lt;titles&gt;&lt;title&gt;A Comparison of the Serological Evidence of Coxiella burnetii Exposure Between Military Working Dogs and Feral Canines in Iraq&lt;/title&gt;&lt;secondary-title&gt;Military Medicine&lt;/secondary-title&gt;&lt;/titles&gt;&lt;periodical&gt;&lt;full-title&gt;Military Medicine&lt;/full-title&gt;&lt;/periodical&gt;&lt;pages&gt;1101-1103&lt;/pages&gt;&lt;volume&gt;176&lt;/volume&gt;&lt;number&gt;10&lt;/number&gt;&lt;dates&gt;&lt;year&gt;2011&lt;/year&gt;&lt;pub-dates&gt;&lt;date&gt;Oct&lt;/date&gt;&lt;/pub-dates&gt;&lt;/dates&gt;&lt;isbn&gt;0026-4075&lt;/isbn&gt;&lt;accession-num&gt;WOS:000295711300005&lt;/accession-num&gt;&lt;urls&gt;&lt;related-urls&gt;&lt;url&gt;&amp;lt;Go to ISI&amp;gt;://WOS:000295711300005&lt;/url&gt;&lt;/related-urls&gt;&lt;/urls&gt;&lt;electronic-resource-num&gt;10.7205/milmed-d-11-00025&lt;/electronic-resource-num&gt;&lt;/record&gt;&lt;/Cite&gt;&lt;/EndNote&gt;</w:instrText>
            </w:r>
            <w:r>
              <w:fldChar w:fldCharType="separate"/>
            </w:r>
            <w:r w:rsidRPr="00D70AD8">
              <w:rPr>
                <w:noProof/>
                <w:vertAlign w:val="superscript"/>
              </w:rPr>
              <w:t>14</w:t>
            </w:r>
            <w:r>
              <w:fldChar w:fldCharType="end"/>
            </w:r>
          </w:p>
        </w:tc>
        <w:tc>
          <w:tcPr>
            <w:tcW w:w="900" w:type="dxa"/>
          </w:tcPr>
          <w:p w14:paraId="5B1025A4" w14:textId="77777777" w:rsidR="00B31D50" w:rsidRPr="00EA19D7" w:rsidRDefault="00B31D50" w:rsidP="00920C98">
            <w:pPr>
              <w:jc w:val="center"/>
            </w:pPr>
          </w:p>
        </w:tc>
      </w:tr>
      <w:tr w:rsidR="00B31D50" w:rsidRPr="00133644" w14:paraId="346489F1" w14:textId="1580F114" w:rsidTr="00920C98">
        <w:trPr>
          <w:trHeight w:val="492"/>
        </w:trPr>
        <w:tc>
          <w:tcPr>
            <w:tcW w:w="1080" w:type="dxa"/>
          </w:tcPr>
          <w:p w14:paraId="1B7E405A" w14:textId="1D2FABBF" w:rsidR="00B31D50" w:rsidRPr="00133644" w:rsidRDefault="00B31D50" w:rsidP="00920C98">
            <w:r w:rsidRPr="000E5911">
              <w:t xml:space="preserve">Q fever/ C. </w:t>
            </w:r>
            <w:proofErr w:type="spellStart"/>
            <w:r w:rsidRPr="000E5911">
              <w:t>burnetii</w:t>
            </w:r>
            <w:proofErr w:type="spellEnd"/>
          </w:p>
        </w:tc>
        <w:tc>
          <w:tcPr>
            <w:tcW w:w="720" w:type="dxa"/>
          </w:tcPr>
          <w:p w14:paraId="5577751E" w14:textId="48DC7D40" w:rsidR="00B31D50" w:rsidRPr="00133644" w:rsidRDefault="00B31D50" w:rsidP="00920C98">
            <w:r w:rsidRPr="000E5911">
              <w:t>2011</w:t>
            </w:r>
          </w:p>
        </w:tc>
        <w:tc>
          <w:tcPr>
            <w:tcW w:w="990" w:type="dxa"/>
          </w:tcPr>
          <w:p w14:paraId="62D4D11E" w14:textId="4DBDE94D" w:rsidR="00B31D50" w:rsidRPr="00133644" w:rsidRDefault="00B31D50" w:rsidP="00920C98">
            <w:r w:rsidRPr="000E5911">
              <w:t>Iraq</w:t>
            </w:r>
          </w:p>
        </w:tc>
        <w:tc>
          <w:tcPr>
            <w:tcW w:w="1170" w:type="dxa"/>
          </w:tcPr>
          <w:p w14:paraId="19676835" w14:textId="09ABFBC7" w:rsidR="00B31D50" w:rsidRPr="00FE4689" w:rsidRDefault="00B31D50" w:rsidP="00920C98">
            <w:r w:rsidRPr="000E5911">
              <w:t>Cross sectional</w:t>
            </w:r>
          </w:p>
        </w:tc>
        <w:tc>
          <w:tcPr>
            <w:tcW w:w="1260" w:type="dxa"/>
          </w:tcPr>
          <w:p w14:paraId="2F1579D8" w14:textId="25E6BBBD" w:rsidR="00B31D50" w:rsidRPr="00133644" w:rsidRDefault="00B31D50" w:rsidP="00920C98">
            <w:r w:rsidRPr="000E5911">
              <w:t>human</w:t>
            </w:r>
          </w:p>
        </w:tc>
        <w:tc>
          <w:tcPr>
            <w:tcW w:w="1710" w:type="dxa"/>
          </w:tcPr>
          <w:p w14:paraId="65F01CF9" w14:textId="1FBD0F37" w:rsidR="00B31D50" w:rsidRPr="00133644" w:rsidRDefault="00B31D50" w:rsidP="00920C98">
            <w:r w:rsidRPr="000E5911">
              <w:t>909 serum samples</w:t>
            </w:r>
          </w:p>
        </w:tc>
        <w:tc>
          <w:tcPr>
            <w:tcW w:w="2790" w:type="dxa"/>
          </w:tcPr>
          <w:p w14:paraId="47945D90" w14:textId="32FD6462" w:rsidR="00B31D50" w:rsidRPr="00133644" w:rsidRDefault="00B31D50" w:rsidP="00920C98">
            <w:r w:rsidRPr="000E5911">
              <w:t>The overall number who seroconverted to Q fever was 88 (10%)</w:t>
            </w:r>
          </w:p>
        </w:tc>
        <w:tc>
          <w:tcPr>
            <w:tcW w:w="1350" w:type="dxa"/>
          </w:tcPr>
          <w:p w14:paraId="21D646BD" w14:textId="09FC67B4" w:rsidR="00B31D50" w:rsidRPr="00133644" w:rsidRDefault="00B31D50" w:rsidP="00920C98">
            <w:r w:rsidRPr="000E5911">
              <w:t>Anderson, A. D.</w:t>
            </w:r>
            <w:r>
              <w:fldChar w:fldCharType="begin"/>
            </w:r>
            <w:r>
              <w:instrText xml:space="preserve"> ADDIN EN.CITE &lt;EndNote&gt;&lt;Cite&gt;&lt;Author&gt;Anderson&lt;/Author&gt;&lt;Year&gt;2011&lt;/Year&gt;&lt;RecNum&gt;607&lt;/RecNum&gt;&lt;DisplayText&gt;&lt;style face="superscript"&gt;15&lt;/style&gt;&lt;/DisplayText&gt;&lt;record&gt;&lt;rec-number&gt;607&lt;/rec-number&gt;&lt;foreign-keys&gt;&lt;key app="EN" db-id="a9tspfsz9w9a9xe2tr2pf9r9w5vfearwsxwf" timestamp="1639480131"&gt;607&lt;/key&gt;&lt;/foreign-keys&gt;&lt;ref-type name="Journal Article"&gt;17&lt;/ref-type&gt;&lt;contributors&gt;&lt;authors&gt;&lt;author&gt;Anderson, A. D.&lt;/author&gt;&lt;author&gt;Baker, T. R.&lt;/author&gt;&lt;author&gt;Littrell, A. C.&lt;/author&gt;&lt;author&gt;Mott, R. L.&lt;/author&gt;&lt;author&gt;Niebuhr, D. W.&lt;/author&gt;&lt;author&gt;Smoak, B. L.&lt;/author&gt;&lt;/authors&gt;&lt;/contributors&gt;&lt;titles&gt;&lt;title&gt;Seroepidemiologic Survey for Coxiella burnetii Among Hospitalized US Troops Deployed to Iraq*&lt;/title&gt;&lt;secondary-title&gt;Zoonoses and Public Health&lt;/secondary-title&gt;&lt;/titles&gt;&lt;periodical&gt;&lt;full-title&gt;Zoonoses and Public Health&lt;/full-title&gt;&lt;/periodical&gt;&lt;pages&gt;276-283&lt;/pages&gt;&lt;volume&gt;58&lt;/volume&gt;&lt;number&gt;4&lt;/number&gt;&lt;dates&gt;&lt;year&gt;2011&lt;/year&gt;&lt;pub-dates&gt;&lt;date&gt;Jun&lt;/date&gt;&lt;/pub-dates&gt;&lt;/dates&gt;&lt;isbn&gt;1863-1959&lt;/isbn&gt;&lt;accession-num&gt;WOS:000290486000008&lt;/accession-num&gt;&lt;urls&gt;&lt;related-urls&gt;&lt;url&gt;&amp;lt;Go to ISI&amp;gt;://WOS:000290486000008&lt;/url&gt;&lt;/related-urls&gt;&lt;/urls&gt;&lt;electronic-resource-num&gt;10.1111/j.1863-2378.2010.01347.x&lt;/electronic-resource-num&gt;&lt;/record&gt;&lt;/Cite&gt;&lt;/EndNote&gt;</w:instrText>
            </w:r>
            <w:r>
              <w:fldChar w:fldCharType="separate"/>
            </w:r>
            <w:r w:rsidRPr="00D70AD8">
              <w:rPr>
                <w:noProof/>
                <w:vertAlign w:val="superscript"/>
              </w:rPr>
              <w:t>15</w:t>
            </w:r>
            <w:r>
              <w:fldChar w:fldCharType="end"/>
            </w:r>
          </w:p>
        </w:tc>
        <w:tc>
          <w:tcPr>
            <w:tcW w:w="900" w:type="dxa"/>
          </w:tcPr>
          <w:p w14:paraId="0EAD4058" w14:textId="05433FEF" w:rsidR="00B31D50" w:rsidRPr="000E5911" w:rsidRDefault="0042688D" w:rsidP="00920C98">
            <w:pPr>
              <w:jc w:val="center"/>
            </w:pPr>
            <w:r>
              <w:t>4</w:t>
            </w:r>
          </w:p>
        </w:tc>
      </w:tr>
      <w:tr w:rsidR="00B31D50" w:rsidRPr="00133644" w14:paraId="4DB90A3D" w14:textId="278A2CAA" w:rsidTr="00920C98">
        <w:trPr>
          <w:trHeight w:val="492"/>
        </w:trPr>
        <w:tc>
          <w:tcPr>
            <w:tcW w:w="1080" w:type="dxa"/>
          </w:tcPr>
          <w:p w14:paraId="5B8F02BF" w14:textId="7FD16C75" w:rsidR="00B31D50" w:rsidRPr="00133644" w:rsidRDefault="00B31D50" w:rsidP="00920C98">
            <w:r w:rsidRPr="00045D04">
              <w:t xml:space="preserve">Q fever/ C. </w:t>
            </w:r>
            <w:proofErr w:type="spellStart"/>
            <w:r w:rsidRPr="00045D04">
              <w:t>burnetii</w:t>
            </w:r>
            <w:proofErr w:type="spellEnd"/>
          </w:p>
        </w:tc>
        <w:tc>
          <w:tcPr>
            <w:tcW w:w="720" w:type="dxa"/>
          </w:tcPr>
          <w:p w14:paraId="18693135" w14:textId="203AB1AD" w:rsidR="00B31D50" w:rsidRPr="00133644" w:rsidRDefault="00B31D50" w:rsidP="00920C98">
            <w:r w:rsidRPr="00045D04">
              <w:t>2011</w:t>
            </w:r>
          </w:p>
        </w:tc>
        <w:tc>
          <w:tcPr>
            <w:tcW w:w="990" w:type="dxa"/>
          </w:tcPr>
          <w:p w14:paraId="16916D3D" w14:textId="06BF065A" w:rsidR="00B31D50" w:rsidRPr="00133644" w:rsidRDefault="00B31D50" w:rsidP="00920C98">
            <w:r w:rsidRPr="00045D04">
              <w:t>Afghanistan</w:t>
            </w:r>
          </w:p>
        </w:tc>
        <w:tc>
          <w:tcPr>
            <w:tcW w:w="1170" w:type="dxa"/>
          </w:tcPr>
          <w:p w14:paraId="64186C5D" w14:textId="69636FA1" w:rsidR="00B31D50" w:rsidRPr="00FE4689" w:rsidRDefault="00B31D50" w:rsidP="00920C98">
            <w:r w:rsidRPr="00045D04">
              <w:t>Cross sectional</w:t>
            </w:r>
          </w:p>
        </w:tc>
        <w:tc>
          <w:tcPr>
            <w:tcW w:w="1260" w:type="dxa"/>
          </w:tcPr>
          <w:p w14:paraId="18021643" w14:textId="26BE5186" w:rsidR="00B31D50" w:rsidRPr="00133644" w:rsidRDefault="00B31D50" w:rsidP="00920C98">
            <w:r w:rsidRPr="00045D04">
              <w:t>human</w:t>
            </w:r>
          </w:p>
        </w:tc>
        <w:tc>
          <w:tcPr>
            <w:tcW w:w="1710" w:type="dxa"/>
          </w:tcPr>
          <w:p w14:paraId="231CC017" w14:textId="6E4A59F1" w:rsidR="00B31D50" w:rsidRPr="00133644" w:rsidRDefault="00B31D50" w:rsidP="00920C98">
            <w:r w:rsidRPr="00045D04">
              <w:t>26 blood sample</w:t>
            </w:r>
          </w:p>
        </w:tc>
        <w:tc>
          <w:tcPr>
            <w:tcW w:w="2790" w:type="dxa"/>
          </w:tcPr>
          <w:p w14:paraId="2101EB3A" w14:textId="356971B4" w:rsidR="00B31D50" w:rsidRPr="00133644" w:rsidRDefault="00B31D50" w:rsidP="00920C98">
            <w:r w:rsidRPr="00045D04">
              <w:t xml:space="preserve">Over 6 months, there were 26 cases of “Helmand Fever” assessed and 6 (26%) were acute Q fever </w:t>
            </w:r>
          </w:p>
        </w:tc>
        <w:tc>
          <w:tcPr>
            <w:tcW w:w="1350" w:type="dxa"/>
          </w:tcPr>
          <w:p w14:paraId="61A9E4BD" w14:textId="2C495942" w:rsidR="00B31D50" w:rsidRPr="00133644" w:rsidRDefault="00B31D50" w:rsidP="00920C98">
            <w:r w:rsidRPr="00045D04">
              <w:t>Bailey, M. S.</w:t>
            </w:r>
            <w:r>
              <w:fldChar w:fldCharType="begin"/>
            </w:r>
            <w:r>
              <w:instrText xml:space="preserve"> ADDIN EN.CITE &lt;EndNote&gt;&lt;Cite&gt;&lt;Author&gt;Bailey&lt;/Author&gt;&lt;Year&gt;2011&lt;/Year&gt;&lt;RecNum&gt;732&lt;/RecNum&gt;&lt;DisplayText&gt;&lt;style face="superscript"&gt;16&lt;/style&gt;&lt;/DisplayText&gt;&lt;record&gt;&lt;rec-number&gt;732&lt;/rec-number&gt;&lt;foreign-keys&gt;&lt;key app="EN" db-id="a9tspfsz9w9a9xe2tr2pf9r9w5vfearwsxwf" timestamp="1639480131"&gt;732&lt;/key&gt;&lt;/foreign-keys&gt;&lt;ref-type name="Journal Article"&gt;17&lt;/ref-type&gt;&lt;contributors&gt;&lt;authors&gt;&lt;author&gt;Bailey, M. S.&lt;/author&gt;&lt;author&gt;Trinick, T. R.&lt;/author&gt;&lt;author&gt;Dunbar, J. A.&lt;/author&gt;&lt;author&gt;Hatch, R.&lt;/author&gt;&lt;author&gt;Osborne, J. C.&lt;/author&gt;&lt;author&gt;Brooks, T. J.&lt;/author&gt;&lt;author&gt;Green, A. D.&lt;/author&gt;&lt;/authors&gt;&lt;/contributors&gt;&lt;titles&gt;&lt;title&gt;Undifferentiated Febrile Illnesses Amongst British Troops in Helmand, Afghanistan&lt;/title&gt;&lt;secondary-title&gt;Journal of the Royal Army Medical Corps&lt;/secondary-title&gt;&lt;/titles&gt;&lt;periodical&gt;&lt;full-title&gt;Journal of the Royal Army Medical Corps&lt;/full-title&gt;&lt;/periodical&gt;&lt;pages&gt;150-155&lt;/pages&gt;&lt;volume&gt;157&lt;/volume&gt;&lt;number&gt;2&lt;/number&gt;&lt;dates&gt;&lt;year&gt;2011&lt;/year&gt;&lt;pub-dates&gt;&lt;date&gt;Jun&lt;/date&gt;&lt;/pub-dates&gt;&lt;/dates&gt;&lt;isbn&gt;0035-8665&lt;/isbn&gt;&lt;accession-num&gt;WOS:000297607000005&lt;/accession-num&gt;&lt;urls&gt;&lt;related-urls&gt;&lt;url&gt;&amp;lt;Go to ISI&amp;gt;://WOS:000297607000005&lt;/url&gt;&lt;/related-urls&gt;&lt;/urls&gt;&lt;electronic-resource-num&gt;10.1136/jramc-157-02-05&lt;/electronic-resource-num&gt;&lt;/record&gt;&lt;/Cite&gt;&lt;/EndNote&gt;</w:instrText>
            </w:r>
            <w:r>
              <w:fldChar w:fldCharType="separate"/>
            </w:r>
            <w:r w:rsidRPr="00D70AD8">
              <w:rPr>
                <w:noProof/>
                <w:vertAlign w:val="superscript"/>
              </w:rPr>
              <w:t>16</w:t>
            </w:r>
            <w:r>
              <w:fldChar w:fldCharType="end"/>
            </w:r>
          </w:p>
        </w:tc>
        <w:tc>
          <w:tcPr>
            <w:tcW w:w="900" w:type="dxa"/>
          </w:tcPr>
          <w:p w14:paraId="7AE02E2D" w14:textId="4E96004D" w:rsidR="00B31D50" w:rsidRPr="00045D04" w:rsidRDefault="0042688D" w:rsidP="00920C98">
            <w:pPr>
              <w:jc w:val="center"/>
            </w:pPr>
            <w:r>
              <w:t>3</w:t>
            </w:r>
          </w:p>
        </w:tc>
      </w:tr>
      <w:tr w:rsidR="00B31D50" w:rsidRPr="00133644" w14:paraId="2D34907F" w14:textId="05586BF0" w:rsidTr="00920C98">
        <w:trPr>
          <w:trHeight w:val="492"/>
        </w:trPr>
        <w:tc>
          <w:tcPr>
            <w:tcW w:w="1080" w:type="dxa"/>
          </w:tcPr>
          <w:p w14:paraId="56788BD7" w14:textId="21C0D2E9" w:rsidR="00B31D50" w:rsidRPr="00045D04" w:rsidRDefault="00B31D50" w:rsidP="00920C98">
            <w:r w:rsidRPr="00133644">
              <w:t xml:space="preserve">Q fever/ C. </w:t>
            </w:r>
            <w:proofErr w:type="spellStart"/>
            <w:r w:rsidRPr="00133644">
              <w:t>burnetii</w:t>
            </w:r>
            <w:proofErr w:type="spellEnd"/>
            <w:r w:rsidRPr="00133644">
              <w:tab/>
            </w:r>
          </w:p>
        </w:tc>
        <w:tc>
          <w:tcPr>
            <w:tcW w:w="720" w:type="dxa"/>
          </w:tcPr>
          <w:p w14:paraId="6999A33A" w14:textId="7D67F621" w:rsidR="00B31D50" w:rsidRPr="00045D04" w:rsidRDefault="00B31D50" w:rsidP="00920C98">
            <w:r w:rsidRPr="00133644">
              <w:t>201</w:t>
            </w:r>
            <w:r>
              <w:rPr>
                <w:rFonts w:hint="cs"/>
                <w:rtl/>
              </w:rPr>
              <w:t>2</w:t>
            </w:r>
          </w:p>
        </w:tc>
        <w:tc>
          <w:tcPr>
            <w:tcW w:w="990" w:type="dxa"/>
          </w:tcPr>
          <w:p w14:paraId="4617C608" w14:textId="185A46C1" w:rsidR="00B31D50" w:rsidRPr="00045D04" w:rsidRDefault="00B31D50" w:rsidP="00920C98">
            <w:r w:rsidRPr="00133644">
              <w:t>Iran</w:t>
            </w:r>
          </w:p>
        </w:tc>
        <w:tc>
          <w:tcPr>
            <w:tcW w:w="1170" w:type="dxa"/>
          </w:tcPr>
          <w:p w14:paraId="1914F235" w14:textId="5A5909D7" w:rsidR="00B31D50" w:rsidRPr="00045D04" w:rsidRDefault="00B31D50" w:rsidP="00920C98">
            <w:r>
              <w:t>Cross sectional</w:t>
            </w:r>
          </w:p>
        </w:tc>
        <w:tc>
          <w:tcPr>
            <w:tcW w:w="1260" w:type="dxa"/>
          </w:tcPr>
          <w:p w14:paraId="539C91CD" w14:textId="24DB71FF" w:rsidR="00B31D50" w:rsidRPr="00045D04" w:rsidRDefault="00B31D50" w:rsidP="00920C98">
            <w:r w:rsidRPr="00133644">
              <w:t>camel</w:t>
            </w:r>
          </w:p>
        </w:tc>
        <w:tc>
          <w:tcPr>
            <w:tcW w:w="1710" w:type="dxa"/>
          </w:tcPr>
          <w:p w14:paraId="3892484E" w14:textId="11B104E7" w:rsidR="00B31D50" w:rsidRPr="00045D04" w:rsidRDefault="00B31D50" w:rsidP="00920C98">
            <w:r w:rsidRPr="00133644">
              <w:t>130 Blood samples</w:t>
            </w:r>
          </w:p>
        </w:tc>
        <w:tc>
          <w:tcPr>
            <w:tcW w:w="2790" w:type="dxa"/>
          </w:tcPr>
          <w:p w14:paraId="5EECA237" w14:textId="4F15CD69" w:rsidR="00B31D50" w:rsidRPr="00045D04" w:rsidRDefault="00B31D50" w:rsidP="00920C98">
            <w:r w:rsidRPr="00133644">
              <w:t>14 (10.76 %) camel blood samples were found PCR positive</w:t>
            </w:r>
          </w:p>
        </w:tc>
        <w:tc>
          <w:tcPr>
            <w:tcW w:w="1350" w:type="dxa"/>
          </w:tcPr>
          <w:p w14:paraId="3717F591" w14:textId="41F5AC79" w:rsidR="00B31D50" w:rsidRPr="00045D04" w:rsidRDefault="00B31D50" w:rsidP="00920C98">
            <w:r w:rsidRPr="009B104F">
              <w:t xml:space="preserve">Doosti, A. </w:t>
            </w:r>
            <w:r>
              <w:fldChar w:fldCharType="begin"/>
            </w:r>
            <w:r>
              <w:instrText xml:space="preserve"> ADDIN EN.CITE &lt;EndNote&gt;&lt;Cite&gt;&lt;Author&gt;Doosti&lt;/Author&gt;&lt;Year&gt;2014&lt;/Year&gt;&lt;RecNum&gt;265&lt;/RecNum&gt;&lt;DisplayText&gt;&lt;style face="superscript"&gt;17&lt;/style&gt;&lt;/DisplayText&gt;&lt;record&gt;&lt;rec-number&gt;265&lt;/rec-number&gt;&lt;foreign-keys&gt;&lt;key app="EN" db-id="a9tspfsz9w9a9xe2tr2pf9r9w5vfearwsxwf" timestamp="1639479531"&gt;265&lt;/key&gt;&lt;/foreign-keys&gt;&lt;ref-type name="Journal Article"&gt;17&lt;/ref-type&gt;&lt;contributors&gt;&lt;authors&gt;&lt;author&gt;Doosti, A.&lt;/author&gt;&lt;author&gt;Arshi, A.&lt;/author&gt;&lt;author&gt;Sadeghi, M.&lt;/author&gt;&lt;/authors&gt;&lt;/contributors&gt;&lt;titles&gt;&lt;title&gt;Investigation of Coxiella burnetii in Iranian camels&lt;/title&gt;&lt;secondary-title&gt;Comparative Clinical Pathology&lt;/secondary-title&gt;&lt;/titles&gt;&lt;periodical&gt;&lt;full-title&gt;Comparative Clinical Pathology&lt;/full-title&gt;&lt;/periodical&gt;&lt;pages&gt;43-46&lt;/pages&gt;&lt;volume&gt;23&lt;/volume&gt;&lt;number&gt;1&lt;/number&gt;&lt;dates&gt;&lt;year&gt;2014&lt;/year&gt;&lt;/dates&gt;&lt;work-type&gt;Article&lt;/work-type&gt;&lt;urls&gt;&lt;related-urls&gt;&lt;url&gt;https://www.scopus.com/inward/record.uri?eid=2-s2.0-84892439840&amp;amp;doi=10.1007%2fs00580-012-1567-6&amp;amp;partnerID=40&amp;amp;md5=b53b73d5daca418f86dc1a026b47787e&lt;/url&gt;&lt;/related-urls&gt;&lt;/urls&gt;&lt;electronic-resource-num&gt;10.1007/s00580-012-1567-6&lt;/electronic-resource-num&gt;&lt;remote-database-name&gt;Scopus&lt;/remote-database-name&gt;&lt;/record&gt;&lt;/Cite&gt;&lt;/EndNote&gt;</w:instrText>
            </w:r>
            <w:r>
              <w:fldChar w:fldCharType="separate"/>
            </w:r>
            <w:r w:rsidRPr="00D70AD8">
              <w:rPr>
                <w:noProof/>
                <w:vertAlign w:val="superscript"/>
              </w:rPr>
              <w:t>17</w:t>
            </w:r>
            <w:r>
              <w:fldChar w:fldCharType="end"/>
            </w:r>
          </w:p>
        </w:tc>
        <w:tc>
          <w:tcPr>
            <w:tcW w:w="900" w:type="dxa"/>
          </w:tcPr>
          <w:p w14:paraId="2C3185C5" w14:textId="77777777" w:rsidR="00B31D50" w:rsidRPr="009B104F" w:rsidRDefault="00B31D50" w:rsidP="00920C98">
            <w:pPr>
              <w:jc w:val="center"/>
            </w:pPr>
          </w:p>
        </w:tc>
      </w:tr>
      <w:tr w:rsidR="00B31D50" w:rsidRPr="00133644" w14:paraId="0325CBAA" w14:textId="02E59729" w:rsidTr="00920C98">
        <w:trPr>
          <w:trHeight w:val="492"/>
        </w:trPr>
        <w:tc>
          <w:tcPr>
            <w:tcW w:w="1080" w:type="dxa"/>
          </w:tcPr>
          <w:p w14:paraId="4D526D05" w14:textId="2A70BEB7" w:rsidR="00B31D50" w:rsidRPr="00045D04" w:rsidRDefault="00B31D50" w:rsidP="00920C98">
            <w:r w:rsidRPr="00133644">
              <w:t xml:space="preserve">Q fever/ C. </w:t>
            </w:r>
            <w:proofErr w:type="spellStart"/>
            <w:r w:rsidRPr="00133644">
              <w:t>burnetii</w:t>
            </w:r>
            <w:proofErr w:type="spellEnd"/>
          </w:p>
        </w:tc>
        <w:tc>
          <w:tcPr>
            <w:tcW w:w="720" w:type="dxa"/>
          </w:tcPr>
          <w:p w14:paraId="6E2D2FF5" w14:textId="42513BB0" w:rsidR="00B31D50" w:rsidRPr="00045D04" w:rsidRDefault="00B31D50" w:rsidP="00920C98">
            <w:r w:rsidRPr="00133644">
              <w:t>2012</w:t>
            </w:r>
          </w:p>
        </w:tc>
        <w:tc>
          <w:tcPr>
            <w:tcW w:w="990" w:type="dxa"/>
          </w:tcPr>
          <w:p w14:paraId="5695AD5C" w14:textId="416B942C" w:rsidR="00B31D50" w:rsidRPr="00045D04" w:rsidRDefault="00B31D50" w:rsidP="00920C98">
            <w:r w:rsidRPr="00C206CB">
              <w:t>Iran</w:t>
            </w:r>
          </w:p>
        </w:tc>
        <w:tc>
          <w:tcPr>
            <w:tcW w:w="1170" w:type="dxa"/>
          </w:tcPr>
          <w:p w14:paraId="472876DE" w14:textId="57202F87" w:rsidR="00B31D50" w:rsidRPr="00045D04" w:rsidRDefault="00B31D50" w:rsidP="00920C98">
            <w:r w:rsidRPr="000172AE">
              <w:t>Cross sectional</w:t>
            </w:r>
          </w:p>
        </w:tc>
        <w:tc>
          <w:tcPr>
            <w:tcW w:w="1260" w:type="dxa"/>
          </w:tcPr>
          <w:p w14:paraId="7664F152" w14:textId="08CC3C31" w:rsidR="00B31D50" w:rsidRPr="00045D04" w:rsidRDefault="00B31D50" w:rsidP="00920C98">
            <w:r w:rsidRPr="00133644">
              <w:t>sheep</w:t>
            </w:r>
          </w:p>
        </w:tc>
        <w:tc>
          <w:tcPr>
            <w:tcW w:w="1710" w:type="dxa"/>
          </w:tcPr>
          <w:p w14:paraId="198ACC5B" w14:textId="1E2DD7BA" w:rsidR="00B31D50" w:rsidRPr="00045D04" w:rsidRDefault="00B31D50" w:rsidP="00920C98">
            <w:r w:rsidRPr="00133644">
              <w:t>253</w:t>
            </w:r>
            <w:r w:rsidRPr="00133644">
              <w:rPr>
                <w:rFonts w:hint="cs"/>
                <w:rtl/>
              </w:rPr>
              <w:t xml:space="preserve"> </w:t>
            </w:r>
            <w:r w:rsidRPr="00133644">
              <w:t>sera</w:t>
            </w:r>
          </w:p>
        </w:tc>
        <w:tc>
          <w:tcPr>
            <w:tcW w:w="2790" w:type="dxa"/>
          </w:tcPr>
          <w:p w14:paraId="7CCE7262" w14:textId="5FB9CFB0" w:rsidR="00B31D50" w:rsidRPr="00045D04" w:rsidRDefault="00B31D50" w:rsidP="00920C98">
            <w:r w:rsidRPr="00BD7303">
              <w:t>The infection rate with Q fever was 23.7%</w:t>
            </w:r>
          </w:p>
        </w:tc>
        <w:tc>
          <w:tcPr>
            <w:tcW w:w="1350" w:type="dxa"/>
          </w:tcPr>
          <w:p w14:paraId="766179F6" w14:textId="571EA173" w:rsidR="00B31D50" w:rsidRPr="00133644" w:rsidRDefault="00B31D50" w:rsidP="00920C98">
            <w:pPr>
              <w:spacing w:after="160" w:line="259" w:lineRule="auto"/>
            </w:pPr>
            <w:r w:rsidRPr="00133644">
              <w:t>Mostafavi</w:t>
            </w:r>
            <w:r>
              <w:t>,E</w:t>
            </w:r>
            <w:r>
              <w:fldChar w:fldCharType="begin"/>
            </w:r>
            <w:r>
              <w:instrText xml:space="preserve"> ADDIN EN.CITE &lt;EndNote&gt;&lt;Cite&gt;&lt;Author&gt;Mostafavi&lt;/Author&gt;&lt;Year&gt;2012&lt;/Year&gt;&lt;RecNum&gt;1095&lt;/RecNum&gt;&lt;DisplayText&gt;&lt;style face="superscript"&gt;18&lt;/style&gt;&lt;/DisplayText&gt;&lt;record&gt;&lt;rec-number&gt;1095&lt;/rec-number&gt;&lt;foreign-keys&gt;&lt;key app="EN" db-id="a9tspfsz9w9a9xe2tr2pf9r9w5vfearwsxwf" timestamp="1650355356"&gt;1095&lt;/key&gt;&lt;/foreign-keys&gt;&lt;ref-type name="Journal Article"&gt;17&lt;/ref-type&gt;&lt;contributors&gt;&lt;authors&gt;&lt;author&gt;Mostafavi, Ehasn&lt;/author&gt;&lt;author&gt;Esmaeili, Saber&lt;/author&gt;&lt;author&gt;Shahdordizadeh, Mahin&lt;/author&gt;&lt;author&gt;Mahmoudi, Hadi&lt;/author&gt;&lt;author&gt;Liriayii, Hamid&lt;/author&gt;&lt;author&gt;Amiri, Fahimeh Bagheri&lt;/author&gt;&lt;/authors&gt;&lt;/contributors&gt;&lt;titles&gt;&lt;title&gt;Seroepidemiological feature of Q fever among sheep in Northern Iran&lt;/title&gt;&lt;secondary-title&gt;Retrovirology&lt;/secondary-title&gt;&lt;/titles&gt;&lt;periodical&gt;&lt;full-title&gt;Retrovirology&lt;/full-title&gt;&lt;/periodical&gt;&lt;pages&gt;P40&lt;/pages&gt;&lt;volume&gt;9&lt;/volume&gt;&lt;number&gt;1&lt;/number&gt;&lt;dates&gt;&lt;year&gt;2012&lt;/year&gt;&lt;pub-dates&gt;&lt;date&gt;2012/05/25&lt;/date&gt;&lt;/pub-dates&gt;&lt;/dates&gt;&lt;isbn&gt;1742-4690&lt;/isbn&gt;&lt;urls&gt;&lt;related-urls&gt;&lt;url&gt;https://doi.org/10.1186/1742-4690-9-S1-P40&lt;/url&gt;&lt;/related-urls&gt;&lt;/urls&gt;&lt;electronic-resource-num&gt;10.1186/1742-4690-9-S1-P40&lt;/electronic-resource-num&gt;&lt;/record&gt;&lt;/Cite&gt;&lt;/EndNote&gt;</w:instrText>
            </w:r>
            <w:r>
              <w:fldChar w:fldCharType="separate"/>
            </w:r>
            <w:r w:rsidRPr="00D70AD8">
              <w:rPr>
                <w:noProof/>
                <w:vertAlign w:val="superscript"/>
              </w:rPr>
              <w:t>18</w:t>
            </w:r>
            <w:r>
              <w:fldChar w:fldCharType="end"/>
            </w:r>
          </w:p>
          <w:p w14:paraId="170703B4" w14:textId="77777777" w:rsidR="00B31D50" w:rsidRPr="00045D04" w:rsidRDefault="00B31D50" w:rsidP="00920C98"/>
        </w:tc>
        <w:tc>
          <w:tcPr>
            <w:tcW w:w="900" w:type="dxa"/>
          </w:tcPr>
          <w:p w14:paraId="3CE4A309" w14:textId="77777777" w:rsidR="00B31D50" w:rsidRPr="00133644" w:rsidRDefault="00B31D50" w:rsidP="00920C98">
            <w:pPr>
              <w:jc w:val="center"/>
            </w:pPr>
          </w:p>
        </w:tc>
      </w:tr>
      <w:tr w:rsidR="00B31D50" w:rsidRPr="00133644" w14:paraId="6EB3DF69" w14:textId="2A4F7161" w:rsidTr="00920C98">
        <w:trPr>
          <w:trHeight w:val="492"/>
        </w:trPr>
        <w:tc>
          <w:tcPr>
            <w:tcW w:w="1080" w:type="dxa"/>
          </w:tcPr>
          <w:p w14:paraId="432DEC38" w14:textId="1F09632A" w:rsidR="00B31D50" w:rsidRPr="00045D04" w:rsidRDefault="00B31D50" w:rsidP="00920C98">
            <w:r w:rsidRPr="009020EF">
              <w:t xml:space="preserve">Q fever/ C. </w:t>
            </w:r>
            <w:proofErr w:type="spellStart"/>
            <w:r w:rsidRPr="009020EF">
              <w:t>burnetii</w:t>
            </w:r>
            <w:proofErr w:type="spellEnd"/>
          </w:p>
        </w:tc>
        <w:tc>
          <w:tcPr>
            <w:tcW w:w="720" w:type="dxa"/>
          </w:tcPr>
          <w:p w14:paraId="53CBFD07" w14:textId="462DFFEC" w:rsidR="00B31D50" w:rsidRPr="00045D04" w:rsidRDefault="00B31D50" w:rsidP="00920C98">
            <w:r w:rsidRPr="009020EF">
              <w:t>2012</w:t>
            </w:r>
          </w:p>
        </w:tc>
        <w:tc>
          <w:tcPr>
            <w:tcW w:w="990" w:type="dxa"/>
          </w:tcPr>
          <w:p w14:paraId="53B6E9D5" w14:textId="6DBFED61" w:rsidR="00B31D50" w:rsidRPr="00045D04" w:rsidRDefault="00B31D50" w:rsidP="00920C98">
            <w:r w:rsidRPr="009020EF">
              <w:t>Egypt</w:t>
            </w:r>
          </w:p>
        </w:tc>
        <w:tc>
          <w:tcPr>
            <w:tcW w:w="1170" w:type="dxa"/>
          </w:tcPr>
          <w:p w14:paraId="2B35669F" w14:textId="77028A9C" w:rsidR="00B31D50" w:rsidRPr="00045D04" w:rsidRDefault="00B31D50" w:rsidP="00920C98">
            <w:r w:rsidRPr="009020EF">
              <w:t>Cross-sectional</w:t>
            </w:r>
          </w:p>
        </w:tc>
        <w:tc>
          <w:tcPr>
            <w:tcW w:w="1260" w:type="dxa"/>
          </w:tcPr>
          <w:p w14:paraId="3AAEBE39" w14:textId="378C83ED" w:rsidR="00B31D50" w:rsidRPr="00045D04" w:rsidRDefault="00B31D50" w:rsidP="00920C98">
            <w:r w:rsidRPr="009020EF">
              <w:t xml:space="preserve">sheep, goat, cattle and buffaloes, </w:t>
            </w:r>
          </w:p>
        </w:tc>
        <w:tc>
          <w:tcPr>
            <w:tcW w:w="1710" w:type="dxa"/>
          </w:tcPr>
          <w:p w14:paraId="5CC47017" w14:textId="24ADDB50" w:rsidR="00B31D50" w:rsidRPr="00045D04" w:rsidRDefault="00B31D50" w:rsidP="00920C98">
            <w:r w:rsidRPr="009020EF">
              <w:t>184 serum sample (55 sheep, 30 goats, 54 cattle and 45 buffaloes (</w:t>
            </w:r>
          </w:p>
        </w:tc>
        <w:tc>
          <w:tcPr>
            <w:tcW w:w="2790" w:type="dxa"/>
          </w:tcPr>
          <w:p w14:paraId="770D04F5" w14:textId="3CC35917" w:rsidR="00B31D50" w:rsidRPr="00045D04" w:rsidRDefault="00B31D50" w:rsidP="00920C98">
            <w:r w:rsidRPr="009020EF">
              <w:t xml:space="preserve">The overall seroprevalence in ruminants was 17.4%while displayed in different species as (32.7%, 23.3%, and 13%) for sheep, goats and cattle respectively </w:t>
            </w:r>
            <w:r w:rsidRPr="009020EF">
              <w:lastRenderedPageBreak/>
              <w:t>whereas none of examined buffaloes was positive</w:t>
            </w:r>
          </w:p>
        </w:tc>
        <w:tc>
          <w:tcPr>
            <w:tcW w:w="1350" w:type="dxa"/>
          </w:tcPr>
          <w:p w14:paraId="49842CB4" w14:textId="75E3CF58" w:rsidR="00B31D50" w:rsidRPr="00045D04" w:rsidRDefault="00B31D50" w:rsidP="00920C98">
            <w:proofErr w:type="spellStart"/>
            <w:r w:rsidRPr="009020EF">
              <w:lastRenderedPageBreak/>
              <w:t>Nahed</w:t>
            </w:r>
            <w:proofErr w:type="spellEnd"/>
            <w:r w:rsidRPr="009020EF">
              <w:t xml:space="preserve"> HG</w:t>
            </w:r>
            <w:r>
              <w:fldChar w:fldCharType="begin"/>
            </w:r>
            <w:r>
              <w:instrText xml:space="preserve"> ADDIN EN.CITE &lt;EndNote&gt;&lt;Cite&gt;&lt;Author&gt;Nahed&lt;/Author&gt;&lt;Year&gt;2012&lt;/Year&gt;&lt;RecNum&gt;1084&lt;/RecNum&gt;&lt;DisplayText&gt;&lt;style face="superscript"&gt;19&lt;/style&gt;&lt;/DisplayText&gt;&lt;record&gt;&lt;rec-number&gt;1084&lt;/rec-number&gt;&lt;foreign-keys&gt;&lt;key app="EN" db-id="a9tspfsz9w9a9xe2tr2pf9r9w5vfearwsxwf" timestamp="1649065845"&gt;1084&lt;/key&gt;&lt;/foreign-keys&gt;&lt;ref-type name="Conference Proceedings"&gt;10&lt;/ref-type&gt;&lt;contributors&gt;&lt;authors&gt;&lt;author&gt;Nahed, H. Ghoneim&lt;/author&gt;&lt;author&gt;Abdel-Moein, A.&lt;/author&gt;&lt;/authors&gt;&lt;/contributors&gt;&lt;titles&gt;&lt;title&gt;Seroprevalence of Coxiella burnetii antibodies among farm animals and human contacts in Egypt&lt;/title&gt;&lt;/titles&gt;&lt;dates&gt;&lt;year&gt;2012&lt;/year&gt;&lt;/dates&gt;&lt;urls&gt;&lt;/urls&gt;&lt;/record&gt;&lt;/Cite&gt;&lt;/EndNote&gt;</w:instrText>
            </w:r>
            <w:r>
              <w:fldChar w:fldCharType="separate"/>
            </w:r>
            <w:r w:rsidRPr="00D70AD8">
              <w:rPr>
                <w:noProof/>
                <w:vertAlign w:val="superscript"/>
              </w:rPr>
              <w:t>19</w:t>
            </w:r>
            <w:r>
              <w:fldChar w:fldCharType="end"/>
            </w:r>
          </w:p>
        </w:tc>
        <w:tc>
          <w:tcPr>
            <w:tcW w:w="900" w:type="dxa"/>
          </w:tcPr>
          <w:p w14:paraId="44BD704D" w14:textId="77777777" w:rsidR="00B31D50" w:rsidRPr="009020EF" w:rsidRDefault="00B31D50" w:rsidP="00920C98">
            <w:pPr>
              <w:jc w:val="center"/>
            </w:pPr>
          </w:p>
        </w:tc>
      </w:tr>
      <w:tr w:rsidR="00B31D50" w:rsidRPr="00133644" w14:paraId="77113E61" w14:textId="328A208D" w:rsidTr="00920C98">
        <w:trPr>
          <w:trHeight w:val="492"/>
        </w:trPr>
        <w:tc>
          <w:tcPr>
            <w:tcW w:w="1080" w:type="dxa"/>
          </w:tcPr>
          <w:p w14:paraId="2686DE6F" w14:textId="3CDE6FB3" w:rsidR="00B31D50" w:rsidRPr="00045D04" w:rsidRDefault="00B31D50" w:rsidP="00920C98">
            <w:r w:rsidRPr="00133644">
              <w:t xml:space="preserve">Q fever/ C. </w:t>
            </w:r>
            <w:proofErr w:type="spellStart"/>
            <w:r w:rsidRPr="00133644">
              <w:t>burnetii</w:t>
            </w:r>
            <w:proofErr w:type="spellEnd"/>
          </w:p>
        </w:tc>
        <w:tc>
          <w:tcPr>
            <w:tcW w:w="720" w:type="dxa"/>
          </w:tcPr>
          <w:p w14:paraId="1F100B3D" w14:textId="3C700377" w:rsidR="00B31D50" w:rsidRPr="00045D04" w:rsidRDefault="00B31D50" w:rsidP="00920C98">
            <w:r w:rsidRPr="00133644">
              <w:t>2013</w:t>
            </w:r>
          </w:p>
        </w:tc>
        <w:tc>
          <w:tcPr>
            <w:tcW w:w="990" w:type="dxa"/>
          </w:tcPr>
          <w:p w14:paraId="458BDE81" w14:textId="3041B31D" w:rsidR="00B31D50" w:rsidRPr="00045D04" w:rsidRDefault="00B31D50" w:rsidP="00920C98">
            <w:r w:rsidRPr="001625D1">
              <w:t>Iran</w:t>
            </w:r>
          </w:p>
        </w:tc>
        <w:tc>
          <w:tcPr>
            <w:tcW w:w="1170" w:type="dxa"/>
          </w:tcPr>
          <w:p w14:paraId="21E3CF4F" w14:textId="638132EE" w:rsidR="00B31D50" w:rsidRPr="00045D04" w:rsidRDefault="00B31D50" w:rsidP="00920C98">
            <w:r>
              <w:t>Cross sectional</w:t>
            </w:r>
          </w:p>
        </w:tc>
        <w:tc>
          <w:tcPr>
            <w:tcW w:w="1260" w:type="dxa"/>
          </w:tcPr>
          <w:p w14:paraId="3B94D860" w14:textId="6E8BB4AB" w:rsidR="00B31D50" w:rsidRPr="00045D04" w:rsidRDefault="00B31D50" w:rsidP="00920C98">
            <w:r w:rsidRPr="00133644">
              <w:t>sheep</w:t>
            </w:r>
          </w:p>
        </w:tc>
        <w:tc>
          <w:tcPr>
            <w:tcW w:w="1710" w:type="dxa"/>
          </w:tcPr>
          <w:p w14:paraId="583DAA13" w14:textId="009EE6A8" w:rsidR="00B31D50" w:rsidRPr="00045D04" w:rsidRDefault="00B31D50" w:rsidP="00920C98">
            <w:r w:rsidRPr="00133644">
              <w:t>220 Serum samples</w:t>
            </w:r>
          </w:p>
        </w:tc>
        <w:tc>
          <w:tcPr>
            <w:tcW w:w="2790" w:type="dxa"/>
          </w:tcPr>
          <w:p w14:paraId="50B27484" w14:textId="6B03691C" w:rsidR="00B31D50" w:rsidRPr="00045D04" w:rsidRDefault="00B31D50" w:rsidP="00920C98">
            <w:r w:rsidRPr="00133644">
              <w:t xml:space="preserve">Seroprevalence of Q fever was 13.18% </w:t>
            </w:r>
          </w:p>
        </w:tc>
        <w:tc>
          <w:tcPr>
            <w:tcW w:w="1350" w:type="dxa"/>
          </w:tcPr>
          <w:p w14:paraId="7CE44C35" w14:textId="571D5F94" w:rsidR="00B31D50" w:rsidRPr="00133644" w:rsidRDefault="00B31D50" w:rsidP="00920C98">
            <w:pPr>
              <w:spacing w:after="160" w:line="259" w:lineRule="auto"/>
            </w:pPr>
            <w:proofErr w:type="spellStart"/>
            <w:r w:rsidRPr="00133644">
              <w:t>PourMahdi</w:t>
            </w:r>
            <w:proofErr w:type="spellEnd"/>
            <w:r w:rsidRPr="00133644">
              <w:t xml:space="preserve"> M</w:t>
            </w:r>
            <w:r>
              <w:fldChar w:fldCharType="begin"/>
            </w:r>
            <w:r>
              <w:instrText xml:space="preserve"> ADDIN EN.CITE &lt;EndNote&gt;&lt;Cite&gt;&lt;Author&gt;POURMAHDI BORUJENI&lt;/Author&gt;&lt;Year&gt;2013&lt;/Year&gt;&lt;RecNum&gt;1097&lt;/RecNum&gt;&lt;DisplayText&gt;&lt;style face="superscript"&gt;20&lt;/style&gt;&lt;/DisplayText&gt;&lt;record&gt;&lt;rec-number&gt;1097&lt;/rec-number&gt;&lt;foreign-keys&gt;&lt;key app="EN" db-id="a9tspfsz9w9a9xe2tr2pf9r9w5vfearwsxwf" timestamp="1650356142"&gt;1097&lt;/key&gt;&lt;/foreign-keys&gt;&lt;ref-type name="Journal Article"&gt;17&lt;/ref-type&gt;&lt;contributors&gt;&lt;authors&gt;&lt;author&gt;POURMAHDI BORUJENI,M.&lt;/author&gt;&lt;author&gt;GHARIBI,D.&lt;/author&gt;&lt;author&gt;GOURANEJAD,S.&lt;/author&gt;&lt;author&gt;ZAMIRI,S.&lt;/author&gt;&lt;/authors&gt;&lt;/contributors&gt;&lt;titles&gt;&lt;title&gt;SEROPREVALENCE OF COXIELLOSIS IN AHVAZ SHEEP&lt;/title&gt;&lt;secondary-title&gt;SCIENTIFIC-RESEARCH IRANIAN VETERINARY JOURNAL&lt;/secondary-title&gt;&lt;/titles&gt;&lt;periodical&gt;&lt;full-title&gt;SCIENTIFIC-RESEARCH IRANIAN VETERINARY JOURNAL&lt;/full-title&gt;&lt;/periodical&gt;&lt;pages&gt;-&lt;/pages&gt;&lt;volume&gt;9&lt;/volume&gt;&lt;number&gt;1 (38)&lt;/number&gt;&lt;dates&gt;&lt;year&gt;2013&lt;/year&gt;&lt;/dates&gt;&lt;isbn&gt;1022-646-X&lt;/isbn&gt;&lt;urls&gt;&lt;related-urls&gt;&lt;url&gt;https://www.sid.ir/en/Journal/ViewPaper.aspx?ID=327797&lt;/url&gt;&lt;/related-urls&gt;&lt;/urls&gt;&lt;/record&gt;&lt;/Cite&gt;&lt;/EndNote&gt;</w:instrText>
            </w:r>
            <w:r>
              <w:fldChar w:fldCharType="separate"/>
            </w:r>
            <w:r w:rsidRPr="00D70AD8">
              <w:rPr>
                <w:noProof/>
                <w:vertAlign w:val="superscript"/>
              </w:rPr>
              <w:t>20</w:t>
            </w:r>
            <w:r>
              <w:fldChar w:fldCharType="end"/>
            </w:r>
          </w:p>
          <w:p w14:paraId="692CCF15" w14:textId="77777777" w:rsidR="00B31D50" w:rsidRPr="00045D04" w:rsidRDefault="00B31D50" w:rsidP="00920C98"/>
        </w:tc>
        <w:tc>
          <w:tcPr>
            <w:tcW w:w="900" w:type="dxa"/>
          </w:tcPr>
          <w:p w14:paraId="780F8E3F" w14:textId="77777777" w:rsidR="00B31D50" w:rsidRPr="00133644" w:rsidRDefault="00B31D50" w:rsidP="00920C98">
            <w:pPr>
              <w:jc w:val="center"/>
            </w:pPr>
          </w:p>
        </w:tc>
      </w:tr>
      <w:tr w:rsidR="00B31D50" w:rsidRPr="00133644" w14:paraId="25ED65AA" w14:textId="07D0FC9A" w:rsidTr="00920C98">
        <w:trPr>
          <w:trHeight w:val="492"/>
        </w:trPr>
        <w:tc>
          <w:tcPr>
            <w:tcW w:w="1080" w:type="dxa"/>
          </w:tcPr>
          <w:p w14:paraId="7B7180DA" w14:textId="72A644BC" w:rsidR="00B31D50" w:rsidRPr="00045D04" w:rsidRDefault="00B31D50" w:rsidP="00920C98">
            <w:r w:rsidRPr="00525C9E">
              <w:t xml:space="preserve">Q fever/ C. </w:t>
            </w:r>
            <w:proofErr w:type="spellStart"/>
            <w:r w:rsidRPr="00525C9E">
              <w:t>burnetii</w:t>
            </w:r>
            <w:proofErr w:type="spellEnd"/>
          </w:p>
        </w:tc>
        <w:tc>
          <w:tcPr>
            <w:tcW w:w="720" w:type="dxa"/>
          </w:tcPr>
          <w:p w14:paraId="4C69239B" w14:textId="6FA7CE84" w:rsidR="00B31D50" w:rsidRPr="00045D04" w:rsidRDefault="00B31D50" w:rsidP="00920C98">
            <w:r w:rsidRPr="00525C9E">
              <w:t>2013</w:t>
            </w:r>
          </w:p>
        </w:tc>
        <w:tc>
          <w:tcPr>
            <w:tcW w:w="990" w:type="dxa"/>
          </w:tcPr>
          <w:p w14:paraId="7887C740" w14:textId="13AA7F4A" w:rsidR="00B31D50" w:rsidRPr="00045D04" w:rsidRDefault="00B31D50" w:rsidP="00920C98">
            <w:r w:rsidRPr="00525C9E">
              <w:t>Iran</w:t>
            </w:r>
          </w:p>
        </w:tc>
        <w:tc>
          <w:tcPr>
            <w:tcW w:w="1170" w:type="dxa"/>
          </w:tcPr>
          <w:p w14:paraId="0BF3C934" w14:textId="0EE1EB90" w:rsidR="00B31D50" w:rsidRPr="00045D04" w:rsidRDefault="00B31D50" w:rsidP="00920C98">
            <w:r w:rsidRPr="00525C9E">
              <w:t>Cross sectional</w:t>
            </w:r>
          </w:p>
        </w:tc>
        <w:tc>
          <w:tcPr>
            <w:tcW w:w="1260" w:type="dxa"/>
          </w:tcPr>
          <w:p w14:paraId="227A998C" w14:textId="0C16B733" w:rsidR="00B31D50" w:rsidRPr="00045D04" w:rsidRDefault="00B31D50" w:rsidP="00920C98">
            <w:r w:rsidRPr="00525C9E">
              <w:t>sheep</w:t>
            </w:r>
          </w:p>
        </w:tc>
        <w:tc>
          <w:tcPr>
            <w:tcW w:w="1710" w:type="dxa"/>
          </w:tcPr>
          <w:p w14:paraId="5461588A" w14:textId="5E7EE8BB" w:rsidR="00B31D50" w:rsidRPr="00045D04" w:rsidRDefault="00B31D50" w:rsidP="00920C98">
            <w:r w:rsidRPr="00525C9E">
              <w:t>253 sera</w:t>
            </w:r>
          </w:p>
        </w:tc>
        <w:tc>
          <w:tcPr>
            <w:tcW w:w="2790" w:type="dxa"/>
          </w:tcPr>
          <w:p w14:paraId="358E8751" w14:textId="45B33988" w:rsidR="00B31D50" w:rsidRPr="00045D04" w:rsidRDefault="00B31D50" w:rsidP="00920C98">
            <w:r w:rsidRPr="00525C9E">
              <w:t>The seroconversion rate was 23.7%.</w:t>
            </w:r>
          </w:p>
        </w:tc>
        <w:tc>
          <w:tcPr>
            <w:tcW w:w="1350" w:type="dxa"/>
          </w:tcPr>
          <w:p w14:paraId="37E9F875" w14:textId="3D598C34" w:rsidR="00B31D50" w:rsidRPr="00045D04" w:rsidRDefault="00B31D50" w:rsidP="00920C98">
            <w:proofErr w:type="spellStart"/>
            <w:r w:rsidRPr="00525C9E">
              <w:t>Esmaeili</w:t>
            </w:r>
            <w:proofErr w:type="spellEnd"/>
            <w:r w:rsidRPr="00525C9E">
              <w:t xml:space="preserve"> S</w:t>
            </w:r>
            <w:r>
              <w:fldChar w:fldCharType="begin"/>
            </w:r>
            <w:r>
              <w:instrText xml:space="preserve"> ADDIN EN.CITE &lt;EndNote&gt;&lt;Cite&gt;&lt;Author&gt;Esmaeili&lt;/Author&gt;&lt;Year&gt;2013&lt;/Year&gt;&lt;RecNum&gt;268&lt;/RecNum&gt;&lt;DisplayText&gt;&lt;style face="superscript"&gt;21&lt;/style&gt;&lt;/DisplayText&gt;&lt;record&gt;&lt;rec-number&gt;268&lt;/rec-number&gt;&lt;foreign-keys&gt;&lt;key app="EN" db-id="a9tspfsz9w9a9xe2tr2pf9r9w5vfearwsxwf" timestamp="1639479531"&gt;268&lt;/key&gt;&lt;/foreign-keys&gt;&lt;ref-type name="Journal Article"&gt;17&lt;/ref-type&gt;&lt;contributors&gt;&lt;authors&gt;&lt;author&gt;Esmaeili, S.&lt;/author&gt;&lt;author&gt;Mostafavi, E.&lt;/author&gt;&lt;author&gt;Shahdordizadeh, M.&lt;/author&gt;&lt;author&gt;Mahmoudi, H.&lt;/author&gt;&lt;/authors&gt;&lt;/contributors&gt;&lt;titles&gt;&lt;title&gt;A seroepidemiological survey of Q fever among sheep in Mazandaran province, northern Iran&lt;/title&gt;&lt;secondary-title&gt;Annals of Agricultural and Environmental Medicine&lt;/secondary-title&gt;&lt;/titles&gt;&lt;periodical&gt;&lt;full-title&gt;Annals of Agricultural and Environmental Medicine&lt;/full-title&gt;&lt;/periodical&gt;&lt;pages&gt;708-710&lt;/pages&gt;&lt;volume&gt;20&lt;/volume&gt;&lt;number&gt;4&lt;/number&gt;&lt;dates&gt;&lt;year&gt;2013&lt;/year&gt;&lt;/dates&gt;&lt;work-type&gt;Article&lt;/work-type&gt;&lt;urls&gt;&lt;related-urls&gt;&lt;url&gt;https://www.scopus.com/inward/record.uri?eid=2-s2.0-84891106208&amp;amp;partnerID=40&amp;amp;md5=a123edaa7a58373a26caf8c07d061652&lt;/url&gt;&lt;/related-urls&gt;&lt;/urls&gt;&lt;remote-database-name&gt;Scopus&lt;/remote-database-name&gt;&lt;/record&gt;&lt;/Cite&gt;&lt;/EndNote&gt;</w:instrText>
            </w:r>
            <w:r>
              <w:fldChar w:fldCharType="separate"/>
            </w:r>
            <w:r w:rsidRPr="00D70AD8">
              <w:rPr>
                <w:noProof/>
                <w:vertAlign w:val="superscript"/>
              </w:rPr>
              <w:t>21</w:t>
            </w:r>
            <w:r>
              <w:fldChar w:fldCharType="end"/>
            </w:r>
          </w:p>
        </w:tc>
        <w:tc>
          <w:tcPr>
            <w:tcW w:w="900" w:type="dxa"/>
          </w:tcPr>
          <w:p w14:paraId="77776134" w14:textId="77777777" w:rsidR="00B31D50" w:rsidRPr="00525C9E" w:rsidRDefault="00B31D50" w:rsidP="00920C98">
            <w:pPr>
              <w:jc w:val="center"/>
            </w:pPr>
          </w:p>
        </w:tc>
      </w:tr>
      <w:tr w:rsidR="00B31D50" w:rsidRPr="00133644" w14:paraId="0DB37D98" w14:textId="39D9101C" w:rsidTr="00920C98">
        <w:trPr>
          <w:trHeight w:val="492"/>
        </w:trPr>
        <w:tc>
          <w:tcPr>
            <w:tcW w:w="1080" w:type="dxa"/>
          </w:tcPr>
          <w:p w14:paraId="617EB36B" w14:textId="2FD85A52" w:rsidR="00B31D50" w:rsidRPr="00045D04" w:rsidRDefault="00B31D50" w:rsidP="00920C98">
            <w:r w:rsidRPr="00490B41">
              <w:t xml:space="preserve">Q fever/ C. </w:t>
            </w:r>
            <w:proofErr w:type="spellStart"/>
            <w:r w:rsidRPr="00490B41">
              <w:t>burnetii</w:t>
            </w:r>
            <w:proofErr w:type="spellEnd"/>
          </w:p>
        </w:tc>
        <w:tc>
          <w:tcPr>
            <w:tcW w:w="720" w:type="dxa"/>
          </w:tcPr>
          <w:p w14:paraId="54B5E9DC" w14:textId="1A0DB8DC" w:rsidR="00B31D50" w:rsidRPr="00045D04" w:rsidRDefault="00B31D50" w:rsidP="00920C98">
            <w:r w:rsidRPr="00490B41">
              <w:t>2013</w:t>
            </w:r>
          </w:p>
        </w:tc>
        <w:tc>
          <w:tcPr>
            <w:tcW w:w="990" w:type="dxa"/>
          </w:tcPr>
          <w:p w14:paraId="61D97C87" w14:textId="1B7984D3" w:rsidR="00B31D50" w:rsidRPr="00045D04" w:rsidRDefault="00B31D50" w:rsidP="00920C98">
            <w:r w:rsidRPr="00490B41">
              <w:t>Iran</w:t>
            </w:r>
          </w:p>
        </w:tc>
        <w:tc>
          <w:tcPr>
            <w:tcW w:w="1170" w:type="dxa"/>
          </w:tcPr>
          <w:p w14:paraId="6F8B3E8D" w14:textId="1FE94F46" w:rsidR="00B31D50" w:rsidRPr="00045D04" w:rsidRDefault="00B31D50" w:rsidP="00920C98">
            <w:r w:rsidRPr="00490B41">
              <w:t>Cross sectional</w:t>
            </w:r>
          </w:p>
        </w:tc>
        <w:tc>
          <w:tcPr>
            <w:tcW w:w="1260" w:type="dxa"/>
          </w:tcPr>
          <w:p w14:paraId="4BEB9C8F" w14:textId="5492E1E2" w:rsidR="00B31D50" w:rsidRPr="00045D04" w:rsidRDefault="00B31D50" w:rsidP="00920C98">
            <w:r w:rsidRPr="00490B41">
              <w:t xml:space="preserve">sheep and goat </w:t>
            </w:r>
          </w:p>
        </w:tc>
        <w:tc>
          <w:tcPr>
            <w:tcW w:w="1710" w:type="dxa"/>
          </w:tcPr>
          <w:p w14:paraId="28E2052C" w14:textId="21F07072" w:rsidR="00B31D50" w:rsidRPr="00045D04" w:rsidRDefault="00B31D50" w:rsidP="00920C98">
            <w:r w:rsidRPr="00490B41">
              <w:t>1280 serum sample (110 sheep and 280 goat)</w:t>
            </w:r>
          </w:p>
        </w:tc>
        <w:tc>
          <w:tcPr>
            <w:tcW w:w="2790" w:type="dxa"/>
          </w:tcPr>
          <w:p w14:paraId="01ED400E" w14:textId="20169AFC" w:rsidR="00B31D50" w:rsidRPr="00045D04" w:rsidRDefault="00B31D50" w:rsidP="00920C98">
            <w:r w:rsidRPr="00490B41">
              <w:t xml:space="preserve">seroprevalence of C. </w:t>
            </w:r>
            <w:proofErr w:type="spellStart"/>
            <w:r w:rsidRPr="00490B41">
              <w:t>burnetii</w:t>
            </w:r>
            <w:proofErr w:type="spellEnd"/>
            <w:r w:rsidRPr="00490B41">
              <w:t xml:space="preserve"> in sheep and goats was 19.5% and 27.2%.</w:t>
            </w:r>
          </w:p>
        </w:tc>
        <w:tc>
          <w:tcPr>
            <w:tcW w:w="1350" w:type="dxa"/>
          </w:tcPr>
          <w:p w14:paraId="05BF0F1D" w14:textId="6E52D8BD" w:rsidR="00B31D50" w:rsidRPr="00045D04" w:rsidRDefault="00B31D50" w:rsidP="00920C98">
            <w:proofErr w:type="spellStart"/>
            <w:r w:rsidRPr="00490B41">
              <w:t>Asadi</w:t>
            </w:r>
            <w:proofErr w:type="spellEnd"/>
            <w:r w:rsidRPr="00490B41">
              <w:t xml:space="preserve"> J</w:t>
            </w:r>
            <w:r>
              <w:fldChar w:fldCharType="begin"/>
            </w:r>
            <w:r>
              <w:instrText xml:space="preserve"> ADDIN EN.CITE &lt;EndNote&gt;&lt;Cite&gt;&lt;Author&gt;Asadi&lt;/Author&gt;&lt;Year&gt;2013&lt;/Year&gt;&lt;RecNum&gt;276&lt;/RecNum&gt;&lt;DisplayText&gt;&lt;style face="superscript"&gt;22&lt;/style&gt;&lt;/DisplayText&gt;&lt;record&gt;&lt;rec-number&gt;276&lt;/rec-number&gt;&lt;foreign-keys&gt;&lt;key app="EN" db-id="a9tspfsz9w9a9xe2tr2pf9r9w5vfearwsxwf" timestamp="1639479531"&gt;276&lt;/key&gt;&lt;/foreign-keys&gt;&lt;ref-type name="Journal Article"&gt;17&lt;/ref-type&gt;&lt;contributors&gt;&lt;authors&gt;&lt;author&gt;Asadi, J.&lt;/author&gt;&lt;author&gt;Kafi, M.&lt;/author&gt;&lt;author&gt;Khalili, M.&lt;/author&gt;&lt;/authors&gt;&lt;/contributors&gt;&lt;titles&gt;&lt;title&gt;Seroprevalence of Q fever in sheep and goat flocks with a history of abortion in Iran between 2011 and 2012&lt;/title&gt;&lt;secondary-title&gt;Veterinaria Italiana&lt;/secondary-title&gt;&lt;short-title&gt;Sieroprevalenza di febbre Q in greggi di pecore e capre con anamnesi di aborto in Iran tra il 2011 e il 2012&lt;/short-title&gt;&lt;/titles&gt;&lt;periodical&gt;&lt;full-title&gt;Veterinaria Italiana&lt;/full-title&gt;&lt;/periodical&gt;&lt;pages&gt;163-168&lt;/pages&gt;&lt;volume&gt;49&lt;/volume&gt;&lt;number&gt;2&lt;/number&gt;&lt;dates&gt;&lt;year&gt;2013&lt;/year&gt;&lt;/dates&gt;&lt;work-type&gt;Article&lt;/work-type&gt;&lt;urls&gt;&lt;related-urls&gt;&lt;url&gt;https://www.scopus.com/inward/record.uri?eid=2-s2.0-84880820265&amp;amp;doi=10.12834%2fVetIt.2013.492.163.168&amp;amp;partnerID=40&amp;amp;md5=3b7094b3bced260aeab2cb498827d5c4&lt;/url&gt;&lt;/related-urls&gt;&lt;/urls&gt;&lt;electronic-resource-num&gt;10.12834/VetIt.2013.492.163.168&lt;/electronic-resource-num&gt;&lt;remote-database-name&gt;Scopus&lt;/remote-database-name&gt;&lt;/record&gt;&lt;/Cite&gt;&lt;/EndNote&gt;</w:instrText>
            </w:r>
            <w:r>
              <w:fldChar w:fldCharType="separate"/>
            </w:r>
            <w:r w:rsidRPr="00D70AD8">
              <w:rPr>
                <w:noProof/>
                <w:vertAlign w:val="superscript"/>
              </w:rPr>
              <w:t>22</w:t>
            </w:r>
            <w:r>
              <w:fldChar w:fldCharType="end"/>
            </w:r>
          </w:p>
        </w:tc>
        <w:tc>
          <w:tcPr>
            <w:tcW w:w="900" w:type="dxa"/>
          </w:tcPr>
          <w:p w14:paraId="574BE4B4" w14:textId="77777777" w:rsidR="00B31D50" w:rsidRPr="00490B41" w:rsidRDefault="00B31D50" w:rsidP="00920C98">
            <w:pPr>
              <w:jc w:val="center"/>
            </w:pPr>
          </w:p>
        </w:tc>
      </w:tr>
      <w:tr w:rsidR="00B31D50" w:rsidRPr="00133644" w14:paraId="0CED9417" w14:textId="1591A1C3" w:rsidTr="00920C98">
        <w:trPr>
          <w:trHeight w:val="492"/>
        </w:trPr>
        <w:tc>
          <w:tcPr>
            <w:tcW w:w="1080" w:type="dxa"/>
          </w:tcPr>
          <w:p w14:paraId="744B1C42" w14:textId="1567908C" w:rsidR="00B31D50" w:rsidRPr="00045D04" w:rsidRDefault="00B31D50" w:rsidP="00920C98">
            <w:r w:rsidRPr="00AB317D">
              <w:t xml:space="preserve">Q fever/ C. </w:t>
            </w:r>
            <w:proofErr w:type="spellStart"/>
            <w:r w:rsidRPr="00AB317D">
              <w:t>burnetii</w:t>
            </w:r>
            <w:proofErr w:type="spellEnd"/>
          </w:p>
        </w:tc>
        <w:tc>
          <w:tcPr>
            <w:tcW w:w="720" w:type="dxa"/>
          </w:tcPr>
          <w:p w14:paraId="0088035F" w14:textId="41210AC6" w:rsidR="00B31D50" w:rsidRPr="00045D04" w:rsidRDefault="00B31D50" w:rsidP="00920C98">
            <w:r w:rsidRPr="00AB317D">
              <w:t>2013</w:t>
            </w:r>
          </w:p>
        </w:tc>
        <w:tc>
          <w:tcPr>
            <w:tcW w:w="990" w:type="dxa"/>
          </w:tcPr>
          <w:p w14:paraId="7CF5FC7E" w14:textId="2BA72573" w:rsidR="00B31D50" w:rsidRPr="00045D04" w:rsidRDefault="00B31D50" w:rsidP="00920C98">
            <w:r w:rsidRPr="00AB317D">
              <w:t>Iran</w:t>
            </w:r>
          </w:p>
        </w:tc>
        <w:tc>
          <w:tcPr>
            <w:tcW w:w="1170" w:type="dxa"/>
          </w:tcPr>
          <w:p w14:paraId="03E47BB1" w14:textId="4654663F" w:rsidR="00B31D50" w:rsidRPr="00045D04" w:rsidRDefault="00B31D50" w:rsidP="00920C98">
            <w:r w:rsidRPr="00AB317D">
              <w:t>Cross sectional</w:t>
            </w:r>
          </w:p>
        </w:tc>
        <w:tc>
          <w:tcPr>
            <w:tcW w:w="1260" w:type="dxa"/>
          </w:tcPr>
          <w:p w14:paraId="6F69F55D" w14:textId="2EE364F1" w:rsidR="00B31D50" w:rsidRPr="00045D04" w:rsidRDefault="00B31D50" w:rsidP="00920C98">
            <w:r w:rsidRPr="00AB317D">
              <w:t xml:space="preserve">cattle </w:t>
            </w:r>
          </w:p>
        </w:tc>
        <w:tc>
          <w:tcPr>
            <w:tcW w:w="1710" w:type="dxa"/>
          </w:tcPr>
          <w:p w14:paraId="4EF6D63D" w14:textId="64A43429" w:rsidR="00B31D50" w:rsidRPr="00045D04" w:rsidRDefault="00B31D50" w:rsidP="00920C98">
            <w:r w:rsidRPr="00AB317D">
              <w:t>100 milk sample</w:t>
            </w:r>
          </w:p>
        </w:tc>
        <w:tc>
          <w:tcPr>
            <w:tcW w:w="2790" w:type="dxa"/>
          </w:tcPr>
          <w:p w14:paraId="6E85B9E6" w14:textId="0A71F518" w:rsidR="00B31D50" w:rsidRPr="00045D04" w:rsidRDefault="00B31D50" w:rsidP="00920C98">
            <w:r w:rsidRPr="00AB317D">
              <w:t>In this study, 14% (14 of 100) of bulk milk was positive</w:t>
            </w:r>
          </w:p>
        </w:tc>
        <w:tc>
          <w:tcPr>
            <w:tcW w:w="1350" w:type="dxa"/>
          </w:tcPr>
          <w:p w14:paraId="1B39A14C" w14:textId="1735E7B8" w:rsidR="00B31D50" w:rsidRPr="00045D04" w:rsidRDefault="00B31D50" w:rsidP="00920C98">
            <w:proofErr w:type="spellStart"/>
            <w:r w:rsidRPr="00AB317D">
              <w:t>Ghalyanchi</w:t>
            </w:r>
            <w:proofErr w:type="spellEnd"/>
            <w:r w:rsidRPr="00AB317D">
              <w:t xml:space="preserve"> LA</w:t>
            </w:r>
            <w:r>
              <w:fldChar w:fldCharType="begin"/>
            </w:r>
            <w:r>
              <w:instrText xml:space="preserve"> ADDIN EN.CITE &lt;EndNote&gt;&lt;Cite&gt;&lt;Author&gt;Ghalyanchi Langeroudi&lt;/Author&gt;&lt;Year&gt;2013&lt;/Year&gt;&lt;RecNum&gt;1091&lt;/RecNum&gt;&lt;DisplayText&gt;&lt;style face="superscript"&gt;23&lt;/style&gt;&lt;/DisplayText&gt;&lt;record&gt;&lt;rec-number&gt;1091&lt;/rec-number&gt;&lt;foreign-keys&gt;&lt;key app="EN" db-id="a9tspfsz9w9a9xe2tr2pf9r9w5vfearwsxwf" timestamp="1649067327"&gt;1091&lt;/key&gt;&lt;/foreign-keys&gt;&lt;ref-type name="Journal Article"&gt;17&lt;/ref-type&gt;&lt;contributors&gt;&lt;authors&gt;&lt;author&gt;Ghalyanchi Langeroudi, Arash&lt;/author&gt;&lt;author&gt;Babkhani, Narges&lt;/author&gt;&lt;author&gt;Zolfaghari, Mohammad Reza&lt;/author&gt;&lt;author&gt;Majidzadeh Arbadili, Keivan&lt;/author&gt;&lt;author&gt;Morovvati, Abbas&lt;/author&gt;&lt;author&gt;Soleimani, Mohammad&lt;/author&gt;&lt;/authors&gt;&lt;/contributors&gt;&lt;titles&gt;&lt;title&gt;Detection of Coxeilla brunetii in bulk tank milk samples from dairy bovine farms using nested-PCR in Qom, Iran, 2011&lt;/title&gt;&lt;secondary-title&gt;Iranian Journal of Veterinary Medicine&lt;/secondary-title&gt;&lt;short-title&gt;Detection of Coxeilla brunetii in bulk tank milk samples from dairy bovine farms using nested-PCR in Qom, Iran, 2011&lt;/short-title&gt;&lt;/titles&gt;&lt;periodical&gt;&lt;full-title&gt;Iranian Journal of Veterinary Medicine&lt;/full-title&gt;&lt;/periodical&gt;&lt;pages&gt;207-211&lt;/pages&gt;&lt;volume&gt;7&lt;/volume&gt;&lt;number&gt;3&lt;/number&gt;&lt;keywords&gt;&lt;keyword&gt;Coxeilla brunetii&lt;/keyword&gt;&lt;keyword&gt;Q fever&lt;/keyword&gt;&lt;keyword&gt;nested&lt;/keyword&gt;&lt;keyword&gt;PCR&lt;/keyword&gt;&lt;/keywords&gt;&lt;dates&gt;&lt;year&gt;2013&lt;/year&gt;&lt;/dates&gt;&lt;urls&gt;&lt;related-urls&gt;&lt;url&gt;https://ijvm.ut.ac.ir/article_35972_2904fe92563ec35289d7bf19a60d6e3e.pdf&lt;/url&gt;&lt;/related-urls&gt;&lt;/urls&gt;&lt;electronic-resource-num&gt;10.22059/ijvm.2013.35972&lt;/electronic-resource-num&gt;&lt;/record&gt;&lt;/Cite&gt;&lt;/EndNote&gt;</w:instrText>
            </w:r>
            <w:r>
              <w:fldChar w:fldCharType="separate"/>
            </w:r>
            <w:r w:rsidRPr="00D70AD8">
              <w:rPr>
                <w:noProof/>
                <w:vertAlign w:val="superscript"/>
              </w:rPr>
              <w:t>23</w:t>
            </w:r>
            <w:r>
              <w:fldChar w:fldCharType="end"/>
            </w:r>
          </w:p>
        </w:tc>
        <w:tc>
          <w:tcPr>
            <w:tcW w:w="900" w:type="dxa"/>
          </w:tcPr>
          <w:p w14:paraId="0EF77D8D" w14:textId="77777777" w:rsidR="00B31D50" w:rsidRPr="00AB317D" w:rsidRDefault="00B31D50" w:rsidP="00920C98">
            <w:pPr>
              <w:jc w:val="center"/>
            </w:pPr>
          </w:p>
        </w:tc>
      </w:tr>
      <w:tr w:rsidR="00B31D50" w:rsidRPr="00133644" w14:paraId="1CC451CE" w14:textId="4798372E" w:rsidTr="00920C98">
        <w:trPr>
          <w:trHeight w:val="492"/>
        </w:trPr>
        <w:tc>
          <w:tcPr>
            <w:tcW w:w="1080" w:type="dxa"/>
          </w:tcPr>
          <w:p w14:paraId="216EA543" w14:textId="24A4F690" w:rsidR="00B31D50" w:rsidRPr="00045D04" w:rsidRDefault="00B31D50" w:rsidP="00920C98">
            <w:r w:rsidRPr="003E3A8F">
              <w:t xml:space="preserve">Q fever/ C. </w:t>
            </w:r>
            <w:proofErr w:type="spellStart"/>
            <w:r w:rsidRPr="003E3A8F">
              <w:t>burnetii</w:t>
            </w:r>
            <w:proofErr w:type="spellEnd"/>
          </w:p>
        </w:tc>
        <w:tc>
          <w:tcPr>
            <w:tcW w:w="720" w:type="dxa"/>
          </w:tcPr>
          <w:p w14:paraId="2CC6C6B8" w14:textId="6793A5A3" w:rsidR="00B31D50" w:rsidRPr="00045D04" w:rsidRDefault="00B31D50" w:rsidP="00920C98">
            <w:r w:rsidRPr="003E3A8F">
              <w:t>2013</w:t>
            </w:r>
          </w:p>
        </w:tc>
        <w:tc>
          <w:tcPr>
            <w:tcW w:w="990" w:type="dxa"/>
          </w:tcPr>
          <w:p w14:paraId="60C25057" w14:textId="26464851" w:rsidR="00B31D50" w:rsidRPr="00045D04" w:rsidRDefault="00B31D50" w:rsidP="00920C98">
            <w:r w:rsidRPr="003E3A8F">
              <w:t>Iran</w:t>
            </w:r>
          </w:p>
        </w:tc>
        <w:tc>
          <w:tcPr>
            <w:tcW w:w="1170" w:type="dxa"/>
          </w:tcPr>
          <w:p w14:paraId="19910F18" w14:textId="715106B1" w:rsidR="00B31D50" w:rsidRPr="00045D04" w:rsidRDefault="00B31D50" w:rsidP="00920C98">
            <w:r w:rsidRPr="003E3A8F">
              <w:t>Cross sectional</w:t>
            </w:r>
          </w:p>
        </w:tc>
        <w:tc>
          <w:tcPr>
            <w:tcW w:w="1260" w:type="dxa"/>
          </w:tcPr>
          <w:p w14:paraId="6CFCDE5D" w14:textId="4C7AA824" w:rsidR="00B31D50" w:rsidRPr="00045D04" w:rsidRDefault="00B31D50" w:rsidP="00920C98">
            <w:r w:rsidRPr="003E3A8F">
              <w:t>cattle</w:t>
            </w:r>
          </w:p>
        </w:tc>
        <w:tc>
          <w:tcPr>
            <w:tcW w:w="1710" w:type="dxa"/>
          </w:tcPr>
          <w:p w14:paraId="3BEB7D09" w14:textId="18914007" w:rsidR="00B31D50" w:rsidRPr="00045D04" w:rsidRDefault="00B31D50" w:rsidP="00920C98">
            <w:r w:rsidRPr="003E3A8F">
              <w:t>100 milk samples</w:t>
            </w:r>
          </w:p>
        </w:tc>
        <w:tc>
          <w:tcPr>
            <w:tcW w:w="2790" w:type="dxa"/>
          </w:tcPr>
          <w:p w14:paraId="5428A7CC" w14:textId="175202F2" w:rsidR="00B31D50" w:rsidRPr="00045D04" w:rsidRDefault="00B31D50" w:rsidP="00920C98">
            <w:r w:rsidRPr="003E3A8F">
              <w:t xml:space="preserve">Of the tested samples, 11% tested positive for C. </w:t>
            </w:r>
            <w:proofErr w:type="spellStart"/>
            <w:r w:rsidRPr="003E3A8F">
              <w:t>burnetii</w:t>
            </w:r>
            <w:proofErr w:type="spellEnd"/>
          </w:p>
        </w:tc>
        <w:tc>
          <w:tcPr>
            <w:tcW w:w="1350" w:type="dxa"/>
          </w:tcPr>
          <w:p w14:paraId="36BA1BAB" w14:textId="29E41549" w:rsidR="00B31D50" w:rsidRPr="00045D04" w:rsidRDefault="00B31D50" w:rsidP="00920C98">
            <w:proofErr w:type="spellStart"/>
            <w:r w:rsidRPr="003E3A8F">
              <w:t>Kargar</w:t>
            </w:r>
            <w:proofErr w:type="spellEnd"/>
            <w:r w:rsidRPr="003E3A8F">
              <w:t>, M.</w:t>
            </w:r>
            <w:r>
              <w:fldChar w:fldCharType="begin"/>
            </w:r>
            <w:r>
              <w:instrText xml:space="preserve"> ADDIN EN.CITE &lt;EndNote&gt;&lt;Cite&gt;&lt;Author&gt;Kargar&lt;/Author&gt;&lt;Year&gt;2013&lt;/Year&gt;&lt;RecNum&gt;275&lt;/RecNum&gt;&lt;DisplayText&gt;&lt;style face="superscript"&gt;24&lt;/style&gt;&lt;/DisplayText&gt;&lt;record&gt;&lt;rec-number&gt;275&lt;/rec-number&gt;&lt;foreign-keys&gt;&lt;key app="EN" db-id="a9tspfsz9w9a9xe2tr2pf9r9w5vfearwsxwf" timestamp="1639479531"&gt;275&lt;/key&gt;&lt;/foreign-keys&gt;&lt;ref-type name="Journal Article"&gt;17&lt;/ref-type&gt;&lt;contributors&gt;&lt;authors&gt;&lt;author&gt;Kargar, M.&lt;/author&gt;&lt;author&gt;Rashidi, A.&lt;/author&gt;&lt;author&gt;Doosti, A.&lt;/author&gt;&lt;author&gt;Ghorbani-Dalini, S.&lt;/author&gt;&lt;author&gt;Najafi, A.&lt;/author&gt;&lt;/authors&gt;&lt;/contributors&gt;&lt;titles&gt;&lt;title&gt;Prevalence of Coxiella burnetii in bovine bulk milk samples in southern Iran&lt;/title&gt;&lt;secondary-title&gt;Comparative Clinical Pathology&lt;/secondary-title&gt;&lt;/titles&gt;&lt;periodical&gt;&lt;full-title&gt;Comparative Clinical Pathology&lt;/full-title&gt;&lt;/periodical&gt;&lt;pages&gt;331-334&lt;/pages&gt;&lt;volume&gt;22&lt;/volume&gt;&lt;number&gt;3&lt;/number&gt;&lt;dates&gt;&lt;year&gt;2013&lt;/year&gt;&lt;/dates&gt;&lt;work-type&gt;Article&lt;/work-type&gt;&lt;urls&gt;&lt;related-urls&gt;&lt;url&gt;https://www.scopus.com/inward/record.uri?eid=2-s2.0-84877633207&amp;amp;doi=10.1007%2fs00580-012-1406-9&amp;amp;partnerID=40&amp;amp;md5=e649d9696145cd560114b5fbee0ef463&lt;/url&gt;&lt;/related-urls&gt;&lt;/urls&gt;&lt;electronic-resource-num&gt;10.1007/s00580-012-1406-9&lt;/electronic-resource-num&gt;&lt;remote-database-name&gt;Scopus&lt;/remote-database-name&gt;&lt;/record&gt;&lt;/Cite&gt;&lt;/EndNote&gt;</w:instrText>
            </w:r>
            <w:r>
              <w:fldChar w:fldCharType="separate"/>
            </w:r>
            <w:r w:rsidRPr="00D70AD8">
              <w:rPr>
                <w:noProof/>
                <w:vertAlign w:val="superscript"/>
              </w:rPr>
              <w:t>24</w:t>
            </w:r>
            <w:r>
              <w:fldChar w:fldCharType="end"/>
            </w:r>
          </w:p>
        </w:tc>
        <w:tc>
          <w:tcPr>
            <w:tcW w:w="900" w:type="dxa"/>
          </w:tcPr>
          <w:p w14:paraId="3589B8F4" w14:textId="77777777" w:rsidR="00B31D50" w:rsidRPr="003E3A8F" w:rsidRDefault="00B31D50" w:rsidP="00920C98">
            <w:pPr>
              <w:jc w:val="center"/>
            </w:pPr>
          </w:p>
        </w:tc>
      </w:tr>
      <w:tr w:rsidR="00B31D50" w:rsidRPr="00133644" w14:paraId="4E3A6C8D" w14:textId="7F8928ED" w:rsidTr="00920C98">
        <w:trPr>
          <w:trHeight w:val="492"/>
        </w:trPr>
        <w:tc>
          <w:tcPr>
            <w:tcW w:w="1080" w:type="dxa"/>
          </w:tcPr>
          <w:p w14:paraId="20089D32" w14:textId="7F9E2873" w:rsidR="00B31D50" w:rsidRPr="003E3A8F" w:rsidRDefault="00B31D50" w:rsidP="00920C98">
            <w:r w:rsidRPr="003E3A8F">
              <w:t xml:space="preserve">Q fever/ C. </w:t>
            </w:r>
            <w:proofErr w:type="spellStart"/>
            <w:r w:rsidRPr="003E3A8F">
              <w:t>burnetii</w:t>
            </w:r>
            <w:proofErr w:type="spellEnd"/>
          </w:p>
        </w:tc>
        <w:tc>
          <w:tcPr>
            <w:tcW w:w="720" w:type="dxa"/>
          </w:tcPr>
          <w:p w14:paraId="05833ED7" w14:textId="787B63C7" w:rsidR="00B31D50" w:rsidRPr="003E3A8F" w:rsidRDefault="00B31D50" w:rsidP="00920C98">
            <w:r>
              <w:t>2014</w:t>
            </w:r>
          </w:p>
        </w:tc>
        <w:tc>
          <w:tcPr>
            <w:tcW w:w="990" w:type="dxa"/>
          </w:tcPr>
          <w:p w14:paraId="170E7003" w14:textId="694F0EF3" w:rsidR="00B31D50" w:rsidRPr="003E3A8F" w:rsidRDefault="00B31D50" w:rsidP="00920C98">
            <w:r>
              <w:t>Iran</w:t>
            </w:r>
          </w:p>
        </w:tc>
        <w:tc>
          <w:tcPr>
            <w:tcW w:w="1170" w:type="dxa"/>
          </w:tcPr>
          <w:p w14:paraId="1FEBD585" w14:textId="0721DE46" w:rsidR="00B31D50" w:rsidRPr="003E3A8F" w:rsidRDefault="00B31D50" w:rsidP="00920C98">
            <w:r w:rsidRPr="003E3A8F">
              <w:t>Cross sectional</w:t>
            </w:r>
          </w:p>
        </w:tc>
        <w:tc>
          <w:tcPr>
            <w:tcW w:w="1260" w:type="dxa"/>
          </w:tcPr>
          <w:p w14:paraId="356B0C29" w14:textId="1B102804" w:rsidR="00B31D50" w:rsidRPr="003E3A8F" w:rsidRDefault="00B31D50" w:rsidP="00920C98">
            <w:r w:rsidRPr="00C06CE7">
              <w:t>sheep</w:t>
            </w:r>
          </w:p>
        </w:tc>
        <w:tc>
          <w:tcPr>
            <w:tcW w:w="1710" w:type="dxa"/>
          </w:tcPr>
          <w:p w14:paraId="66BE4740" w14:textId="55DBD9E0" w:rsidR="00B31D50" w:rsidRPr="003E3A8F" w:rsidRDefault="00B31D50" w:rsidP="00920C98">
            <w:r w:rsidRPr="00C06CE7">
              <w:t xml:space="preserve">253 </w:t>
            </w:r>
            <w:r>
              <w:t>sera</w:t>
            </w:r>
          </w:p>
        </w:tc>
        <w:tc>
          <w:tcPr>
            <w:tcW w:w="2790" w:type="dxa"/>
          </w:tcPr>
          <w:p w14:paraId="2CC05198" w14:textId="6E423798" w:rsidR="00B31D50" w:rsidRPr="003E3A8F" w:rsidRDefault="00B31D50" w:rsidP="00920C98">
            <w:r w:rsidRPr="000C784A">
              <w:t xml:space="preserve">A total of 33.6% of sheep sera and 87.50% of herds were positive for C. </w:t>
            </w:r>
            <w:proofErr w:type="spellStart"/>
            <w:r w:rsidRPr="000C784A">
              <w:t>burnetii</w:t>
            </w:r>
            <w:proofErr w:type="spellEnd"/>
            <w:r w:rsidRPr="000C784A">
              <w:t xml:space="preserve"> IgG</w:t>
            </w:r>
          </w:p>
        </w:tc>
        <w:tc>
          <w:tcPr>
            <w:tcW w:w="1350" w:type="dxa"/>
          </w:tcPr>
          <w:p w14:paraId="7D5BBE85" w14:textId="4C98262B" w:rsidR="00B31D50" w:rsidRDefault="00B31D50" w:rsidP="00920C98">
            <w:pPr>
              <w:rPr>
                <w:rFonts w:ascii="Helvetica" w:hAnsi="Helvetica" w:cs="Helvetica"/>
                <w:color w:val="202020"/>
                <w:sz w:val="20"/>
                <w:szCs w:val="20"/>
                <w:shd w:val="clear" w:color="auto" w:fill="FFFFFF"/>
              </w:rPr>
            </w:pPr>
            <w:proofErr w:type="spellStart"/>
            <w:r w:rsidRPr="00C06CE7">
              <w:rPr>
                <w:rFonts w:ascii="Helvetica" w:hAnsi="Helvetica" w:cs="Helvetica"/>
                <w:color w:val="202020"/>
                <w:sz w:val="20"/>
                <w:szCs w:val="20"/>
                <w:shd w:val="clear" w:color="auto" w:fill="FFFFFF"/>
              </w:rPr>
              <w:t>Esmaeili</w:t>
            </w:r>
            <w:proofErr w:type="spellEnd"/>
            <w:r w:rsidRPr="00C06CE7">
              <w:rPr>
                <w:rFonts w:ascii="Helvetica" w:hAnsi="Helvetica" w:cs="Helvetica"/>
                <w:color w:val="202020"/>
                <w:sz w:val="20"/>
                <w:szCs w:val="20"/>
                <w:shd w:val="clear" w:color="auto" w:fill="FFFFFF"/>
              </w:rPr>
              <w:t xml:space="preserve"> S</w:t>
            </w:r>
            <w:r>
              <w:rPr>
                <w:rFonts w:ascii="Helvetica" w:hAnsi="Helvetica" w:cs="Helvetica"/>
                <w:color w:val="202020"/>
                <w:sz w:val="20"/>
                <w:szCs w:val="20"/>
                <w:shd w:val="clear" w:color="auto" w:fill="FFFFFF"/>
              </w:rPr>
              <w:t xml:space="preserve"> </w:t>
            </w:r>
            <w:r>
              <w:rPr>
                <w:rFonts w:ascii="Helvetica" w:hAnsi="Helvetica" w:cs="Helvetica"/>
                <w:color w:val="202020"/>
                <w:sz w:val="20"/>
                <w:szCs w:val="20"/>
                <w:shd w:val="clear" w:color="auto" w:fill="FFFFFF"/>
              </w:rPr>
              <w:fldChar w:fldCharType="begin"/>
            </w:r>
            <w:r>
              <w:rPr>
                <w:rFonts w:ascii="Helvetica" w:hAnsi="Helvetica" w:cs="Helvetica"/>
                <w:color w:val="202020"/>
                <w:sz w:val="20"/>
                <w:szCs w:val="20"/>
                <w:shd w:val="clear" w:color="auto" w:fill="FFFFFF"/>
              </w:rPr>
              <w:instrText xml:space="preserve"> ADDIN EN.CITE &lt;EndNote&gt;&lt;Cite&gt;&lt;Author&gt;Esmaeili&lt;/Author&gt;&lt;Year&gt;2014&lt;/Year&gt;&lt;RecNum&gt;266&lt;/RecNum&gt;&lt;DisplayText&gt;&lt;style face="superscript"&gt;25&lt;/style&gt;&lt;/DisplayText&gt;&lt;record&gt;&lt;rec-number&gt;266&lt;/rec-number&gt;&lt;foreign-keys&gt;&lt;key app="EN" db-id="a9tspfsz9w9a9xe2tr2pf9r9w5vfearwsxwf" timestamp="1639479531"&gt;266&lt;/key&gt;&lt;/foreign-keys&gt;&lt;ref-type name="Journal Article"&gt;17&lt;/ref-type&gt;&lt;contributors&gt;&lt;authors&gt;&lt;author&gt;Esmaeili, S.&lt;/author&gt;&lt;author&gt;Pourhossein, B.&lt;/author&gt;&lt;author&gt;Gouya, M. M.&lt;/author&gt;&lt;author&gt;Amiri, F. B.&lt;/author&gt;&lt;author&gt;Mostafavi, E.&lt;/author&gt;&lt;/authors&gt;&lt;/contributors&gt;&lt;titles&gt;&lt;title&gt;Seroepidemiological survey of Q fever and brucellosis in kurdistan Province, western Iran&lt;/title&gt;&lt;secondary-title&gt;Vector-Borne and Zoonotic Diseases&lt;/secondary-title&gt;&lt;/titles&gt;&lt;periodical&gt;&lt;full-title&gt;Vector-Borne and Zoonotic Diseases&lt;/full-title&gt;&lt;/periodical&gt;&lt;pages&gt;41-45&lt;/pages&gt;&lt;volume&gt;14&lt;/volume&gt;&lt;number&gt;1&lt;/number&gt;&lt;dates&gt;&lt;year&gt;2014&lt;/year&gt;&lt;/dates&gt;&lt;work-type&gt;Article&lt;/work-type&gt;&lt;urls&gt;&lt;related-urls&gt;&lt;url&gt;https://www.scopus.com/inward/record.uri?eid=2-s2.0-84891697171&amp;amp;doi=10.1089%2fvbz.2013.1379&amp;amp;partnerID=40&amp;amp;md5=8f172e31d65afad29ecced5a35d6ea6a&lt;/url&gt;&lt;/related-urls&gt;&lt;/urls&gt;&lt;electronic-resource-num&gt;10.1089/vbz.2013.1379&lt;/electronic-resource-num&gt;&lt;remote-database-name&gt;Scopus&lt;/remote-database-name&gt;&lt;/record&gt;&lt;/Cite&gt;&lt;/EndNote&gt;</w:instrText>
            </w:r>
            <w:r>
              <w:rPr>
                <w:rFonts w:ascii="Helvetica" w:hAnsi="Helvetica" w:cs="Helvetica"/>
                <w:color w:val="202020"/>
                <w:sz w:val="20"/>
                <w:szCs w:val="20"/>
                <w:shd w:val="clear" w:color="auto" w:fill="FFFFFF"/>
              </w:rPr>
              <w:fldChar w:fldCharType="separate"/>
            </w:r>
            <w:r w:rsidRPr="00D70AD8">
              <w:rPr>
                <w:rFonts w:ascii="Helvetica" w:hAnsi="Helvetica" w:cs="Helvetica"/>
                <w:noProof/>
                <w:color w:val="202020"/>
                <w:sz w:val="20"/>
                <w:szCs w:val="20"/>
                <w:shd w:val="clear" w:color="auto" w:fill="FFFFFF"/>
                <w:vertAlign w:val="superscript"/>
              </w:rPr>
              <w:t>25</w:t>
            </w:r>
            <w:r>
              <w:rPr>
                <w:rFonts w:ascii="Helvetica" w:hAnsi="Helvetica" w:cs="Helvetica"/>
                <w:color w:val="202020"/>
                <w:sz w:val="20"/>
                <w:szCs w:val="20"/>
                <w:shd w:val="clear" w:color="auto" w:fill="FFFFFF"/>
              </w:rPr>
              <w:fldChar w:fldCharType="end"/>
            </w:r>
          </w:p>
          <w:p w14:paraId="69070AE9" w14:textId="45B34D4D" w:rsidR="00B31D50" w:rsidRPr="003E3A8F" w:rsidRDefault="00B31D50" w:rsidP="00920C98"/>
        </w:tc>
        <w:tc>
          <w:tcPr>
            <w:tcW w:w="900" w:type="dxa"/>
          </w:tcPr>
          <w:p w14:paraId="4BF40675" w14:textId="77777777" w:rsidR="00B31D50" w:rsidRPr="00C06CE7" w:rsidRDefault="00B31D50" w:rsidP="00920C98">
            <w:pPr>
              <w:jc w:val="center"/>
              <w:rPr>
                <w:rFonts w:ascii="Helvetica" w:hAnsi="Helvetica" w:cs="Helvetica"/>
                <w:color w:val="202020"/>
                <w:sz w:val="20"/>
                <w:szCs w:val="20"/>
                <w:shd w:val="clear" w:color="auto" w:fill="FFFFFF"/>
              </w:rPr>
            </w:pPr>
          </w:p>
        </w:tc>
      </w:tr>
      <w:tr w:rsidR="00B31D50" w:rsidRPr="00133644" w14:paraId="31DE504C" w14:textId="6BA881CE" w:rsidTr="00920C98">
        <w:tc>
          <w:tcPr>
            <w:tcW w:w="1080" w:type="dxa"/>
          </w:tcPr>
          <w:p w14:paraId="0A6A0CB9" w14:textId="43D86ED5" w:rsidR="00B31D50" w:rsidRPr="00133644" w:rsidRDefault="00B31D50" w:rsidP="00920C98">
            <w:pPr>
              <w:spacing w:after="160" w:line="259" w:lineRule="auto"/>
            </w:pPr>
            <w:r w:rsidRPr="000E3298">
              <w:t xml:space="preserve">Q fever/ C. </w:t>
            </w:r>
            <w:proofErr w:type="spellStart"/>
            <w:r w:rsidRPr="000E3298">
              <w:t>burnetii</w:t>
            </w:r>
            <w:proofErr w:type="spellEnd"/>
          </w:p>
        </w:tc>
        <w:tc>
          <w:tcPr>
            <w:tcW w:w="720" w:type="dxa"/>
          </w:tcPr>
          <w:p w14:paraId="2176D619" w14:textId="6120C628" w:rsidR="00B31D50" w:rsidRPr="00133644" w:rsidRDefault="00B31D50" w:rsidP="00920C98">
            <w:pPr>
              <w:spacing w:after="160" w:line="259" w:lineRule="auto"/>
            </w:pPr>
            <w:r w:rsidRPr="000E3298">
              <w:t>2014</w:t>
            </w:r>
          </w:p>
        </w:tc>
        <w:tc>
          <w:tcPr>
            <w:tcW w:w="990" w:type="dxa"/>
          </w:tcPr>
          <w:p w14:paraId="67003C18" w14:textId="415ED222" w:rsidR="00B31D50" w:rsidRPr="00133644" w:rsidRDefault="00B31D50" w:rsidP="00920C98">
            <w:pPr>
              <w:spacing w:after="160" w:line="259" w:lineRule="auto"/>
            </w:pPr>
            <w:r w:rsidRPr="000E3298">
              <w:t>Egypt</w:t>
            </w:r>
          </w:p>
        </w:tc>
        <w:tc>
          <w:tcPr>
            <w:tcW w:w="1170" w:type="dxa"/>
          </w:tcPr>
          <w:p w14:paraId="360FE183" w14:textId="6DB047E0" w:rsidR="00B31D50" w:rsidRPr="00133644" w:rsidRDefault="00B31D50" w:rsidP="00920C98">
            <w:r w:rsidRPr="000E3298">
              <w:t>Cross sectional</w:t>
            </w:r>
          </w:p>
        </w:tc>
        <w:tc>
          <w:tcPr>
            <w:tcW w:w="1260" w:type="dxa"/>
          </w:tcPr>
          <w:p w14:paraId="34E0F350" w14:textId="1EC2614D" w:rsidR="00B31D50" w:rsidRPr="00133644" w:rsidRDefault="00B31D50" w:rsidP="00920C98">
            <w:pPr>
              <w:spacing w:after="160" w:line="259" w:lineRule="auto"/>
            </w:pPr>
            <w:r w:rsidRPr="000E3298">
              <w:t>cattle</w:t>
            </w:r>
          </w:p>
        </w:tc>
        <w:tc>
          <w:tcPr>
            <w:tcW w:w="1710" w:type="dxa"/>
          </w:tcPr>
          <w:p w14:paraId="34E3259F" w14:textId="221B8371" w:rsidR="00B31D50" w:rsidRPr="00133644" w:rsidRDefault="00B31D50" w:rsidP="00920C98">
            <w:pPr>
              <w:spacing w:after="160" w:line="259" w:lineRule="auto"/>
            </w:pPr>
            <w:r w:rsidRPr="000E3298">
              <w:t>1,194 blood sera</w:t>
            </w:r>
          </w:p>
        </w:tc>
        <w:tc>
          <w:tcPr>
            <w:tcW w:w="2790" w:type="dxa"/>
          </w:tcPr>
          <w:p w14:paraId="09270B46" w14:textId="148E4FEF" w:rsidR="00B31D50" w:rsidRPr="00133644" w:rsidRDefault="00B31D50" w:rsidP="00920C98">
            <w:pPr>
              <w:spacing w:after="160" w:line="259" w:lineRule="auto"/>
            </w:pPr>
            <w:r w:rsidRPr="000E3298">
              <w:t>158 cows (13.2%) had anti-Coxiella antibodies.</w:t>
            </w:r>
          </w:p>
        </w:tc>
        <w:tc>
          <w:tcPr>
            <w:tcW w:w="1350" w:type="dxa"/>
          </w:tcPr>
          <w:p w14:paraId="1B128E00" w14:textId="5D0A3EBA" w:rsidR="00B31D50" w:rsidRPr="00133644" w:rsidRDefault="00B31D50" w:rsidP="00920C98">
            <w:pPr>
              <w:spacing w:after="160" w:line="259" w:lineRule="auto"/>
              <w:rPr>
                <w:rtl/>
                <w:lang w:bidi="fa-IR"/>
              </w:rPr>
            </w:pPr>
            <w:proofErr w:type="spellStart"/>
            <w:r w:rsidRPr="000E3298">
              <w:t>Gwida</w:t>
            </w:r>
            <w:proofErr w:type="spellEnd"/>
            <w:r w:rsidRPr="000E3298">
              <w:t>, M.</w:t>
            </w:r>
            <w:r>
              <w:fldChar w:fldCharType="begin"/>
            </w:r>
            <w:r>
              <w:instrText xml:space="preserve"> ADDIN EN.CITE &lt;EndNote&gt;&lt;Cite&gt;&lt;Author&gt;Gwida&lt;/Author&gt;&lt;Year&gt;2014&lt;/Year&gt;&lt;RecNum&gt;249&lt;/RecNum&gt;&lt;DisplayText&gt;&lt;style face="superscript"&gt;26&lt;/style&gt;&lt;/DisplayText&gt;&lt;record&gt;&lt;rec-number&gt;249&lt;/rec-number&gt;&lt;foreign-keys&gt;&lt;key app="EN" db-id="a9tspfsz9w9a9xe2tr2pf9r9w5vfearwsxwf" timestamp="1639479531"&gt;249&lt;/key&gt;&lt;/foreign-keys&gt;&lt;ref-type name="Journal Article"&gt;17&lt;/ref-type&gt;&lt;contributors&gt;&lt;authors&gt;&lt;author&gt;Gwida, M.&lt;/author&gt;&lt;author&gt;El-Ashker, M.&lt;/author&gt;&lt;author&gt;El-Diasty, M.&lt;/author&gt;&lt;author&gt;Engelhardt, C.&lt;/author&gt;&lt;author&gt;Khan, I.&lt;/author&gt;&lt;author&gt;Neubauer, H.&lt;/author&gt;&lt;/authors&gt;&lt;/contributors&gt;&lt;titles&gt;&lt;title&gt;Q fever in cattle in some Egyptian Governorates: A preliminary study&lt;/title&gt;&lt;secondary-title&gt;BMC Research Notes&lt;/secondary-title&gt;&lt;/titles&gt;&lt;periodical&gt;&lt;full-title&gt;BMC Research Notes&lt;/full-title&gt;&lt;/periodical&gt;&lt;volume&gt;7&lt;/volume&gt;&lt;number&gt;1&lt;/number&gt;&lt;dates&gt;&lt;year&gt;2014&lt;/year&gt;&lt;/dates&gt;&lt;work-type&gt;Article&lt;/work-type&gt;&lt;urls&gt;&lt;related-urls&gt;&lt;url&gt;https://www.scopus.com/inward/record.uri?eid=2-s2.0-84928778984&amp;amp;doi=10.1186%2f1756-0500-7-881&amp;amp;partnerID=40&amp;amp;md5=77e1c62b5c3654032d93048fcbc4aae7&lt;/url&gt;&lt;/related-urls&gt;&lt;/urls&gt;&lt;custom7&gt;881&lt;/custom7&gt;&lt;electronic-resource-num&gt;10.1186/1756-0500-7-881&lt;/electronic-resource-num&gt;&lt;remote-database-name&gt;Scopus&lt;/remote-database-name&gt;&lt;/record&gt;&lt;/Cite&gt;&lt;/EndNote&gt;</w:instrText>
            </w:r>
            <w:r>
              <w:fldChar w:fldCharType="separate"/>
            </w:r>
            <w:r w:rsidRPr="00D70AD8">
              <w:rPr>
                <w:noProof/>
                <w:vertAlign w:val="superscript"/>
              </w:rPr>
              <w:t>26</w:t>
            </w:r>
            <w:r>
              <w:fldChar w:fldCharType="end"/>
            </w:r>
          </w:p>
        </w:tc>
        <w:tc>
          <w:tcPr>
            <w:tcW w:w="900" w:type="dxa"/>
          </w:tcPr>
          <w:p w14:paraId="3A88AABB" w14:textId="77777777" w:rsidR="00B31D50" w:rsidRPr="000E3298" w:rsidRDefault="00B31D50" w:rsidP="00920C98">
            <w:pPr>
              <w:jc w:val="center"/>
            </w:pPr>
          </w:p>
        </w:tc>
      </w:tr>
      <w:tr w:rsidR="00B31D50" w:rsidRPr="00133644" w14:paraId="2DB04699" w14:textId="280A9B2E" w:rsidTr="00920C98">
        <w:tc>
          <w:tcPr>
            <w:tcW w:w="1080" w:type="dxa"/>
          </w:tcPr>
          <w:p w14:paraId="38BB3339" w14:textId="3A9C68E0" w:rsidR="00B31D50" w:rsidRPr="00133644" w:rsidRDefault="00B31D50" w:rsidP="00920C98">
            <w:pPr>
              <w:spacing w:after="160" w:line="259" w:lineRule="auto"/>
            </w:pPr>
            <w:r w:rsidRPr="00FA6125">
              <w:t xml:space="preserve">Q fever/ C. </w:t>
            </w:r>
            <w:proofErr w:type="spellStart"/>
            <w:r w:rsidRPr="00FA6125">
              <w:t>burnetii</w:t>
            </w:r>
            <w:proofErr w:type="spellEnd"/>
          </w:p>
        </w:tc>
        <w:tc>
          <w:tcPr>
            <w:tcW w:w="720" w:type="dxa"/>
          </w:tcPr>
          <w:p w14:paraId="00A8F3B8" w14:textId="1D702F2C" w:rsidR="00B31D50" w:rsidRPr="00133644" w:rsidRDefault="00B31D50" w:rsidP="00920C98">
            <w:pPr>
              <w:spacing w:after="160" w:line="259" w:lineRule="auto"/>
            </w:pPr>
            <w:r w:rsidRPr="00133644">
              <w:t>2014</w:t>
            </w:r>
          </w:p>
        </w:tc>
        <w:tc>
          <w:tcPr>
            <w:tcW w:w="990" w:type="dxa"/>
          </w:tcPr>
          <w:p w14:paraId="6C9A7D6F" w14:textId="73CE5DA2" w:rsidR="00B31D50" w:rsidRPr="00133644" w:rsidRDefault="00B31D50" w:rsidP="00920C98">
            <w:pPr>
              <w:spacing w:after="160" w:line="259" w:lineRule="auto"/>
            </w:pPr>
            <w:r w:rsidRPr="006F6DEE">
              <w:t>Iran</w:t>
            </w:r>
          </w:p>
        </w:tc>
        <w:tc>
          <w:tcPr>
            <w:tcW w:w="1170" w:type="dxa"/>
          </w:tcPr>
          <w:p w14:paraId="57F7FB7F" w14:textId="4EEB07F6" w:rsidR="00B31D50" w:rsidRPr="00133644" w:rsidRDefault="00B31D50" w:rsidP="00920C98">
            <w:r w:rsidRPr="00067848">
              <w:t>Cross sectional</w:t>
            </w:r>
          </w:p>
        </w:tc>
        <w:tc>
          <w:tcPr>
            <w:tcW w:w="1260" w:type="dxa"/>
          </w:tcPr>
          <w:p w14:paraId="6D6166F9" w14:textId="299D48CD" w:rsidR="00B31D50" w:rsidRPr="00133644" w:rsidRDefault="00B31D50" w:rsidP="00920C98">
            <w:pPr>
              <w:spacing w:after="160" w:line="259" w:lineRule="auto"/>
            </w:pPr>
            <w:r>
              <w:t>cattle</w:t>
            </w:r>
          </w:p>
        </w:tc>
        <w:tc>
          <w:tcPr>
            <w:tcW w:w="1710" w:type="dxa"/>
          </w:tcPr>
          <w:p w14:paraId="4CB84F60" w14:textId="11FEB18C" w:rsidR="00B31D50" w:rsidRPr="00133644" w:rsidRDefault="00B31D50" w:rsidP="00920C98">
            <w:pPr>
              <w:spacing w:after="160" w:line="259" w:lineRule="auto"/>
            </w:pPr>
            <w:r w:rsidRPr="00133644">
              <w:t>100milk samples</w:t>
            </w:r>
          </w:p>
        </w:tc>
        <w:tc>
          <w:tcPr>
            <w:tcW w:w="2790" w:type="dxa"/>
          </w:tcPr>
          <w:p w14:paraId="55C9E586" w14:textId="72EE0FDD" w:rsidR="00B31D50" w:rsidRPr="00A624E9" w:rsidRDefault="00B31D50" w:rsidP="00920C98">
            <w:pPr>
              <w:spacing w:after="160" w:line="259" w:lineRule="auto"/>
              <w:rPr>
                <w:highlight w:val="yellow"/>
              </w:rPr>
            </w:pPr>
            <w:r w:rsidRPr="00133644">
              <w:t xml:space="preserve">Five samples (5%) of </w:t>
            </w:r>
            <w:proofErr w:type="spellStart"/>
            <w:r>
              <w:t>catttle</w:t>
            </w:r>
            <w:proofErr w:type="spellEnd"/>
            <w:r w:rsidRPr="00133644">
              <w:t xml:space="preserve"> milk were found positive for C. </w:t>
            </w:r>
            <w:proofErr w:type="spellStart"/>
            <w:r w:rsidRPr="00133644">
              <w:t>burnetii</w:t>
            </w:r>
            <w:proofErr w:type="spellEnd"/>
            <w:r w:rsidRPr="00133644">
              <w:t>.</w:t>
            </w:r>
          </w:p>
        </w:tc>
        <w:tc>
          <w:tcPr>
            <w:tcW w:w="1350" w:type="dxa"/>
          </w:tcPr>
          <w:p w14:paraId="31E3807B" w14:textId="44C8437B" w:rsidR="00B31D50" w:rsidRPr="00133644" w:rsidRDefault="00B31D50" w:rsidP="00920C98">
            <w:pPr>
              <w:spacing w:after="160" w:line="259" w:lineRule="auto"/>
            </w:pPr>
            <w:r w:rsidRPr="00133644">
              <w:t>Borji</w:t>
            </w:r>
            <w:r>
              <w:fldChar w:fldCharType="begin"/>
            </w:r>
            <w:r>
              <w:instrText xml:space="preserve"> ADDIN EN.CITE &lt;EndNote&gt;&lt;Cite&gt;&lt;Author&gt;Borji&lt;/Author&gt;&lt;Year&gt;2014&lt;/Year&gt;&lt;RecNum&gt;1086&lt;/RecNum&gt;&lt;DisplayText&gt;&lt;style face="superscript"&gt;27&lt;/style&gt;&lt;/DisplayText&gt;&lt;record&gt;&lt;rec-number&gt;1086&lt;/rec-number&gt;&lt;foreign-keys&gt;&lt;key app="EN" db-id="a9tspfsz9w9a9xe2tr2pf9r9w5vfearwsxwf" timestamp="1649066611"&gt;1086&lt;/key&gt;&lt;/foreign-keys&gt;&lt;ref-type name="Journal Article"&gt;17&lt;/ref-type&gt;&lt;contributors&gt;&lt;authors&gt;&lt;author&gt;Borji, shiva&lt;/author&gt;&lt;author&gt;Jamshidi, abdollah&lt;/author&gt;&lt;author&gt;khanzadi, saeid&lt;/author&gt;&lt;author&gt;Razmyar, Jamshid&lt;/author&gt;&lt;/authors&gt;&lt;/contributors&gt;&lt;titles&gt;&lt;title&gt;Detection of Coxiella burnetii and sequencing the IS1111 gene fragment in bulk tank milk of dairy herds&lt;/title&gt;&lt;secondary-title&gt;Iranian Journal of Veterinary Science and Technology&lt;/secondary-title&gt;&lt;short-title&gt;Detection of Coxiella burnetii and sequencing the IS1111 gene fragment in bulk tank milk of dairy herds&lt;/short-title&gt;&lt;/titles&gt;&lt;periodical&gt;&lt;full-title&gt;Iranian Journal of Veterinary Science and Technology&lt;/full-title&gt;&lt;/periodical&gt;&lt;pages&gt;21-28&lt;/pages&gt;&lt;volume&gt;6&lt;/volume&gt;&lt;number&gt;2&lt;/number&gt;&lt;keywords&gt;&lt;keyword&gt;Bulk tank milk&lt;/keyword&gt;&lt;keyword&gt;Coxiella burnetii&lt;/keyword&gt;&lt;keyword&gt;Touchdown PCR&lt;/keyword&gt;&lt;/keywords&gt;&lt;dates&gt;&lt;year&gt;2014&lt;/year&gt;&lt;/dates&gt;&lt;urls&gt;&lt;related-urls&gt;&lt;url&gt;https://ijvst.um.ac.ir/article_27383_42c9384c0a5f988bea3d98028da70935.pdf&lt;/url&gt;&lt;/related-urls&gt;&lt;/urls&gt;&lt;electronic-resource-num&gt;10.22067/veterinary.v6i2.26330&lt;/electronic-resource-num&gt;&lt;/record&gt;&lt;/Cite&gt;&lt;/EndNote&gt;</w:instrText>
            </w:r>
            <w:r>
              <w:fldChar w:fldCharType="separate"/>
            </w:r>
            <w:r w:rsidRPr="00D70AD8">
              <w:rPr>
                <w:noProof/>
                <w:vertAlign w:val="superscript"/>
              </w:rPr>
              <w:t>27</w:t>
            </w:r>
            <w:r>
              <w:fldChar w:fldCharType="end"/>
            </w:r>
          </w:p>
          <w:p w14:paraId="1E7C9D6E" w14:textId="2A868106" w:rsidR="00B31D50" w:rsidRPr="00133644" w:rsidRDefault="00B31D50" w:rsidP="00920C98">
            <w:pPr>
              <w:spacing w:after="160" w:line="259" w:lineRule="auto"/>
            </w:pPr>
          </w:p>
        </w:tc>
        <w:tc>
          <w:tcPr>
            <w:tcW w:w="900" w:type="dxa"/>
          </w:tcPr>
          <w:p w14:paraId="39F005FC" w14:textId="77777777" w:rsidR="00B31D50" w:rsidRPr="00133644" w:rsidRDefault="00B31D50" w:rsidP="00920C98">
            <w:pPr>
              <w:jc w:val="center"/>
            </w:pPr>
          </w:p>
        </w:tc>
      </w:tr>
      <w:tr w:rsidR="00B31D50" w:rsidRPr="00133644" w14:paraId="3401679C" w14:textId="482258F5" w:rsidTr="00920C98">
        <w:tc>
          <w:tcPr>
            <w:tcW w:w="1080" w:type="dxa"/>
          </w:tcPr>
          <w:p w14:paraId="1A5C1D54" w14:textId="0269F948" w:rsidR="00B31D50" w:rsidRPr="00133644" w:rsidRDefault="00B31D50" w:rsidP="00920C98">
            <w:pPr>
              <w:spacing w:after="160" w:line="259" w:lineRule="auto"/>
            </w:pPr>
            <w:r w:rsidRPr="0006741F">
              <w:t xml:space="preserve">Q fever/ C. </w:t>
            </w:r>
            <w:proofErr w:type="spellStart"/>
            <w:r w:rsidRPr="0006741F">
              <w:t>burnetii</w:t>
            </w:r>
            <w:proofErr w:type="spellEnd"/>
          </w:p>
        </w:tc>
        <w:tc>
          <w:tcPr>
            <w:tcW w:w="720" w:type="dxa"/>
          </w:tcPr>
          <w:p w14:paraId="5ADDD863" w14:textId="368D0092" w:rsidR="00B31D50" w:rsidRPr="00133644" w:rsidRDefault="00B31D50" w:rsidP="00920C98">
            <w:pPr>
              <w:spacing w:after="160" w:line="259" w:lineRule="auto"/>
            </w:pPr>
            <w:r w:rsidRPr="0006741F">
              <w:t>2014</w:t>
            </w:r>
          </w:p>
        </w:tc>
        <w:tc>
          <w:tcPr>
            <w:tcW w:w="990" w:type="dxa"/>
          </w:tcPr>
          <w:p w14:paraId="0BC322A3" w14:textId="5A5BAA78" w:rsidR="00B31D50" w:rsidRPr="00133644" w:rsidRDefault="00B31D50" w:rsidP="00920C98">
            <w:pPr>
              <w:spacing w:after="160" w:line="259" w:lineRule="auto"/>
            </w:pPr>
            <w:r w:rsidRPr="0006741F">
              <w:t>Saudi Arabia</w:t>
            </w:r>
          </w:p>
        </w:tc>
        <w:tc>
          <w:tcPr>
            <w:tcW w:w="1170" w:type="dxa"/>
          </w:tcPr>
          <w:p w14:paraId="50A26B39" w14:textId="09A7AEBD" w:rsidR="00B31D50" w:rsidRPr="00133644" w:rsidRDefault="00B31D50" w:rsidP="00920C98">
            <w:r w:rsidRPr="0006741F">
              <w:t>Cross sectional</w:t>
            </w:r>
          </w:p>
        </w:tc>
        <w:tc>
          <w:tcPr>
            <w:tcW w:w="1260" w:type="dxa"/>
          </w:tcPr>
          <w:p w14:paraId="2629592A" w14:textId="00E746C8" w:rsidR="00B31D50" w:rsidRPr="00133644" w:rsidRDefault="00B31D50" w:rsidP="00920C98">
            <w:pPr>
              <w:spacing w:after="160" w:line="259" w:lineRule="auto"/>
            </w:pPr>
            <w:r w:rsidRPr="0006741F">
              <w:t>camel, goat, cattle</w:t>
            </w:r>
          </w:p>
        </w:tc>
        <w:tc>
          <w:tcPr>
            <w:tcW w:w="1710" w:type="dxa"/>
          </w:tcPr>
          <w:p w14:paraId="1B4E54A3" w14:textId="43930A06" w:rsidR="00B31D50" w:rsidRPr="00133644" w:rsidRDefault="00B31D50" w:rsidP="00920C98">
            <w:pPr>
              <w:spacing w:after="160" w:line="259" w:lineRule="auto"/>
            </w:pPr>
            <w:r w:rsidRPr="0006741F">
              <w:t>235 samples including blood, milk (camel milk 77, camel blood82, goat</w:t>
            </w:r>
            <w:r>
              <w:t xml:space="preserve"> </w:t>
            </w:r>
            <w:r w:rsidRPr="0006741F">
              <w:t>blood 38, cattle Milk 38)</w:t>
            </w:r>
          </w:p>
        </w:tc>
        <w:tc>
          <w:tcPr>
            <w:tcW w:w="2790" w:type="dxa"/>
          </w:tcPr>
          <w:p w14:paraId="2711A36B" w14:textId="7AF457D4" w:rsidR="00B31D50" w:rsidRPr="00133644" w:rsidRDefault="00B31D50" w:rsidP="00920C98">
            <w:pPr>
              <w:spacing w:after="160" w:line="259" w:lineRule="auto"/>
            </w:pPr>
            <w:r w:rsidRPr="0006741F">
              <w:t xml:space="preserve">A percentage of 10.8% samples yielded positive PCR amplification from both blood and milk, where 15 of 139 blood and 16 of 148 milk samples were positive. </w:t>
            </w:r>
          </w:p>
        </w:tc>
        <w:tc>
          <w:tcPr>
            <w:tcW w:w="1350" w:type="dxa"/>
          </w:tcPr>
          <w:p w14:paraId="0BA780B5" w14:textId="68FD4C29" w:rsidR="00B31D50" w:rsidRPr="00133644" w:rsidRDefault="00B31D50" w:rsidP="00920C98">
            <w:pPr>
              <w:spacing w:after="160" w:line="259" w:lineRule="auto"/>
            </w:pPr>
            <w:r w:rsidRPr="0006741F">
              <w:t>Mohammed, O. B.</w:t>
            </w:r>
            <w:r>
              <w:fldChar w:fldCharType="begin"/>
            </w:r>
            <w:r>
              <w:instrText xml:space="preserve"> ADDIN EN.CITE &lt;EndNote&gt;&lt;Cite&gt;&lt;Author&gt;Mohammed&lt;/Author&gt;&lt;Year&gt;2014&lt;/Year&gt;&lt;RecNum&gt;260&lt;/RecNum&gt;&lt;DisplayText&gt;&lt;style face="superscript"&gt;28&lt;/style&gt;&lt;/DisplayText&gt;&lt;record&gt;&lt;rec-number&gt;260&lt;/rec-number&gt;&lt;foreign-keys&gt;&lt;key app="EN" db-id="a9tspfsz9w9a9xe2tr2pf9r9w5vfearwsxwf" timestamp="1639479531"&gt;260&lt;/key&gt;&lt;/foreign-keys&gt;&lt;ref-type name="Journal Article"&gt;17&lt;/ref-type&gt;&lt;contributors&gt;&lt;authors&gt;&lt;author&gt;Mohammed, O. B.&lt;/author&gt;&lt;author&gt;Jarelnabi, A. A.&lt;/author&gt;&lt;author&gt;Aljumaah, R. S.&lt;/author&gt;&lt;author&gt;Alshaikh, M. A.&lt;/author&gt;&lt;author&gt;Bakhiet, A. O.&lt;/author&gt;&lt;author&gt;Omer, S. A.&lt;/author&gt;&lt;author&gt;Alagaili, A. N.&lt;/author&gt;&lt;author&gt;Hussein, M. F.&lt;/author&gt;&lt;/authors&gt;&lt;/contributors&gt;&lt;titles&gt;&lt;title&gt;Coxiella burnetii, the causative agent of Q fever in Saudi Arabia: Molecular detection from camel and other domestic livestock&lt;/title&gt;&lt;secondary-title&gt;Asian Pacific Journal of Tropical Medicine&lt;/secondary-title&gt;&lt;/titles&gt;&lt;periodical&gt;&lt;full-title&gt;Asian Pacific Journal of Tropical Medicine&lt;/full-title&gt;&lt;/periodical&gt;&lt;pages&gt;715-719&lt;/pages&gt;&lt;volume&gt;7&lt;/volume&gt;&lt;number&gt;9&lt;/number&gt;&lt;dates&gt;&lt;year&gt;2014&lt;/year&gt;&lt;/dates&gt;&lt;work-type&gt;Article&lt;/work-type&gt;&lt;urls&gt;&lt;related-urls&gt;&lt;url&gt;https://www.scopus.com/inward/record.uri?eid=2-s2.0-84906505066&amp;amp;doi=10.1016%2fS1995-7645%2814%2960122-X&amp;amp;partnerID=40&amp;amp;md5=4e5a154c90a20efcc1b4fdba97483c40&lt;/url&gt;&lt;/related-urls&gt;&lt;/urls&gt;&lt;electronic-resource-num&gt;10.1016/S1995-7645(14)60122-X&lt;/electronic-resource-num&gt;&lt;remote-database-name&gt;Scopus&lt;/remote-database-name&gt;&lt;/record&gt;&lt;/Cite&gt;&lt;/EndNote&gt;</w:instrText>
            </w:r>
            <w:r>
              <w:fldChar w:fldCharType="separate"/>
            </w:r>
            <w:r w:rsidRPr="00D70AD8">
              <w:rPr>
                <w:noProof/>
                <w:vertAlign w:val="superscript"/>
              </w:rPr>
              <w:t>28</w:t>
            </w:r>
            <w:r>
              <w:fldChar w:fldCharType="end"/>
            </w:r>
          </w:p>
        </w:tc>
        <w:tc>
          <w:tcPr>
            <w:tcW w:w="900" w:type="dxa"/>
          </w:tcPr>
          <w:p w14:paraId="68BB829F" w14:textId="77777777" w:rsidR="00B31D50" w:rsidRPr="0006741F" w:rsidRDefault="00B31D50" w:rsidP="00920C98">
            <w:pPr>
              <w:jc w:val="center"/>
            </w:pPr>
          </w:p>
        </w:tc>
      </w:tr>
      <w:tr w:rsidR="00B31D50" w:rsidRPr="00133644" w14:paraId="699BD7F7" w14:textId="7C8F02DF" w:rsidTr="00920C98">
        <w:trPr>
          <w:trHeight w:val="1529"/>
        </w:trPr>
        <w:tc>
          <w:tcPr>
            <w:tcW w:w="1080" w:type="dxa"/>
          </w:tcPr>
          <w:p w14:paraId="1AB6C98C" w14:textId="7E4831C6" w:rsidR="00B31D50" w:rsidRPr="00133644" w:rsidRDefault="00B31D50" w:rsidP="00920C98">
            <w:pPr>
              <w:spacing w:after="160" w:line="259" w:lineRule="auto"/>
            </w:pPr>
            <w:r w:rsidRPr="00D67D66">
              <w:t xml:space="preserve">Q fever/ C. </w:t>
            </w:r>
            <w:proofErr w:type="spellStart"/>
            <w:r w:rsidRPr="00D67D66">
              <w:t>burnetii</w:t>
            </w:r>
            <w:proofErr w:type="spellEnd"/>
          </w:p>
        </w:tc>
        <w:tc>
          <w:tcPr>
            <w:tcW w:w="720" w:type="dxa"/>
          </w:tcPr>
          <w:p w14:paraId="715EBD99" w14:textId="32AA710A" w:rsidR="00B31D50" w:rsidRPr="00133644" w:rsidRDefault="00B31D50" w:rsidP="00920C98">
            <w:pPr>
              <w:spacing w:after="160" w:line="259" w:lineRule="auto"/>
            </w:pPr>
            <w:r w:rsidRPr="00D67D66">
              <w:t>2014</w:t>
            </w:r>
          </w:p>
        </w:tc>
        <w:tc>
          <w:tcPr>
            <w:tcW w:w="990" w:type="dxa"/>
          </w:tcPr>
          <w:p w14:paraId="5A9C8A32" w14:textId="4FBF6D11" w:rsidR="00B31D50" w:rsidRPr="00133644" w:rsidRDefault="00B31D50" w:rsidP="00920C98">
            <w:pPr>
              <w:spacing w:after="160" w:line="259" w:lineRule="auto"/>
            </w:pPr>
            <w:r w:rsidRPr="006F6DEE">
              <w:t>Iran</w:t>
            </w:r>
          </w:p>
        </w:tc>
        <w:tc>
          <w:tcPr>
            <w:tcW w:w="1170" w:type="dxa"/>
          </w:tcPr>
          <w:p w14:paraId="459F8AEC" w14:textId="7DC7F63F" w:rsidR="00B31D50" w:rsidRPr="00133644" w:rsidRDefault="00B31D50" w:rsidP="00920C98">
            <w:r w:rsidRPr="00D67D66">
              <w:t>Cross sectional</w:t>
            </w:r>
          </w:p>
        </w:tc>
        <w:tc>
          <w:tcPr>
            <w:tcW w:w="1260" w:type="dxa"/>
          </w:tcPr>
          <w:p w14:paraId="24DDB7EE" w14:textId="7B3EBD41" w:rsidR="00B31D50" w:rsidRPr="00133644" w:rsidRDefault="00B31D50" w:rsidP="00920C98">
            <w:pPr>
              <w:spacing w:after="160" w:line="259" w:lineRule="auto"/>
              <w:rPr>
                <w:rtl/>
                <w:lang w:bidi="fa-IR"/>
              </w:rPr>
            </w:pPr>
            <w:r w:rsidRPr="00D67D66">
              <w:t>cattle, sheep</w:t>
            </w:r>
          </w:p>
        </w:tc>
        <w:tc>
          <w:tcPr>
            <w:tcW w:w="1710" w:type="dxa"/>
          </w:tcPr>
          <w:p w14:paraId="68E5FD5A" w14:textId="30EF55E2" w:rsidR="00B31D50" w:rsidRPr="00133644" w:rsidRDefault="00B31D50" w:rsidP="00920C98">
            <w:pPr>
              <w:spacing w:after="160" w:line="259" w:lineRule="auto"/>
            </w:pPr>
            <w:r w:rsidRPr="00D67D66">
              <w:t xml:space="preserve">23 sheep milk samples, and 60 cattle milk samples, </w:t>
            </w:r>
          </w:p>
        </w:tc>
        <w:tc>
          <w:tcPr>
            <w:tcW w:w="2790" w:type="dxa"/>
          </w:tcPr>
          <w:p w14:paraId="5A354201" w14:textId="68BE8EE6" w:rsidR="00B31D50" w:rsidRPr="00133644" w:rsidRDefault="00B31D50" w:rsidP="00920C98">
            <w:pPr>
              <w:spacing w:after="160" w:line="259" w:lineRule="auto"/>
            </w:pPr>
            <w:r w:rsidRPr="00D67D66">
              <w:t xml:space="preserve"> 8 of 23 (34.78%) sheep milk samples, and 2 of 60 (3.33%) cow milk samples were found to be positive for C. burnetiid.</w:t>
            </w:r>
          </w:p>
        </w:tc>
        <w:tc>
          <w:tcPr>
            <w:tcW w:w="1350" w:type="dxa"/>
          </w:tcPr>
          <w:p w14:paraId="717CF88D" w14:textId="7AAFF32E" w:rsidR="00B31D50" w:rsidRPr="00D67D66" w:rsidRDefault="00B31D50" w:rsidP="00920C98">
            <w:pPr>
              <w:spacing w:after="160" w:line="259" w:lineRule="auto"/>
            </w:pPr>
            <w:r w:rsidRPr="00D67D66">
              <w:t>Khanzadi</w:t>
            </w:r>
            <w:r>
              <w:t>,S</w:t>
            </w:r>
            <w:r>
              <w:fldChar w:fldCharType="begin"/>
            </w:r>
            <w:r>
              <w:instrText xml:space="preserve"> ADDIN EN.CITE &lt;EndNote&gt;&lt;Cite&gt;&lt;Author&gt;khanzadi&lt;/Author&gt;&lt;Year&gt;2014&lt;/Year&gt;&lt;RecNum&gt;1085&lt;/RecNum&gt;&lt;DisplayText&gt;&lt;style face="superscript"&gt;29&lt;/style&gt;&lt;/DisplayText&gt;&lt;record&gt;&lt;rec-number&gt;1085&lt;/rec-number&gt;&lt;foreign-keys&gt;&lt;key app="EN" db-id="a9tspfsz9w9a9xe2tr2pf9r9w5vfearwsxwf" timestamp="1649066532"&gt;1085&lt;/key&gt;&lt;/foreign-keys&gt;&lt;ref-type name="Journal Article"&gt;17&lt;/ref-type&gt;&lt;contributors&gt;&lt;authors&gt;&lt;author&gt;khanzadi, saeid&lt;/author&gt;&lt;author&gt;Jamshidi, Abdollah&lt;/author&gt;&lt;author&gt;Razmyar, Jamshid&lt;/author&gt;&lt;author&gt;Borji, Shiva&lt;/author&gt;&lt;/authors&gt;&lt;/contributors&gt;&lt;titles&gt;&lt;title&gt;Identification of Coxiella burnetii by touch-down PCR assay in unpasteurized milk and dairy products in North - East of Iran&lt;/title&gt;&lt;secondary-title&gt;Iranian Journal of Veterinary Medicine&lt;/secondary-title&gt;&lt;short-title&gt;Identification of Coxiella burnetii by touch-down PCR assay in unpasteurized milk and dairy products in North - East of Iran&lt;/short-title&gt;&lt;/titles&gt;&lt;periodical&gt;&lt;full-title&gt;Iranian Journal of Veterinary Medicine&lt;/full-title&gt;&lt;/periodical&gt;&lt;pages&gt;15-19&lt;/pages&gt;&lt;volume&gt;8&lt;/volume&gt;&lt;number&gt;1&lt;/number&gt;&lt;keywords&gt;&lt;keyword&gt;Coxiella burnetii&lt;/keyword&gt;&lt;keyword&gt;Milk&lt;/keyword&gt;&lt;keyword&gt;touch-down PCR&lt;/keyword&gt;&lt;keyword&gt;unpasteurized dairy products&lt;/keyword&gt;&lt;/keywords&gt;&lt;dates&gt;&lt;year&gt;2014&lt;/year&gt;&lt;/dates&gt;&lt;urls&gt;&lt;related-urls&gt;&lt;url&gt;https://ijvm.ut.ac.ir/article_50558_037c8bbb2507d02ac6b8a6c75fdd3983.pdf&lt;/url&gt;&lt;/related-urls&gt;&lt;/urls&gt;&lt;electronic-resource-num&gt;10.22059/ijvm.2014.50558&lt;/electronic-resource-num&gt;&lt;/record&gt;&lt;/Cite&gt;&lt;/EndNote&gt;</w:instrText>
            </w:r>
            <w:r>
              <w:fldChar w:fldCharType="separate"/>
            </w:r>
            <w:r w:rsidRPr="00D70AD8">
              <w:rPr>
                <w:noProof/>
                <w:vertAlign w:val="superscript"/>
              </w:rPr>
              <w:t>29</w:t>
            </w:r>
            <w:r>
              <w:fldChar w:fldCharType="end"/>
            </w:r>
          </w:p>
          <w:p w14:paraId="44D63AD5" w14:textId="49FA9E4E" w:rsidR="00B31D50" w:rsidRPr="00133644" w:rsidRDefault="00B31D50" w:rsidP="00920C98">
            <w:pPr>
              <w:spacing w:after="160" w:line="259" w:lineRule="auto"/>
            </w:pPr>
          </w:p>
        </w:tc>
        <w:tc>
          <w:tcPr>
            <w:tcW w:w="900" w:type="dxa"/>
          </w:tcPr>
          <w:p w14:paraId="156E218C" w14:textId="77777777" w:rsidR="00B31D50" w:rsidRPr="00D67D66" w:rsidRDefault="00B31D50" w:rsidP="00920C98">
            <w:pPr>
              <w:jc w:val="center"/>
            </w:pPr>
          </w:p>
        </w:tc>
      </w:tr>
      <w:tr w:rsidR="00B31D50" w:rsidRPr="00133644" w14:paraId="741A32DD" w14:textId="3D09A724" w:rsidTr="00920C98">
        <w:trPr>
          <w:trHeight w:val="800"/>
        </w:trPr>
        <w:tc>
          <w:tcPr>
            <w:tcW w:w="1080" w:type="dxa"/>
          </w:tcPr>
          <w:p w14:paraId="1AB90FBA" w14:textId="164B7248" w:rsidR="00B31D50" w:rsidRPr="00133644" w:rsidRDefault="00B31D50" w:rsidP="00920C98">
            <w:pPr>
              <w:spacing w:after="160" w:line="259" w:lineRule="auto"/>
            </w:pPr>
            <w:r w:rsidRPr="00BB2263">
              <w:lastRenderedPageBreak/>
              <w:t xml:space="preserve">Q fever/ C. </w:t>
            </w:r>
            <w:proofErr w:type="spellStart"/>
            <w:r w:rsidRPr="00BB2263">
              <w:t>burnetii</w:t>
            </w:r>
            <w:proofErr w:type="spellEnd"/>
          </w:p>
        </w:tc>
        <w:tc>
          <w:tcPr>
            <w:tcW w:w="720" w:type="dxa"/>
          </w:tcPr>
          <w:p w14:paraId="489D02C0" w14:textId="676BF471" w:rsidR="00B31D50" w:rsidRPr="00133644" w:rsidRDefault="00B31D50" w:rsidP="00920C98">
            <w:pPr>
              <w:spacing w:after="160" w:line="259" w:lineRule="auto"/>
            </w:pPr>
            <w:r w:rsidRPr="00BB2263">
              <w:t>2014</w:t>
            </w:r>
          </w:p>
        </w:tc>
        <w:tc>
          <w:tcPr>
            <w:tcW w:w="990" w:type="dxa"/>
          </w:tcPr>
          <w:p w14:paraId="4A7F51B9" w14:textId="338D8D69" w:rsidR="00B31D50" w:rsidRPr="00133644" w:rsidRDefault="00B31D50" w:rsidP="00920C98">
            <w:pPr>
              <w:spacing w:after="160" w:line="259" w:lineRule="auto"/>
            </w:pPr>
            <w:r w:rsidRPr="00C452FD">
              <w:t>Iran</w:t>
            </w:r>
          </w:p>
        </w:tc>
        <w:tc>
          <w:tcPr>
            <w:tcW w:w="1170" w:type="dxa"/>
          </w:tcPr>
          <w:p w14:paraId="050BC6D6" w14:textId="5876C05F" w:rsidR="00B31D50" w:rsidRPr="00133644" w:rsidRDefault="00B31D50" w:rsidP="00920C98">
            <w:r w:rsidRPr="00BB2263">
              <w:t>Cross sectional</w:t>
            </w:r>
          </w:p>
        </w:tc>
        <w:tc>
          <w:tcPr>
            <w:tcW w:w="1260" w:type="dxa"/>
          </w:tcPr>
          <w:p w14:paraId="68BDF0E9" w14:textId="5EBEE470" w:rsidR="00B31D50" w:rsidRPr="00133644" w:rsidRDefault="00B31D50" w:rsidP="00920C98">
            <w:pPr>
              <w:spacing w:after="160" w:line="259" w:lineRule="auto"/>
            </w:pPr>
            <w:r>
              <w:t>g</w:t>
            </w:r>
            <w:r w:rsidRPr="00BB2263">
              <w:t xml:space="preserve">oat </w:t>
            </w:r>
          </w:p>
        </w:tc>
        <w:tc>
          <w:tcPr>
            <w:tcW w:w="1710" w:type="dxa"/>
          </w:tcPr>
          <w:p w14:paraId="59D00E42" w14:textId="5C4E740D" w:rsidR="00B31D50" w:rsidRPr="00133644" w:rsidRDefault="00B31D50" w:rsidP="00920C98">
            <w:pPr>
              <w:spacing w:after="160" w:line="259" w:lineRule="auto"/>
            </w:pPr>
            <w:r w:rsidRPr="00BB2263">
              <w:t>54milk samples</w:t>
            </w:r>
          </w:p>
        </w:tc>
        <w:tc>
          <w:tcPr>
            <w:tcW w:w="2790" w:type="dxa"/>
          </w:tcPr>
          <w:p w14:paraId="1DBFDE3C" w14:textId="48C70EFB" w:rsidR="00B31D50" w:rsidRPr="00133644" w:rsidRDefault="00B31D50" w:rsidP="00920C98">
            <w:pPr>
              <w:spacing w:after="160" w:line="259" w:lineRule="auto"/>
            </w:pPr>
            <w:r w:rsidRPr="00BB2263">
              <w:t xml:space="preserve">total of 54 goat milk samples, 26 samples (48%) were found to be positive for the presence of Coxiella </w:t>
            </w:r>
            <w:proofErr w:type="spellStart"/>
            <w:r w:rsidRPr="00BB2263">
              <w:t>burnetii</w:t>
            </w:r>
            <w:proofErr w:type="spellEnd"/>
            <w:r w:rsidRPr="00BB2263">
              <w:t>.</w:t>
            </w:r>
          </w:p>
        </w:tc>
        <w:tc>
          <w:tcPr>
            <w:tcW w:w="1350" w:type="dxa"/>
          </w:tcPr>
          <w:p w14:paraId="4EFDA7C6" w14:textId="61FBB116" w:rsidR="00B31D50" w:rsidRPr="00133644" w:rsidRDefault="00B31D50" w:rsidP="00920C98">
            <w:pPr>
              <w:spacing w:after="160" w:line="259" w:lineRule="auto"/>
            </w:pPr>
            <w:r w:rsidRPr="00BB2263">
              <w:t>Khademi</w:t>
            </w:r>
            <w:r>
              <w:fldChar w:fldCharType="begin"/>
            </w:r>
            <w:r>
              <w:instrText xml:space="preserve"> ADDIN EN.CITE &lt;EndNote&gt;&lt;Cite&gt;&lt;Author&gt;Peyman Khademi&lt;/Author&gt;&lt;Year&gt;2014&lt;/Year&gt;&lt;RecNum&gt;1106&lt;/RecNum&gt;&lt;DisplayText&gt;&lt;style face="superscript"&gt;30&lt;/style&gt;&lt;/DisplayText&gt;&lt;record&gt;&lt;rec-number&gt;1106&lt;/rec-number&gt;&lt;foreign-keys&gt;&lt;key app="EN" db-id="a9tspfsz9w9a9xe2tr2pf9r9w5vfearwsxwf" timestamp="1650437409"&gt;1106&lt;/key&gt;&lt;/foreign-keys&gt;&lt;ref-type name="Journal Article"&gt;17&lt;/ref-type&gt;&lt;contributors&gt;&lt;authors&gt;&lt;author&gt;Peyman Khademi,&lt;/author&gt;&lt;author&gt;Mohammad Reza Mahzounieh,&lt;/author&gt;&lt;author&gt;Azizollah Ebrahimi Kahrizsangi,&lt;/author&gt;&lt;author&gt;Emad Shdravan,&lt;/author&gt;&lt;/authors&gt;&lt;/contributors&gt;&lt;auth-address&gt;Pathobiology Department, Faculty of Veterinary Medicine, Shahrekord University, Shahrekord, Iran; Phone: +98 91696967148&lt;/auth-address&gt;&lt;titles&gt;&lt;title&gt;Genomic detection of Coxiella burnetii in goat milk samples in animal farms Khorramabad Township, Iran&lt;/title&gt;&lt;secondary-title&gt;Pajoohande&lt;/secondary-title&gt;&lt;/titles&gt;&lt;periodical&gt;&lt;full-title&gt;Pajoohande&lt;/full-title&gt;&lt;/periodical&gt;&lt;pages&gt;162-168&lt;/pages&gt;&lt;volume&gt;19&lt;/volume&gt;&lt;number&gt;3&lt;/number&gt;&lt;section&gt;162&lt;/section&gt;&lt;keywords&gt;&lt;keyword&gt;Q fever, Coxiella burnetii, Goat milk, Khorramabad, Nested PCR&lt;/keyword&gt;&lt;/keywords&gt;&lt;dates&gt;&lt;year&gt;2014&lt;/year&gt;&lt;/dates&gt;&lt;isbn&gt;1735-1022&lt;/isbn&gt;&lt;call-num&gt;A-10-1-850&lt;/call-num&gt;&lt;work-type&gt;Original&lt;/work-type&gt;&lt;urls&gt;&lt;related-urls&gt;&lt;url&gt;http://pajoohande.sbmu.ac.ir/article-1-1773-en.html&lt;/url&gt;&lt;/related-urls&gt;&lt;pdf-urls&gt;&lt;url&gt;http://pajoohande.sbmu.ac.ir/article-1-1773-en.pdf&lt;/url&gt;&lt;/pdf-urls&gt;&lt;/urls&gt;&lt;language&gt;eng&lt;/language&gt;&lt;access-date&gt;2014&lt;/access-date&gt;&lt;/record&gt;&lt;/Cite&gt;&lt;/EndNote&gt;</w:instrText>
            </w:r>
            <w:r>
              <w:fldChar w:fldCharType="separate"/>
            </w:r>
            <w:r w:rsidRPr="00D70AD8">
              <w:rPr>
                <w:noProof/>
                <w:vertAlign w:val="superscript"/>
              </w:rPr>
              <w:t>30</w:t>
            </w:r>
            <w:r>
              <w:fldChar w:fldCharType="end"/>
            </w:r>
          </w:p>
        </w:tc>
        <w:tc>
          <w:tcPr>
            <w:tcW w:w="900" w:type="dxa"/>
          </w:tcPr>
          <w:p w14:paraId="365DDB28" w14:textId="77777777" w:rsidR="00B31D50" w:rsidRPr="00BB2263" w:rsidRDefault="00B31D50" w:rsidP="00920C98">
            <w:pPr>
              <w:jc w:val="center"/>
            </w:pPr>
          </w:p>
        </w:tc>
      </w:tr>
      <w:tr w:rsidR="00B31D50" w:rsidRPr="00133644" w14:paraId="1BE7AC8F" w14:textId="49AD6785" w:rsidTr="00920C98">
        <w:trPr>
          <w:trHeight w:val="734"/>
        </w:trPr>
        <w:tc>
          <w:tcPr>
            <w:tcW w:w="1080" w:type="dxa"/>
          </w:tcPr>
          <w:p w14:paraId="48A3480E" w14:textId="0E979923" w:rsidR="00B31D50" w:rsidRPr="00133644" w:rsidRDefault="00B31D50" w:rsidP="00920C98">
            <w:pPr>
              <w:spacing w:after="160" w:line="259" w:lineRule="auto"/>
            </w:pPr>
            <w:r w:rsidRPr="00EB2C12">
              <w:t xml:space="preserve">Q fever/ C. </w:t>
            </w:r>
            <w:proofErr w:type="spellStart"/>
            <w:r w:rsidRPr="00EB2C12">
              <w:t>burnetii</w:t>
            </w:r>
            <w:proofErr w:type="spellEnd"/>
          </w:p>
        </w:tc>
        <w:tc>
          <w:tcPr>
            <w:tcW w:w="720" w:type="dxa"/>
          </w:tcPr>
          <w:p w14:paraId="3B101874" w14:textId="68DA9E44" w:rsidR="00B31D50" w:rsidRPr="00133644" w:rsidRDefault="00B31D50" w:rsidP="00920C98">
            <w:pPr>
              <w:spacing w:after="160" w:line="259" w:lineRule="auto"/>
            </w:pPr>
            <w:r w:rsidRPr="00EB2C12">
              <w:t>2014</w:t>
            </w:r>
          </w:p>
        </w:tc>
        <w:tc>
          <w:tcPr>
            <w:tcW w:w="990" w:type="dxa"/>
          </w:tcPr>
          <w:p w14:paraId="7386EC09" w14:textId="25F68CA4" w:rsidR="00B31D50" w:rsidRPr="00133644" w:rsidRDefault="00B31D50" w:rsidP="00920C98">
            <w:pPr>
              <w:spacing w:after="160" w:line="259" w:lineRule="auto"/>
            </w:pPr>
            <w:r w:rsidRPr="00EB2C12">
              <w:t>Iran</w:t>
            </w:r>
          </w:p>
        </w:tc>
        <w:tc>
          <w:tcPr>
            <w:tcW w:w="1170" w:type="dxa"/>
          </w:tcPr>
          <w:p w14:paraId="683E293C" w14:textId="7E7E45AB" w:rsidR="00B31D50" w:rsidRPr="00133644" w:rsidRDefault="00B31D50" w:rsidP="00920C98">
            <w:r w:rsidRPr="00EB2C12">
              <w:t>Cross sectional</w:t>
            </w:r>
          </w:p>
        </w:tc>
        <w:tc>
          <w:tcPr>
            <w:tcW w:w="1260" w:type="dxa"/>
          </w:tcPr>
          <w:p w14:paraId="73079389" w14:textId="4D43A602" w:rsidR="00B31D50" w:rsidRPr="00133644" w:rsidRDefault="00B31D50" w:rsidP="00920C98">
            <w:pPr>
              <w:spacing w:after="160" w:line="259" w:lineRule="auto"/>
            </w:pPr>
            <w:r w:rsidRPr="00EB2C12">
              <w:t>Sheep, goat</w:t>
            </w:r>
          </w:p>
        </w:tc>
        <w:tc>
          <w:tcPr>
            <w:tcW w:w="1710" w:type="dxa"/>
          </w:tcPr>
          <w:p w14:paraId="04B3E203" w14:textId="3744825A" w:rsidR="00B31D50" w:rsidRPr="00133644" w:rsidRDefault="00B31D50" w:rsidP="00920C98">
            <w:pPr>
              <w:spacing w:after="160" w:line="259" w:lineRule="auto"/>
            </w:pPr>
            <w:r w:rsidRPr="00EB2C12">
              <w:t>460 sera (Sheep 255 and goats 205)</w:t>
            </w:r>
          </w:p>
        </w:tc>
        <w:tc>
          <w:tcPr>
            <w:tcW w:w="2790" w:type="dxa"/>
          </w:tcPr>
          <w:p w14:paraId="03F24EA8" w14:textId="5A49988D" w:rsidR="00B31D50" w:rsidRPr="00133644" w:rsidRDefault="00B31D50" w:rsidP="00920C98">
            <w:pPr>
              <w:spacing w:after="160" w:line="259" w:lineRule="auto"/>
            </w:pPr>
            <w:r w:rsidRPr="00EB2C12">
              <w:t xml:space="preserve">Seroprevalence of C. </w:t>
            </w:r>
            <w:proofErr w:type="spellStart"/>
            <w:r w:rsidRPr="00EB2C12">
              <w:t>burnetii</w:t>
            </w:r>
            <w:proofErr w:type="spellEnd"/>
            <w:r w:rsidRPr="00EB2C12">
              <w:t xml:space="preserve"> at animal level was 36.5% (95% CI: 30.6%-42.4%) for sheep and 29.8% (95% CI: 23.8%-36.2%) for goat populations</w:t>
            </w:r>
          </w:p>
        </w:tc>
        <w:tc>
          <w:tcPr>
            <w:tcW w:w="1350" w:type="dxa"/>
          </w:tcPr>
          <w:p w14:paraId="45990F2B" w14:textId="7AA80DD9" w:rsidR="00B31D50" w:rsidRPr="00133644" w:rsidRDefault="00B31D50" w:rsidP="00920C98">
            <w:pPr>
              <w:spacing w:after="160" w:line="259" w:lineRule="auto"/>
            </w:pPr>
            <w:proofErr w:type="spellStart"/>
            <w:r w:rsidRPr="00EB2C12">
              <w:t>Keyvani</w:t>
            </w:r>
            <w:proofErr w:type="spellEnd"/>
            <w:r w:rsidRPr="00EB2C12">
              <w:t xml:space="preserve"> Rad N</w:t>
            </w:r>
            <w:r>
              <w:fldChar w:fldCharType="begin"/>
            </w:r>
            <w:r>
              <w:instrText xml:space="preserve"> ADDIN EN.CITE &lt;EndNote&gt;&lt;Cite&gt;&lt;Author&gt;KEYVANI RAD&lt;/Author&gt;&lt;Year&gt;2014&lt;/Year&gt;&lt;RecNum&gt;1093&lt;/RecNum&gt;&lt;DisplayText&gt;&lt;style face="superscript"&gt;31&lt;/style&gt;&lt;/DisplayText&gt;&lt;record&gt;&lt;rec-number&gt;1093&lt;/rec-number&gt;&lt;foreign-keys&gt;&lt;key app="EN" db-id="a9tspfsz9w9a9xe2tr2pf9r9w5vfearwsxwf" timestamp="1649067519"&gt;1093&lt;/key&gt;&lt;/foreign-keys&gt;&lt;ref-type name="Journal Article"&gt;17&lt;/ref-type&gt;&lt;contributors&gt;&lt;authors&gt;&lt;author&gt;KEYVANI RAD,N.&lt;/author&gt;&lt;author&gt;AZIZZADEH,M.&lt;/author&gt;&lt;author&gt;TAGHAVI RAZAVIZADEH,A.R.&lt;/author&gt;&lt;author&gt;MEHRZAD,J.&lt;/author&gt;&lt;author&gt;RASHTIBAF,M.&lt;/author&gt;&lt;/authors&gt;&lt;/contributors&gt;&lt;titles&gt;&lt;title&gt;SEROEPIDEMIOLOGY OF COXIELLOSIS (Q FEVER) IN SHEEP AND GOAT POPULATIONS IN THE NORTHEAST OF IRAN&lt;/title&gt;&lt;secondary-title&gt;IRANIAN JOURNAL OF VETERINARY RESEARCH (IJVR)&lt;/secondary-title&gt;&lt;/titles&gt;&lt;periodical&gt;&lt;full-title&gt;IRANIAN JOURNAL OF VETERINARY RESEARCH (IJVR)&lt;/full-title&gt;&lt;/periodical&gt;&lt;pages&gt;-&lt;/pages&gt;&lt;volume&gt;15&lt;/volume&gt;&lt;number&gt;1 (46)&lt;/number&gt;&lt;dates&gt;&lt;year&gt;2014&lt;/year&gt;&lt;/dates&gt;&lt;isbn&gt;1728-1997&lt;/isbn&gt;&lt;urls&gt;&lt;related-urls&gt;&lt;url&gt;https://www.sid.ir/en/journal/ViewPaper.aspx?id=506362&lt;/url&gt;&lt;/related-urls&gt;&lt;/urls&gt;&lt;/record&gt;&lt;/Cite&gt;&lt;/EndNote&gt;</w:instrText>
            </w:r>
            <w:r>
              <w:fldChar w:fldCharType="separate"/>
            </w:r>
            <w:r w:rsidRPr="00D70AD8">
              <w:rPr>
                <w:noProof/>
                <w:vertAlign w:val="superscript"/>
              </w:rPr>
              <w:t>31</w:t>
            </w:r>
            <w:r>
              <w:fldChar w:fldCharType="end"/>
            </w:r>
          </w:p>
        </w:tc>
        <w:tc>
          <w:tcPr>
            <w:tcW w:w="900" w:type="dxa"/>
          </w:tcPr>
          <w:p w14:paraId="1C6938ED" w14:textId="77777777" w:rsidR="00B31D50" w:rsidRPr="00EB2C12" w:rsidRDefault="00B31D50" w:rsidP="00920C98">
            <w:pPr>
              <w:jc w:val="center"/>
            </w:pPr>
          </w:p>
        </w:tc>
      </w:tr>
      <w:tr w:rsidR="00B31D50" w:rsidRPr="00133644" w14:paraId="42937EB5" w14:textId="0BB9AD40" w:rsidTr="00920C98">
        <w:trPr>
          <w:trHeight w:val="917"/>
        </w:trPr>
        <w:tc>
          <w:tcPr>
            <w:tcW w:w="1080" w:type="dxa"/>
          </w:tcPr>
          <w:p w14:paraId="2906A94B" w14:textId="5DF78E89" w:rsidR="00B31D50" w:rsidRPr="00712DDF" w:rsidRDefault="00B31D50" w:rsidP="00920C98">
            <w:r w:rsidRPr="00BB184F">
              <w:t xml:space="preserve">Q fever/ C. </w:t>
            </w:r>
            <w:proofErr w:type="spellStart"/>
            <w:r w:rsidRPr="00BB184F">
              <w:t>burnetii</w:t>
            </w:r>
            <w:proofErr w:type="spellEnd"/>
          </w:p>
        </w:tc>
        <w:tc>
          <w:tcPr>
            <w:tcW w:w="720" w:type="dxa"/>
          </w:tcPr>
          <w:p w14:paraId="7F99611B" w14:textId="7D24120E" w:rsidR="00B31D50" w:rsidRPr="00712DDF" w:rsidRDefault="00B31D50" w:rsidP="00920C98">
            <w:r w:rsidRPr="00BB184F">
              <w:t>2014</w:t>
            </w:r>
          </w:p>
        </w:tc>
        <w:tc>
          <w:tcPr>
            <w:tcW w:w="990" w:type="dxa"/>
          </w:tcPr>
          <w:p w14:paraId="3A2F5839" w14:textId="6BD59FB0" w:rsidR="00B31D50" w:rsidRPr="00712DDF" w:rsidRDefault="00B31D50" w:rsidP="00920C98">
            <w:r w:rsidRPr="00BB184F">
              <w:t>Afghanistan</w:t>
            </w:r>
          </w:p>
        </w:tc>
        <w:tc>
          <w:tcPr>
            <w:tcW w:w="1170" w:type="dxa"/>
          </w:tcPr>
          <w:p w14:paraId="45584FA9" w14:textId="7D5C25D5" w:rsidR="00B31D50" w:rsidRPr="00712DDF" w:rsidRDefault="00B31D50" w:rsidP="00920C98">
            <w:r w:rsidRPr="00BB184F">
              <w:t>Cross sectional</w:t>
            </w:r>
          </w:p>
        </w:tc>
        <w:tc>
          <w:tcPr>
            <w:tcW w:w="1260" w:type="dxa"/>
          </w:tcPr>
          <w:p w14:paraId="67F4CEC6" w14:textId="5324692B" w:rsidR="00B31D50" w:rsidRPr="00712DDF" w:rsidRDefault="00B31D50" w:rsidP="00920C98">
            <w:r w:rsidRPr="00BB184F">
              <w:t>human</w:t>
            </w:r>
          </w:p>
        </w:tc>
        <w:tc>
          <w:tcPr>
            <w:tcW w:w="1710" w:type="dxa"/>
          </w:tcPr>
          <w:p w14:paraId="35AD6D9A" w14:textId="36E37C26" w:rsidR="00B31D50" w:rsidRPr="00712DDF" w:rsidRDefault="00B31D50" w:rsidP="00920C98">
            <w:r w:rsidRPr="00BB184F">
              <w:t>467 serum samples</w:t>
            </w:r>
          </w:p>
        </w:tc>
        <w:tc>
          <w:tcPr>
            <w:tcW w:w="2790" w:type="dxa"/>
          </w:tcPr>
          <w:p w14:paraId="59528775" w14:textId="501E9C5D" w:rsidR="00B31D50" w:rsidRPr="00712DDF" w:rsidRDefault="00B31D50" w:rsidP="00920C98">
            <w:r w:rsidRPr="00BB184F">
              <w:t xml:space="preserve">Among the samples tested, 15 samples (3.2%) were positive for Coxiella </w:t>
            </w:r>
            <w:proofErr w:type="spellStart"/>
            <w:r w:rsidRPr="00BB184F">
              <w:t>burnetii</w:t>
            </w:r>
            <w:proofErr w:type="spellEnd"/>
          </w:p>
        </w:tc>
        <w:tc>
          <w:tcPr>
            <w:tcW w:w="1350" w:type="dxa"/>
          </w:tcPr>
          <w:p w14:paraId="4E237D87" w14:textId="51C47F5C" w:rsidR="00B31D50" w:rsidRPr="00712DDF" w:rsidRDefault="00B31D50" w:rsidP="00920C98">
            <w:r w:rsidRPr="00BB184F">
              <w:t>Newman,E,A</w:t>
            </w:r>
            <w:r>
              <w:fldChar w:fldCharType="begin"/>
            </w:r>
            <w:r>
              <w:instrText xml:space="preserve"> ADDIN EN.CITE &lt;EndNote&gt;&lt;Cite&gt;&lt;Author&gt;Newman&lt;/Author&gt;&lt;Year&gt;2014&lt;/Year&gt;&lt;RecNum&gt;762&lt;/RecNum&gt;&lt;DisplayText&gt;&lt;style face="superscript"&gt;32&lt;/style&gt;&lt;/DisplayText&gt;&lt;record&gt;&lt;rec-number&gt;762&lt;/rec-number&gt;&lt;foreign-keys&gt;&lt;key app="EN" db-id="a9tspfsz9w9a9xe2tr2pf9r9w5vfearwsxwf" timestamp="1639480131"&gt;762&lt;/key&gt;&lt;/foreign-keys&gt;&lt;ref-type name="Journal Article"&gt;17&lt;/ref-type&gt;&lt;contributors&gt;&lt;authors&gt;&lt;author&gt;Newman, E. N. C.&lt;/author&gt;&lt;author&gt;Johnstone, P.&lt;/author&gt;&lt;author&gt;Bridge, H.&lt;/author&gt;&lt;author&gt;Wright, D.&lt;/author&gt;&lt;author&gt;Jameson, L.&lt;/author&gt;&lt;author&gt;Bosworth, A.&lt;/author&gt;&lt;author&gt;Hatch, R.&lt;/author&gt;&lt;author&gt;Hayward-Karlsson, J.&lt;/author&gt;&lt;author&gt;Osborne, J.&lt;/author&gt;&lt;author&gt;Bailey, M. S.&lt;/author&gt;&lt;author&gt;Green, A.&lt;/author&gt;&lt;author&gt;Ross, D.&lt;/author&gt;&lt;author&gt;Brooks, T.&lt;/author&gt;&lt;author&gt;Hewson, R.&lt;/author&gt;&lt;/authors&gt;&lt;/contributors&gt;&lt;titles&gt;&lt;title&gt;Seroconversion for Infectious Pathogens among UK Military Personnel Deployed to Afghanistan, 2008-2011&lt;/title&gt;&lt;secondary-title&gt;Emerging Infectious Diseases&lt;/secondary-title&gt;&lt;/titles&gt;&lt;periodical&gt;&lt;full-title&gt;Emerging Infectious Diseases&lt;/full-title&gt;&lt;/periodical&gt;&lt;pages&gt;2015-2022&lt;/pages&gt;&lt;volume&gt;20&lt;/volume&gt;&lt;number&gt;12&lt;/number&gt;&lt;dates&gt;&lt;year&gt;2014&lt;/year&gt;&lt;pub-dates&gt;&lt;date&gt;Dec&lt;/date&gt;&lt;/pub-dates&gt;&lt;/dates&gt;&lt;isbn&gt;1080-6040&lt;/isbn&gt;&lt;accession-num&gt;WOS:000345729900006&lt;/accession-num&gt;&lt;urls&gt;&lt;related-urls&gt;&lt;url&gt;&amp;lt;Go to ISI&amp;gt;://WOS:000345729900006&lt;/url&gt;&lt;/related-urls&gt;&lt;/urls&gt;&lt;electronic-resource-num&gt;10.3201/eid2012.131830&lt;/electronic-resource-num&gt;&lt;/record&gt;&lt;/Cite&gt;&lt;/EndNote&gt;</w:instrText>
            </w:r>
            <w:r>
              <w:fldChar w:fldCharType="separate"/>
            </w:r>
            <w:r w:rsidRPr="00D70AD8">
              <w:rPr>
                <w:noProof/>
                <w:vertAlign w:val="superscript"/>
              </w:rPr>
              <w:t>32</w:t>
            </w:r>
            <w:r>
              <w:fldChar w:fldCharType="end"/>
            </w:r>
          </w:p>
        </w:tc>
        <w:tc>
          <w:tcPr>
            <w:tcW w:w="900" w:type="dxa"/>
          </w:tcPr>
          <w:p w14:paraId="6D3818DC" w14:textId="4851CED3" w:rsidR="00B31D50" w:rsidRPr="00BB184F" w:rsidRDefault="0042688D" w:rsidP="00920C98">
            <w:pPr>
              <w:jc w:val="center"/>
            </w:pPr>
            <w:r>
              <w:t>5</w:t>
            </w:r>
          </w:p>
        </w:tc>
      </w:tr>
      <w:tr w:rsidR="00B31D50" w:rsidRPr="00133644" w14:paraId="5FFB28DC" w14:textId="1C1E9AFF" w:rsidTr="00920C98">
        <w:trPr>
          <w:trHeight w:val="1178"/>
        </w:trPr>
        <w:tc>
          <w:tcPr>
            <w:tcW w:w="1080" w:type="dxa"/>
          </w:tcPr>
          <w:p w14:paraId="08EA5DA8" w14:textId="6D5FC31D" w:rsidR="00B31D50" w:rsidRPr="00712DDF" w:rsidRDefault="00B31D50" w:rsidP="00920C98">
            <w:r w:rsidRPr="00A7562A">
              <w:t xml:space="preserve">Q fever/ C. </w:t>
            </w:r>
            <w:proofErr w:type="spellStart"/>
            <w:r w:rsidRPr="00A7562A">
              <w:t>burnetii</w:t>
            </w:r>
            <w:proofErr w:type="spellEnd"/>
          </w:p>
        </w:tc>
        <w:tc>
          <w:tcPr>
            <w:tcW w:w="720" w:type="dxa"/>
          </w:tcPr>
          <w:p w14:paraId="2217A9BC" w14:textId="0DCD227B" w:rsidR="00B31D50" w:rsidRPr="00712DDF" w:rsidRDefault="00B31D50" w:rsidP="00920C98">
            <w:r w:rsidRPr="00A7562A">
              <w:t>2014</w:t>
            </w:r>
          </w:p>
        </w:tc>
        <w:tc>
          <w:tcPr>
            <w:tcW w:w="990" w:type="dxa"/>
          </w:tcPr>
          <w:p w14:paraId="00D75184" w14:textId="11B06E60" w:rsidR="00B31D50" w:rsidRPr="00712DDF" w:rsidRDefault="00B31D50" w:rsidP="00920C98">
            <w:r w:rsidRPr="00C452FD">
              <w:t>Iran</w:t>
            </w:r>
          </w:p>
        </w:tc>
        <w:tc>
          <w:tcPr>
            <w:tcW w:w="1170" w:type="dxa"/>
          </w:tcPr>
          <w:p w14:paraId="5F5EDB9D" w14:textId="38871A5D" w:rsidR="00B31D50" w:rsidRPr="00712DDF" w:rsidRDefault="00B31D50" w:rsidP="00920C98">
            <w:r w:rsidRPr="00A7562A">
              <w:t>Cross-sectional</w:t>
            </w:r>
          </w:p>
        </w:tc>
        <w:tc>
          <w:tcPr>
            <w:tcW w:w="1260" w:type="dxa"/>
          </w:tcPr>
          <w:p w14:paraId="551C0BBF" w14:textId="320B322F" w:rsidR="00B31D50" w:rsidRPr="00712DDF" w:rsidRDefault="00B31D50" w:rsidP="00920C98">
            <w:r w:rsidRPr="00A7562A">
              <w:t>cattle</w:t>
            </w:r>
          </w:p>
        </w:tc>
        <w:tc>
          <w:tcPr>
            <w:tcW w:w="1710" w:type="dxa"/>
          </w:tcPr>
          <w:p w14:paraId="2FFB9167" w14:textId="72910B17" w:rsidR="00B31D50" w:rsidRPr="00712DDF" w:rsidRDefault="00B31D50" w:rsidP="00920C98">
            <w:r w:rsidRPr="00A7562A">
              <w:t>120 milk samples</w:t>
            </w:r>
          </w:p>
        </w:tc>
        <w:tc>
          <w:tcPr>
            <w:tcW w:w="2790" w:type="dxa"/>
          </w:tcPr>
          <w:p w14:paraId="6105EF49" w14:textId="41635F47" w:rsidR="00B31D50" w:rsidRPr="00712DDF" w:rsidRDefault="00B31D50" w:rsidP="00920C98">
            <w:r w:rsidRPr="00A7562A">
              <w:t xml:space="preserve">In this study, in total, 26 samples (21.66%) were found to be positive for the presence of Coxiella </w:t>
            </w:r>
            <w:proofErr w:type="spellStart"/>
            <w:r w:rsidRPr="00A7562A">
              <w:t>burnetii</w:t>
            </w:r>
            <w:proofErr w:type="spellEnd"/>
          </w:p>
        </w:tc>
        <w:tc>
          <w:tcPr>
            <w:tcW w:w="1350" w:type="dxa"/>
          </w:tcPr>
          <w:p w14:paraId="3BB9BFAD" w14:textId="2AA3BAA6" w:rsidR="00B31D50" w:rsidRPr="00712DDF" w:rsidRDefault="00B31D50" w:rsidP="00920C98">
            <w:proofErr w:type="spellStart"/>
            <w:r w:rsidRPr="00A7562A">
              <w:t>Khademi</w:t>
            </w:r>
            <w:proofErr w:type="spellEnd"/>
            <w:r w:rsidRPr="00A7562A">
              <w:t>, P.</w:t>
            </w:r>
            <w:r>
              <w:fldChar w:fldCharType="begin"/>
            </w:r>
            <w:r>
              <w:instrText xml:space="preserve"> ADDIN EN.CITE &lt;EndNote&gt;&lt;Cite&gt;&lt;Author&gt;Khademi&lt;/Author&gt;&lt;Year&gt;2014&lt;/Year&gt;&lt;RecNum&gt;600&lt;/RecNum&gt;&lt;DisplayText&gt;&lt;style face="superscript"&gt;33&lt;/style&gt;&lt;/DisplayText&gt;&lt;record&gt;&lt;rec-number&gt;600&lt;/rec-number&gt;&lt;foreign-keys&gt;&lt;key app="EN" db-id="a9tspfsz9w9a9xe2tr2pf9r9w5vfearwsxwf" timestamp="1639480131"&gt;600&lt;/key&gt;&lt;/foreign-keys&gt;&lt;ref-type name="Journal Article"&gt;17&lt;/ref-type&gt;&lt;contributors&gt;&lt;authors&gt;&lt;author&gt;Khademi, P.&lt;/author&gt;&lt;author&gt;Mahzounieh, M.&lt;/author&gt;&lt;author&gt;Koutamehr, M. E.&lt;/author&gt;&lt;/authors&gt;&lt;/contributors&gt;&lt;titles&gt;&lt;title&gt;GENOMIC DETECTION OF COXIELLA BURNETII (Q FEVER AGENT) IN CATTLES MILK SAMPLES IN ANIMAL FARMS BONAB TOWNSHIP. Iran&lt;/title&gt;&lt;secondary-title&gt;Iranian Journal of Public Health&lt;/secondary-title&gt;&lt;/titles&gt;&lt;periodical&gt;&lt;full-title&gt;Iranian Journal of Public Health&lt;/full-title&gt;&lt;/periodical&gt;&lt;pages&gt;292-292&lt;/pages&gt;&lt;volume&gt;43&lt;/volume&gt;&lt;dates&gt;&lt;year&gt;2014&lt;/year&gt;&lt;pub-dates&gt;&lt;date&gt;Oct&lt;/date&gt;&lt;/pub-dates&gt;&lt;/dates&gt;&lt;isbn&gt;2251-6085&lt;/isbn&gt;&lt;accession-num&gt;WOS:000343869500551&lt;/accession-num&gt;&lt;urls&gt;&lt;related-urls&gt;&lt;url&gt;&amp;lt;Go to ISI&amp;gt;://WOS:000343869500551&lt;/url&gt;&lt;/related-urls&gt;&lt;/urls&gt;&lt;/record&gt;&lt;/Cite&gt;&lt;/EndNote&gt;</w:instrText>
            </w:r>
            <w:r>
              <w:fldChar w:fldCharType="separate"/>
            </w:r>
            <w:r w:rsidRPr="00D70AD8">
              <w:rPr>
                <w:noProof/>
                <w:vertAlign w:val="superscript"/>
              </w:rPr>
              <w:t>33</w:t>
            </w:r>
            <w:r>
              <w:fldChar w:fldCharType="end"/>
            </w:r>
          </w:p>
        </w:tc>
        <w:tc>
          <w:tcPr>
            <w:tcW w:w="900" w:type="dxa"/>
          </w:tcPr>
          <w:p w14:paraId="5D2CF1D7" w14:textId="77777777" w:rsidR="00B31D50" w:rsidRPr="00A7562A" w:rsidRDefault="00B31D50" w:rsidP="00920C98">
            <w:pPr>
              <w:jc w:val="center"/>
            </w:pPr>
          </w:p>
        </w:tc>
      </w:tr>
      <w:tr w:rsidR="00B31D50" w:rsidRPr="00133644" w14:paraId="569D562D" w14:textId="2046B0B4" w:rsidTr="00920C98">
        <w:tc>
          <w:tcPr>
            <w:tcW w:w="1080" w:type="dxa"/>
          </w:tcPr>
          <w:p w14:paraId="23F60523" w14:textId="77777777" w:rsidR="00B31D50" w:rsidRPr="00133644" w:rsidRDefault="00B31D50" w:rsidP="00920C98">
            <w:pPr>
              <w:spacing w:after="160" w:line="259" w:lineRule="auto"/>
            </w:pPr>
            <w:r w:rsidRPr="00133644">
              <w:t xml:space="preserve">Q fever/ C. </w:t>
            </w:r>
            <w:proofErr w:type="spellStart"/>
            <w:r w:rsidRPr="00133644">
              <w:t>burnetii</w:t>
            </w:r>
            <w:proofErr w:type="spellEnd"/>
          </w:p>
        </w:tc>
        <w:tc>
          <w:tcPr>
            <w:tcW w:w="720" w:type="dxa"/>
          </w:tcPr>
          <w:p w14:paraId="302FC2F8" w14:textId="77777777" w:rsidR="00B31D50" w:rsidRPr="00133644" w:rsidRDefault="00B31D50" w:rsidP="00920C98">
            <w:pPr>
              <w:spacing w:after="160" w:line="259" w:lineRule="auto"/>
            </w:pPr>
            <w:r w:rsidRPr="00133644">
              <w:t>2014</w:t>
            </w:r>
          </w:p>
        </w:tc>
        <w:tc>
          <w:tcPr>
            <w:tcW w:w="990" w:type="dxa"/>
          </w:tcPr>
          <w:p w14:paraId="335760DD" w14:textId="5488A808" w:rsidR="00B31D50" w:rsidRPr="00133644" w:rsidRDefault="00B31D50" w:rsidP="00920C98">
            <w:pPr>
              <w:spacing w:after="160" w:line="259" w:lineRule="auto"/>
            </w:pPr>
            <w:r w:rsidRPr="00133644">
              <w:t>Iran</w:t>
            </w:r>
          </w:p>
        </w:tc>
        <w:tc>
          <w:tcPr>
            <w:tcW w:w="1170" w:type="dxa"/>
          </w:tcPr>
          <w:p w14:paraId="05A1FCC2" w14:textId="25F79D9E" w:rsidR="00B31D50" w:rsidRPr="00133644" w:rsidRDefault="00B31D50" w:rsidP="00920C98">
            <w:r w:rsidRPr="00820446">
              <w:t>Cross sectional</w:t>
            </w:r>
          </w:p>
        </w:tc>
        <w:tc>
          <w:tcPr>
            <w:tcW w:w="1260" w:type="dxa"/>
          </w:tcPr>
          <w:p w14:paraId="3B1862F3" w14:textId="77777777" w:rsidR="00B31D50" w:rsidRPr="00133644" w:rsidRDefault="00B31D50" w:rsidP="00920C98">
            <w:pPr>
              <w:spacing w:after="160" w:line="259" w:lineRule="auto"/>
            </w:pPr>
            <w:r w:rsidRPr="00133644">
              <w:t>human</w:t>
            </w:r>
          </w:p>
        </w:tc>
        <w:tc>
          <w:tcPr>
            <w:tcW w:w="1710" w:type="dxa"/>
          </w:tcPr>
          <w:p w14:paraId="3198DA99" w14:textId="17DD8A76" w:rsidR="00B31D50" w:rsidRPr="00133644" w:rsidRDefault="00B31D50" w:rsidP="00920C98">
            <w:pPr>
              <w:spacing w:after="160" w:line="259" w:lineRule="auto"/>
            </w:pPr>
            <w:r w:rsidRPr="00133644">
              <w:t xml:space="preserve">105 </w:t>
            </w:r>
            <w:r w:rsidRPr="005F6189">
              <w:t>serum sample</w:t>
            </w:r>
          </w:p>
        </w:tc>
        <w:tc>
          <w:tcPr>
            <w:tcW w:w="2790" w:type="dxa"/>
          </w:tcPr>
          <w:p w14:paraId="5006DCA6" w14:textId="23E08CB6" w:rsidR="00B31D50" w:rsidRPr="00133644" w:rsidRDefault="00B31D50" w:rsidP="00920C98">
            <w:pPr>
              <w:spacing w:after="160" w:line="259" w:lineRule="auto"/>
            </w:pPr>
            <w:r w:rsidRPr="00133644">
              <w:t xml:space="preserve">Among 105 patients 35.2% (37/105) febrile patients had a positive serology test for acute Q fever. </w:t>
            </w:r>
          </w:p>
        </w:tc>
        <w:tc>
          <w:tcPr>
            <w:tcW w:w="1350" w:type="dxa"/>
          </w:tcPr>
          <w:p w14:paraId="1B6848A9" w14:textId="4ACA8B24" w:rsidR="00B31D50" w:rsidRPr="00133644" w:rsidRDefault="00B31D50" w:rsidP="00920C98">
            <w:bookmarkStart w:id="0" w:name="OLE_LINK1"/>
            <w:proofErr w:type="spellStart"/>
            <w:r w:rsidRPr="00133644">
              <w:t>Metanat</w:t>
            </w:r>
            <w:proofErr w:type="spellEnd"/>
            <w:r w:rsidRPr="00133644">
              <w:t xml:space="preserve"> M</w:t>
            </w:r>
            <w:bookmarkEnd w:id="0"/>
            <w:r w:rsidRPr="00133644">
              <w:t xml:space="preserve">. </w:t>
            </w:r>
            <w:r>
              <w:fldChar w:fldCharType="begin"/>
            </w:r>
            <w:r>
              <w:instrText xml:space="preserve"> ADDIN EN.CITE &lt;EndNote&gt;&lt;Cite&gt;&lt;Author&gt;Metanat&lt;/Author&gt;&lt;Year&gt;2014&lt;/Year&gt;&lt;RecNum&gt;267&lt;/RecNum&gt;&lt;DisplayText&gt;&lt;style face="superscript"&gt;34&lt;/style&gt;&lt;/DisplayText&gt;&lt;record&gt;&lt;rec-number&gt;267&lt;/rec-number&gt;&lt;foreign-keys&gt;&lt;key app="EN" db-id="a9tspfsz9w9a9xe2tr2pf9r9w5vfearwsxwf" timestamp="1639479531"&gt;267&lt;/key&gt;&lt;/foreign-keys&gt;&lt;ref-type name="Journal Article"&gt;17&lt;/ref-type&gt;&lt;contributors&gt;&lt;authors&gt;&lt;author&gt;Metanat, M.&lt;/author&gt;&lt;author&gt;Sepehri Rad, N.&lt;/author&gt;&lt;author&gt;Alavi-Naini, R.&lt;/author&gt;&lt;author&gt;Shahreki, S.&lt;/author&gt;&lt;author&gt;Sharifi-Mood, B.&lt;/author&gt;&lt;author&gt;Akhavan, A.&lt;/author&gt;&lt;author&gt;Poormontaseri, Z.&lt;/author&gt;&lt;/authors&gt;&lt;/contributors&gt;&lt;titles&gt;&lt;title&gt;Acute Q fever among febrile patients in Zahedan, southeastern Iran&lt;/title&gt;&lt;secondary-title&gt;Turkish Journal of Medical Sciences&lt;/secondary-title&gt;&lt;/titles&gt;&lt;periodical&gt;&lt;full-title&gt;Turkish Journal of Medical Sciences&lt;/full-title&gt;&lt;/periodical&gt;&lt;pages&gt;99-103&lt;/pages&gt;&lt;volume&gt;44&lt;/volume&gt;&lt;number&gt;1&lt;/number&gt;&lt;dates&gt;&lt;year&gt;2014&lt;/year&gt;&lt;/dates&gt;&lt;work-type&gt;Article&lt;/work-type&gt;&lt;urls&gt;&lt;related-urls&gt;&lt;url&gt;https://www.scopus.com/inward/record.uri?eid=2-s2.0-84888414587&amp;amp;doi=10.3906%2fsag-1209-102&amp;amp;partnerID=40&amp;amp;md5=ce669c78a9f5e30df438aef970b0b43f&lt;/url&gt;&lt;/related-urls&gt;&lt;/urls&gt;&lt;electronic-resource-num&gt;10.3906/sag-1209-102&lt;/electronic-resource-num&gt;&lt;remote-database-name&gt;Scopus&lt;/remote-database-name&gt;&lt;/record&gt;&lt;/Cite&gt;&lt;/EndNote&gt;</w:instrText>
            </w:r>
            <w:r>
              <w:fldChar w:fldCharType="separate"/>
            </w:r>
            <w:r w:rsidRPr="00D70AD8">
              <w:rPr>
                <w:noProof/>
                <w:vertAlign w:val="superscript"/>
              </w:rPr>
              <w:t>34</w:t>
            </w:r>
            <w:r>
              <w:fldChar w:fldCharType="end"/>
            </w:r>
          </w:p>
          <w:p w14:paraId="0AB82CDA" w14:textId="5D563C3F" w:rsidR="00B31D50" w:rsidRPr="00133644" w:rsidRDefault="00B31D50" w:rsidP="00920C98">
            <w:pPr>
              <w:spacing w:after="160" w:line="259" w:lineRule="auto"/>
            </w:pPr>
          </w:p>
        </w:tc>
        <w:tc>
          <w:tcPr>
            <w:tcW w:w="900" w:type="dxa"/>
          </w:tcPr>
          <w:p w14:paraId="52F5BCEF" w14:textId="4A450C57" w:rsidR="00B31D50" w:rsidRPr="00133644" w:rsidRDefault="00B31D50" w:rsidP="00920C98">
            <w:pPr>
              <w:jc w:val="center"/>
            </w:pPr>
            <w:r>
              <w:t>5</w:t>
            </w:r>
          </w:p>
        </w:tc>
      </w:tr>
      <w:tr w:rsidR="00B31D50" w:rsidRPr="00133644" w14:paraId="2BF875E3" w14:textId="385E0AF8" w:rsidTr="00920C98">
        <w:trPr>
          <w:trHeight w:val="899"/>
        </w:trPr>
        <w:tc>
          <w:tcPr>
            <w:tcW w:w="1080" w:type="dxa"/>
          </w:tcPr>
          <w:p w14:paraId="430D610E" w14:textId="7DE7E62B" w:rsidR="00B31D50" w:rsidRPr="007E67E2" w:rsidRDefault="00B31D50" w:rsidP="00920C98">
            <w:pPr>
              <w:spacing w:after="160" w:line="259" w:lineRule="auto"/>
            </w:pPr>
            <w:r w:rsidRPr="00891B77">
              <w:t xml:space="preserve">Q fever/ C. </w:t>
            </w:r>
            <w:proofErr w:type="spellStart"/>
            <w:r w:rsidRPr="00891B77">
              <w:t>burnetii</w:t>
            </w:r>
            <w:proofErr w:type="spellEnd"/>
          </w:p>
        </w:tc>
        <w:tc>
          <w:tcPr>
            <w:tcW w:w="720" w:type="dxa"/>
          </w:tcPr>
          <w:p w14:paraId="73511F23" w14:textId="4475EED1" w:rsidR="00B31D50" w:rsidRPr="007E67E2" w:rsidRDefault="00B31D50" w:rsidP="00920C98">
            <w:pPr>
              <w:spacing w:after="160" w:line="259" w:lineRule="auto"/>
            </w:pPr>
            <w:r w:rsidRPr="00891B77">
              <w:t>2014</w:t>
            </w:r>
          </w:p>
        </w:tc>
        <w:tc>
          <w:tcPr>
            <w:tcW w:w="990" w:type="dxa"/>
          </w:tcPr>
          <w:p w14:paraId="0A2485BE" w14:textId="7B5790AE" w:rsidR="00B31D50" w:rsidRPr="007E67E2" w:rsidRDefault="00B31D50" w:rsidP="00920C98">
            <w:pPr>
              <w:spacing w:after="160" w:line="259" w:lineRule="auto"/>
            </w:pPr>
            <w:r w:rsidRPr="00891B77">
              <w:t>Iran</w:t>
            </w:r>
          </w:p>
        </w:tc>
        <w:tc>
          <w:tcPr>
            <w:tcW w:w="1170" w:type="dxa"/>
          </w:tcPr>
          <w:p w14:paraId="362B7F99" w14:textId="69564B5C" w:rsidR="00B31D50" w:rsidRPr="007E67E2" w:rsidRDefault="00B31D50" w:rsidP="00920C98">
            <w:r w:rsidRPr="00891B77">
              <w:t>Cross sectional</w:t>
            </w:r>
          </w:p>
        </w:tc>
        <w:tc>
          <w:tcPr>
            <w:tcW w:w="1260" w:type="dxa"/>
          </w:tcPr>
          <w:p w14:paraId="3DCAE58D" w14:textId="2E95F4D8" w:rsidR="00B31D50" w:rsidRPr="007E67E2" w:rsidRDefault="00B31D50" w:rsidP="00920C98">
            <w:pPr>
              <w:spacing w:after="160" w:line="259" w:lineRule="auto"/>
            </w:pPr>
            <w:r w:rsidRPr="00891B77">
              <w:t>human</w:t>
            </w:r>
          </w:p>
        </w:tc>
        <w:tc>
          <w:tcPr>
            <w:tcW w:w="1710" w:type="dxa"/>
          </w:tcPr>
          <w:p w14:paraId="2BD52B50" w14:textId="49DED5F0" w:rsidR="00B31D50" w:rsidRPr="007E67E2" w:rsidRDefault="00B31D50" w:rsidP="00920C98">
            <w:pPr>
              <w:spacing w:after="160" w:line="259" w:lineRule="auto"/>
            </w:pPr>
            <w:r w:rsidRPr="00891B77">
              <w:t>45 serum samples</w:t>
            </w:r>
          </w:p>
        </w:tc>
        <w:tc>
          <w:tcPr>
            <w:tcW w:w="2790" w:type="dxa"/>
          </w:tcPr>
          <w:p w14:paraId="2BEB74C7" w14:textId="04C23F5E" w:rsidR="00B31D50" w:rsidRPr="007E67E2" w:rsidRDefault="00B31D50" w:rsidP="00920C98">
            <w:pPr>
              <w:spacing w:after="160" w:line="259" w:lineRule="auto"/>
            </w:pPr>
            <w:r w:rsidRPr="00891B77">
              <w:t>this kit revealed 9 sera (20 %) as positive</w:t>
            </w:r>
          </w:p>
        </w:tc>
        <w:tc>
          <w:tcPr>
            <w:tcW w:w="1350" w:type="dxa"/>
          </w:tcPr>
          <w:p w14:paraId="02EBD289" w14:textId="30E5E180" w:rsidR="00B31D50" w:rsidRPr="007E67E2" w:rsidRDefault="00B31D50" w:rsidP="00920C98">
            <w:pPr>
              <w:spacing w:after="160" w:line="259" w:lineRule="auto"/>
            </w:pPr>
            <w:proofErr w:type="spellStart"/>
            <w:r w:rsidRPr="00DF58B7">
              <w:t>Naderipour</w:t>
            </w:r>
            <w:proofErr w:type="spellEnd"/>
            <w:r w:rsidRPr="00DF58B7">
              <w:t xml:space="preserve"> Z.</w:t>
            </w:r>
            <w:r>
              <w:fldChar w:fldCharType="begin"/>
            </w:r>
            <w:r>
              <w:instrText xml:space="preserve"> ADDIN EN.CITE &lt;EndNote&gt;&lt;Cite&gt;&lt;Author&gt;Naderipour&lt;/Author&gt;&lt;Year&gt;2014&lt;/Year&gt;&lt;RecNum&gt;1096&lt;/RecNum&gt;&lt;DisplayText&gt;&lt;style face="superscript"&gt;35&lt;/style&gt;&lt;/DisplayText&gt;&lt;record&gt;&lt;rec-number&gt;1096&lt;/rec-number&gt;&lt;foreign-keys&gt;&lt;key app="EN" db-id="a9tspfsz9w9a9xe2tr2pf9r9w5vfearwsxwf" timestamp="1650355941"&gt;1096&lt;/key&gt;&lt;/foreign-keys&gt;&lt;ref-type name="Journal Article"&gt;17&lt;/ref-type&gt;&lt;contributors&gt;&lt;authors&gt;&lt;author&gt;Naderipour, Zahra&lt;/author&gt;&lt;author&gt;Golchin, Mehdi&lt;/author&gt;&lt;author&gt;Khalili, Mohammad&lt;/author&gt;&lt;/authors&gt;&lt;/contributors&gt;&lt;auth-address&gt;Shahid Bahonar University of Kerman&lt;/auth-address&gt;&lt;titles&gt;&lt;title&gt;Design of an ELISA Kit for Detection Human Acute Q Fever&lt;/title&gt;&lt;secondary-title&gt;Iranian Journal of Medical Microbiology&lt;/secondary-title&gt;&lt;short-title&gt;Design of an ELISA Kit for Detection Human Acute Q Fever&lt;/short-title&gt;&lt;/titles&gt;&lt;periodical&gt;&lt;full-title&gt;Iranian Journal of Medical Microbiology&lt;/full-title&gt;&lt;/periodical&gt;&lt;pages&gt;28-34&lt;/pages&gt;&lt;volume&gt;8&lt;/volume&gt;&lt;number&gt;2&lt;/number&gt;&lt;section&gt;28&lt;/section&gt;&lt;keywords&gt;&lt;keyword&gt;Diagnostic kit, Coxiella burnetii, ELISA, Acute Q fever&lt;/keyword&gt;&lt;/keywords&gt;&lt;dates&gt;&lt;year&gt;2014&lt;/year&gt;&lt;/dates&gt;&lt;isbn&gt;1735-8612&lt;/isbn&gt;&lt;call-num&gt;A-10-205-1&lt;/call-num&gt;&lt;work-type&gt;Original&lt;/work-type&gt;&lt;urls&gt;&lt;related-urls&gt;&lt;url&gt;http://ijmm.ir/article-1-283-en.html&lt;/url&gt;&lt;/related-urls&gt;&lt;pdf-urls&gt;&lt;url&gt;http://ijmm.ir/article-1-283-en.pdf&lt;/url&gt;&lt;/pdf-urls&gt;&lt;/urls&gt;&lt;language&gt;eng&lt;/language&gt;&lt;access-date&gt;2014&lt;/access-date&gt;&lt;/record&gt;&lt;/Cite&gt;&lt;/EndNote&gt;</w:instrText>
            </w:r>
            <w:r>
              <w:fldChar w:fldCharType="separate"/>
            </w:r>
            <w:r w:rsidRPr="00D70AD8">
              <w:rPr>
                <w:noProof/>
                <w:vertAlign w:val="superscript"/>
              </w:rPr>
              <w:t>35</w:t>
            </w:r>
            <w:r>
              <w:fldChar w:fldCharType="end"/>
            </w:r>
          </w:p>
        </w:tc>
        <w:tc>
          <w:tcPr>
            <w:tcW w:w="900" w:type="dxa"/>
          </w:tcPr>
          <w:p w14:paraId="0AD7A663" w14:textId="442A63F8" w:rsidR="00B31D50" w:rsidRPr="00DF58B7" w:rsidRDefault="0042688D" w:rsidP="00920C98">
            <w:pPr>
              <w:jc w:val="center"/>
            </w:pPr>
            <w:r>
              <w:t>5</w:t>
            </w:r>
          </w:p>
        </w:tc>
      </w:tr>
      <w:tr w:rsidR="00B31D50" w:rsidRPr="00133644" w14:paraId="5A885FF5" w14:textId="0E16D2B9" w:rsidTr="00920C98">
        <w:tc>
          <w:tcPr>
            <w:tcW w:w="1080" w:type="dxa"/>
          </w:tcPr>
          <w:p w14:paraId="3150D4DA" w14:textId="3EF406CD" w:rsidR="00B31D50" w:rsidRPr="00133644" w:rsidRDefault="00B31D50" w:rsidP="00920C98">
            <w:pPr>
              <w:spacing w:after="160" w:line="259" w:lineRule="auto"/>
            </w:pPr>
            <w:r w:rsidRPr="00447DF3">
              <w:t xml:space="preserve">Q fever/ C. </w:t>
            </w:r>
            <w:proofErr w:type="spellStart"/>
            <w:r w:rsidRPr="00447DF3">
              <w:t>burnetii</w:t>
            </w:r>
            <w:proofErr w:type="spellEnd"/>
          </w:p>
        </w:tc>
        <w:tc>
          <w:tcPr>
            <w:tcW w:w="720" w:type="dxa"/>
          </w:tcPr>
          <w:p w14:paraId="050271BC" w14:textId="32B5CBB4" w:rsidR="00B31D50" w:rsidRPr="00133644" w:rsidRDefault="00B31D50" w:rsidP="00920C98">
            <w:pPr>
              <w:spacing w:after="160" w:line="259" w:lineRule="auto"/>
            </w:pPr>
            <w:r w:rsidRPr="00447DF3">
              <w:t>2014</w:t>
            </w:r>
          </w:p>
        </w:tc>
        <w:tc>
          <w:tcPr>
            <w:tcW w:w="990" w:type="dxa"/>
          </w:tcPr>
          <w:p w14:paraId="49D1F829" w14:textId="03547B15" w:rsidR="00B31D50" w:rsidRPr="00133644" w:rsidRDefault="00B31D50" w:rsidP="00920C98">
            <w:pPr>
              <w:spacing w:after="160" w:line="259" w:lineRule="auto"/>
            </w:pPr>
            <w:r w:rsidRPr="00447DF3">
              <w:t>Iran</w:t>
            </w:r>
          </w:p>
        </w:tc>
        <w:tc>
          <w:tcPr>
            <w:tcW w:w="1170" w:type="dxa"/>
          </w:tcPr>
          <w:p w14:paraId="1FD131ED" w14:textId="5B027B11" w:rsidR="00B31D50" w:rsidRPr="00133644" w:rsidRDefault="00B31D50" w:rsidP="00920C98">
            <w:r w:rsidRPr="00447DF3">
              <w:t>Cross-sectional</w:t>
            </w:r>
          </w:p>
        </w:tc>
        <w:tc>
          <w:tcPr>
            <w:tcW w:w="1260" w:type="dxa"/>
          </w:tcPr>
          <w:p w14:paraId="46FE81B7" w14:textId="09381BFD" w:rsidR="00B31D50" w:rsidRPr="00133644" w:rsidRDefault="00B31D50" w:rsidP="00920C98">
            <w:pPr>
              <w:spacing w:after="160" w:line="259" w:lineRule="auto"/>
            </w:pPr>
            <w:r w:rsidRPr="00447DF3">
              <w:t>human</w:t>
            </w:r>
          </w:p>
        </w:tc>
        <w:tc>
          <w:tcPr>
            <w:tcW w:w="1710" w:type="dxa"/>
          </w:tcPr>
          <w:p w14:paraId="2CC32A4A" w14:textId="4896771A" w:rsidR="00B31D50" w:rsidRPr="00133644" w:rsidRDefault="00B31D50" w:rsidP="00920C98">
            <w:pPr>
              <w:spacing w:after="160" w:line="259" w:lineRule="auto"/>
            </w:pPr>
            <w:r w:rsidRPr="00447DF3">
              <w:t>64 serum samples</w:t>
            </w:r>
          </w:p>
        </w:tc>
        <w:tc>
          <w:tcPr>
            <w:tcW w:w="2790" w:type="dxa"/>
          </w:tcPr>
          <w:p w14:paraId="563A266F" w14:textId="4F63F124" w:rsidR="00B31D50" w:rsidRPr="00133644" w:rsidRDefault="00B31D50" w:rsidP="00920C98">
            <w:pPr>
              <w:spacing w:after="160" w:line="259" w:lineRule="auto"/>
            </w:pPr>
            <w:r w:rsidRPr="00447DF3">
              <w:t>Among all sera samples tested, only 5 samples (7.8%) were positive for the presence of IgM antibodies</w:t>
            </w:r>
          </w:p>
        </w:tc>
        <w:tc>
          <w:tcPr>
            <w:tcW w:w="1350" w:type="dxa"/>
          </w:tcPr>
          <w:p w14:paraId="50E41F0F" w14:textId="2E5F9B5F" w:rsidR="00B31D50" w:rsidRPr="00133644" w:rsidRDefault="00B31D50" w:rsidP="00920C98">
            <w:pPr>
              <w:spacing w:after="160" w:line="259" w:lineRule="auto"/>
            </w:pPr>
            <w:r w:rsidRPr="00447DF3">
              <w:t>Aflatoonian</w:t>
            </w:r>
            <w:r>
              <w:fldChar w:fldCharType="begin"/>
            </w:r>
            <w:r>
              <w:instrText xml:space="preserve"> ADDIN EN.CITE &lt;EndNote&gt;&lt;Cite&gt;&lt;Author&gt;Aflatoonian&lt;/Author&gt;&lt;Year&gt;2014&lt;/Year&gt;&lt;RecNum&gt;252&lt;/RecNum&gt;&lt;DisplayText&gt;&lt;style face="superscript"&gt;36&lt;/style&gt;&lt;/DisplayText&gt;&lt;record&gt;&lt;rec-number&gt;252&lt;/rec-number&gt;&lt;foreign-keys&gt;&lt;key app="EN" db-id="a9tspfsz9w9a9xe2tr2pf9r9w5vfearwsxwf" timestamp="1639479531"&gt;252&lt;/key&gt;&lt;/foreign-keys&gt;&lt;ref-type name="Journal Article"&gt;17&lt;/ref-type&gt;&lt;contributors&gt;&lt;authors&gt;&lt;author&gt;Aflatoonian, M. R.&lt;/author&gt;&lt;author&gt;Khalili, M.&lt;/author&gt;&lt;author&gt;Sami, M.&lt;/author&gt;&lt;author&gt;Abiri, Z.&lt;/author&gt;&lt;/authors&gt;&lt;/contributors&gt;&lt;titles&gt;&lt;title&gt;The frequency of IgM anti-Coxiella burnetii (Q fever) antibodies among slaughterhouse workers in Kerman city, 2012&lt;/title&gt;&lt;secondary-title&gt;Journal of Kerman University of Medical Sciences&lt;/secondary-title&gt;&lt;/titles&gt;&lt;periodical&gt;&lt;full-title&gt;Journal of Kerman University of Medical Sciences&lt;/full-title&gt;&lt;/periodical&gt;&lt;pages&gt;368-375&lt;/pages&gt;&lt;volume&gt;21&lt;/volume&gt;&lt;number&gt;5&lt;/number&gt;&lt;dates&gt;&lt;year&gt;2014&lt;/year&gt;&lt;/dates&gt;&lt;work-type&gt;Article&lt;/work-type&gt;&lt;urls&gt;&lt;related-urls&gt;&lt;url&gt;https://www.scopus.com/inward/record.uri?eid=2-s2.0-84907297052&amp;amp;partnerID=40&amp;amp;md5=8b02f218c36afd5fc136137d44b0796a&lt;/url&gt;&lt;/related-urls&gt;&lt;/urls&gt;&lt;remote-database-name&gt;Scopus&lt;/remote-database-name&gt;&lt;/record&gt;&lt;/Cite&gt;&lt;/EndNote&gt;</w:instrText>
            </w:r>
            <w:r>
              <w:fldChar w:fldCharType="separate"/>
            </w:r>
            <w:r w:rsidRPr="00D70AD8">
              <w:rPr>
                <w:noProof/>
                <w:vertAlign w:val="superscript"/>
              </w:rPr>
              <w:t>36</w:t>
            </w:r>
            <w:r>
              <w:fldChar w:fldCharType="end"/>
            </w:r>
          </w:p>
        </w:tc>
        <w:tc>
          <w:tcPr>
            <w:tcW w:w="900" w:type="dxa"/>
          </w:tcPr>
          <w:p w14:paraId="1C9EC3DF" w14:textId="163FFADA" w:rsidR="00B31D50" w:rsidRPr="00447DF3" w:rsidRDefault="0042688D" w:rsidP="00920C98">
            <w:pPr>
              <w:jc w:val="center"/>
            </w:pPr>
            <w:r>
              <w:t>2</w:t>
            </w:r>
          </w:p>
        </w:tc>
      </w:tr>
      <w:tr w:rsidR="00B31D50" w:rsidRPr="00133644" w14:paraId="5ADA6D00" w14:textId="11CD127D" w:rsidTr="00920C98">
        <w:tc>
          <w:tcPr>
            <w:tcW w:w="1080" w:type="dxa"/>
          </w:tcPr>
          <w:p w14:paraId="72628B66" w14:textId="77777777" w:rsidR="00B31D50" w:rsidRPr="00133644" w:rsidRDefault="00B31D50" w:rsidP="00920C98">
            <w:pPr>
              <w:spacing w:after="160" w:line="259" w:lineRule="auto"/>
            </w:pPr>
            <w:r w:rsidRPr="00133644">
              <w:t xml:space="preserve">Q fever/ C. </w:t>
            </w:r>
            <w:proofErr w:type="spellStart"/>
            <w:r w:rsidRPr="00133644">
              <w:t>burnetii</w:t>
            </w:r>
            <w:proofErr w:type="spellEnd"/>
          </w:p>
        </w:tc>
        <w:tc>
          <w:tcPr>
            <w:tcW w:w="720" w:type="dxa"/>
          </w:tcPr>
          <w:p w14:paraId="498AB5AD" w14:textId="77777777" w:rsidR="00B31D50" w:rsidRPr="00133644" w:rsidRDefault="00B31D50" w:rsidP="00920C98">
            <w:pPr>
              <w:spacing w:after="160" w:line="259" w:lineRule="auto"/>
            </w:pPr>
            <w:r w:rsidRPr="00133644">
              <w:t>2014</w:t>
            </w:r>
          </w:p>
        </w:tc>
        <w:tc>
          <w:tcPr>
            <w:tcW w:w="990" w:type="dxa"/>
          </w:tcPr>
          <w:p w14:paraId="69687DCB" w14:textId="06635211" w:rsidR="00B31D50" w:rsidRPr="00133644" w:rsidRDefault="00B31D50" w:rsidP="00920C98">
            <w:pPr>
              <w:spacing w:after="160" w:line="259" w:lineRule="auto"/>
            </w:pPr>
            <w:r w:rsidRPr="00133644">
              <w:t>Iran</w:t>
            </w:r>
          </w:p>
          <w:p w14:paraId="68AECDAE" w14:textId="77777777" w:rsidR="00B31D50" w:rsidRPr="00133644" w:rsidRDefault="00B31D50" w:rsidP="00920C98">
            <w:pPr>
              <w:spacing w:after="160" w:line="259" w:lineRule="auto"/>
            </w:pPr>
          </w:p>
        </w:tc>
        <w:tc>
          <w:tcPr>
            <w:tcW w:w="1170" w:type="dxa"/>
          </w:tcPr>
          <w:p w14:paraId="15156C7F" w14:textId="77777777" w:rsidR="00B31D50" w:rsidRPr="00133644" w:rsidRDefault="00B31D50" w:rsidP="00920C98">
            <w:r>
              <w:t>Cross sectional</w:t>
            </w:r>
          </w:p>
        </w:tc>
        <w:tc>
          <w:tcPr>
            <w:tcW w:w="1260" w:type="dxa"/>
          </w:tcPr>
          <w:p w14:paraId="71F00745" w14:textId="77777777" w:rsidR="00B31D50" w:rsidRPr="00133644" w:rsidRDefault="00B31D50" w:rsidP="00920C98">
            <w:pPr>
              <w:spacing w:after="160" w:line="259" w:lineRule="auto"/>
            </w:pPr>
            <w:r w:rsidRPr="00133644">
              <w:t>human</w:t>
            </w:r>
          </w:p>
        </w:tc>
        <w:tc>
          <w:tcPr>
            <w:tcW w:w="1710" w:type="dxa"/>
          </w:tcPr>
          <w:p w14:paraId="2053D8AE" w14:textId="77777777" w:rsidR="00B31D50" w:rsidRPr="00133644" w:rsidRDefault="00B31D50" w:rsidP="00920C98">
            <w:pPr>
              <w:spacing w:after="160" w:line="259" w:lineRule="auto"/>
            </w:pPr>
            <w:r w:rsidRPr="00133644">
              <w:t>75</w:t>
            </w:r>
            <w:r>
              <w:t xml:space="preserve"> serum sample</w:t>
            </w:r>
          </w:p>
        </w:tc>
        <w:tc>
          <w:tcPr>
            <w:tcW w:w="2790" w:type="dxa"/>
          </w:tcPr>
          <w:p w14:paraId="4BAC535E" w14:textId="77777777" w:rsidR="00B31D50" w:rsidRPr="00133644" w:rsidRDefault="00B31D50" w:rsidP="00920C98">
            <w:pPr>
              <w:spacing w:after="160" w:line="259" w:lineRule="auto"/>
            </w:pPr>
            <w:r w:rsidRPr="00133644">
              <w:t>The positive rate of IgG antibody was 68% in the slaughterhouse workers.</w:t>
            </w:r>
          </w:p>
        </w:tc>
        <w:tc>
          <w:tcPr>
            <w:tcW w:w="1350" w:type="dxa"/>
          </w:tcPr>
          <w:p w14:paraId="2D0713EB" w14:textId="6BD1F0CE" w:rsidR="00B31D50" w:rsidRPr="00133644" w:rsidRDefault="00B31D50" w:rsidP="00920C98">
            <w:pPr>
              <w:spacing w:after="160" w:line="259" w:lineRule="auto"/>
            </w:pPr>
            <w:r w:rsidRPr="00133644">
              <w:t>Khalili M</w:t>
            </w:r>
            <w:r>
              <w:fldChar w:fldCharType="begin"/>
            </w:r>
            <w:r>
              <w:instrText xml:space="preserve"> ADDIN EN.CITE &lt;EndNote&gt;&lt;Cite&gt;&lt;Author&gt;Khalili&lt;/Author&gt;&lt;Year&gt;2014&lt;/Year&gt;&lt;RecNum&gt;258&lt;/RecNum&gt;&lt;DisplayText&gt;&lt;style face="superscript"&gt;37&lt;/style&gt;&lt;/DisplayText&gt;&lt;record&gt;&lt;rec-number&gt;258&lt;/rec-number&gt;&lt;foreign-keys&gt;&lt;key app="EN" db-id="a9tspfsz9w9a9xe2tr2pf9r9w5vfearwsxwf" timestamp="1639479531"&gt;258&lt;/key&gt;&lt;/foreign-keys&gt;&lt;ref-type name="Journal Article"&gt;17&lt;/ref-type&gt;&lt;contributors&gt;&lt;authors&gt;&lt;author&gt;Khalili, M.&lt;/author&gt;&lt;author&gt;Mosavi, M.&lt;/author&gt;&lt;author&gt;Diali, H. G.&lt;/author&gt;&lt;author&gt;Mirza, H. N.&lt;/author&gt;&lt;/authors&gt;&lt;/contributors&gt;&lt;titles&gt;&lt;title&gt;Serologic survey for Coxiella burnetii phase II antibodies among slaughterhouse workers in Kerman, southeast of Iran&lt;/title&gt;&lt;secondary-title&gt;Asian Pacific Journal of Tropical Biomedicine&lt;/secondary-title&gt;&lt;/titles&gt;&lt;periodical&gt;&lt;full-title&gt;Asian Pacific Journal of Tropical Biomedicine&lt;/full-title&gt;&lt;/periodical&gt;&lt;pages&gt;S209-S212&lt;/pages&gt;&lt;volume&gt;4&lt;/volume&gt;&lt;dates&gt;&lt;year&gt;2014&lt;/year&gt;&lt;/dates&gt;&lt;work-type&gt;Article&lt;/work-type&gt;&lt;urls&gt;&lt;related-urls&gt;&lt;url&gt;https://www.scopus.com/inward/record.uri?eid=2-s2.0-84922658394&amp;amp;doi=10.12980%2fAPJTB.4.2014C1268&amp;amp;partnerID=40&amp;amp;md5=7fdd32fd41d865c32df5a33069babe78&lt;/url&gt;&lt;/related-urls&gt;&lt;/urls&gt;&lt;electronic-resource-num&gt;10.12980/APJTB.4.2014C1268&lt;/electronic-resource-num&gt;&lt;remote-database-name&gt;Scopus&lt;/remote-database-name&gt;&lt;/record&gt;&lt;/Cite&gt;&lt;/EndNote&gt;</w:instrText>
            </w:r>
            <w:r>
              <w:fldChar w:fldCharType="separate"/>
            </w:r>
            <w:r w:rsidRPr="00D70AD8">
              <w:rPr>
                <w:noProof/>
                <w:vertAlign w:val="superscript"/>
              </w:rPr>
              <w:t>37</w:t>
            </w:r>
            <w:r>
              <w:fldChar w:fldCharType="end"/>
            </w:r>
          </w:p>
          <w:p w14:paraId="0393DEE3" w14:textId="77777777" w:rsidR="00B31D50" w:rsidRPr="00133644" w:rsidRDefault="00B31D50" w:rsidP="00920C98">
            <w:pPr>
              <w:spacing w:after="160" w:line="259" w:lineRule="auto"/>
            </w:pPr>
          </w:p>
        </w:tc>
        <w:tc>
          <w:tcPr>
            <w:tcW w:w="900" w:type="dxa"/>
          </w:tcPr>
          <w:p w14:paraId="034AFC09" w14:textId="4DDC7088" w:rsidR="00B31D50" w:rsidRPr="00133644" w:rsidRDefault="00B31D50" w:rsidP="00920C98">
            <w:pPr>
              <w:jc w:val="center"/>
            </w:pPr>
            <w:r>
              <w:t>5</w:t>
            </w:r>
          </w:p>
        </w:tc>
      </w:tr>
      <w:tr w:rsidR="00B31D50" w:rsidRPr="00133644" w14:paraId="453EBFAE" w14:textId="6EB3A8B4" w:rsidTr="00920C98">
        <w:tc>
          <w:tcPr>
            <w:tcW w:w="1080" w:type="dxa"/>
          </w:tcPr>
          <w:p w14:paraId="37049885" w14:textId="7CAFCF85" w:rsidR="00B31D50" w:rsidRPr="00133644" w:rsidRDefault="00B31D50" w:rsidP="00920C98">
            <w:r w:rsidRPr="00133644">
              <w:t xml:space="preserve">Q fever/ C. </w:t>
            </w:r>
            <w:proofErr w:type="spellStart"/>
            <w:r w:rsidRPr="00133644">
              <w:t>burnetii</w:t>
            </w:r>
            <w:proofErr w:type="spellEnd"/>
          </w:p>
        </w:tc>
        <w:tc>
          <w:tcPr>
            <w:tcW w:w="720" w:type="dxa"/>
          </w:tcPr>
          <w:p w14:paraId="465BE4E2" w14:textId="7FB9251D" w:rsidR="00B31D50" w:rsidRPr="00133644" w:rsidRDefault="00B31D50" w:rsidP="00920C98">
            <w:r w:rsidRPr="00133644">
              <w:t>2015</w:t>
            </w:r>
          </w:p>
        </w:tc>
        <w:tc>
          <w:tcPr>
            <w:tcW w:w="990" w:type="dxa"/>
          </w:tcPr>
          <w:p w14:paraId="4E687F47" w14:textId="7CD1B6DA" w:rsidR="00B31D50" w:rsidRPr="00133644" w:rsidRDefault="00B31D50" w:rsidP="00920C98">
            <w:r w:rsidRPr="00133644">
              <w:t>Iran</w:t>
            </w:r>
          </w:p>
        </w:tc>
        <w:tc>
          <w:tcPr>
            <w:tcW w:w="1170" w:type="dxa"/>
          </w:tcPr>
          <w:p w14:paraId="19E7A415" w14:textId="1460CA00" w:rsidR="00B31D50" w:rsidRDefault="00B31D50" w:rsidP="00920C98">
            <w:r w:rsidRPr="00DD6B06">
              <w:t>Cross sectional</w:t>
            </w:r>
          </w:p>
        </w:tc>
        <w:tc>
          <w:tcPr>
            <w:tcW w:w="1260" w:type="dxa"/>
          </w:tcPr>
          <w:p w14:paraId="668E7293" w14:textId="60321EC4" w:rsidR="00B31D50" w:rsidRPr="00133644" w:rsidRDefault="00B31D50" w:rsidP="00920C98">
            <w:r w:rsidRPr="00133644">
              <w:t>human</w:t>
            </w:r>
          </w:p>
        </w:tc>
        <w:tc>
          <w:tcPr>
            <w:tcW w:w="1710" w:type="dxa"/>
          </w:tcPr>
          <w:p w14:paraId="01CE4D0B" w14:textId="7DD32AF4" w:rsidR="00B31D50" w:rsidRPr="00133644" w:rsidRDefault="00B31D50" w:rsidP="00920C98">
            <w:r w:rsidRPr="00133644">
              <w:t>121 blood samples</w:t>
            </w:r>
          </w:p>
        </w:tc>
        <w:tc>
          <w:tcPr>
            <w:tcW w:w="2790" w:type="dxa"/>
          </w:tcPr>
          <w:p w14:paraId="626E5817" w14:textId="2923C61B" w:rsidR="00B31D50" w:rsidRPr="00133644" w:rsidRDefault="00B31D50" w:rsidP="00920C98">
            <w:r w:rsidRPr="00133644">
              <w:t>Results showed that 34.7% were positive from all the serum samples.</w:t>
            </w:r>
          </w:p>
        </w:tc>
        <w:tc>
          <w:tcPr>
            <w:tcW w:w="1350" w:type="dxa"/>
          </w:tcPr>
          <w:p w14:paraId="5C73D033" w14:textId="0A0C3FD2" w:rsidR="00B31D50" w:rsidRPr="00133644" w:rsidRDefault="00B31D50" w:rsidP="00920C98">
            <w:pPr>
              <w:spacing w:after="160" w:line="259" w:lineRule="auto"/>
              <w:rPr>
                <w:rtl/>
                <w:lang w:bidi="fa-IR"/>
              </w:rPr>
            </w:pPr>
            <w:r w:rsidRPr="00133644">
              <w:t>Khalili M</w:t>
            </w:r>
            <w:r>
              <w:fldChar w:fldCharType="begin"/>
            </w:r>
            <w:r>
              <w:instrText xml:space="preserve"> ADDIN EN.CITE &lt;EndNote&gt;&lt;Cite&gt;&lt;Author&gt;Khalili&lt;/Author&gt;&lt;Year&gt;2015&lt;/Year&gt;&lt;RecNum&gt;237&lt;/RecNum&gt;&lt;DisplayText&gt;&lt;style face="superscript"&gt;38&lt;/style&gt;&lt;/DisplayText&gt;&lt;record&gt;&lt;rec-number&gt;237&lt;/rec-number&gt;&lt;foreign-keys&gt;&lt;key app="EN" db-id="a9tspfsz9w9a9xe2tr2pf9r9w5vfearwsxwf" timestamp="1639479531"&gt;237&lt;/key&gt;&lt;/foreign-keys&gt;&lt;ref-type name="Journal Article"&gt;17&lt;/ref-type&gt;&lt;contributors&gt;&lt;authors&gt;&lt;author&gt;Khalili, M.&lt;/author&gt;&lt;author&gt;Qorbani, A.&lt;/author&gt;&lt;author&gt;Sharifi, H.&lt;/author&gt;&lt;author&gt;Golchin, M.&lt;/author&gt;&lt;/authors&gt;&lt;/contributors&gt;&lt;titles&gt;&lt;title&gt;Prevalence and risk factor of Q fever among veterinary students in Iran&lt;/title&gt;&lt;secondary-title&gt;Tropical Biomedicine&lt;/secondary-title&gt;&lt;/titles&gt;&lt;periodical&gt;&lt;full-title&gt;Tropical Biomedicine&lt;/full-title&gt;&lt;/periodical&gt;&lt;pages&gt;704-709&lt;/pages&gt;&lt;volume&gt;32&lt;/volume&gt;&lt;number&gt;4&lt;/number&gt;&lt;dates&gt;&lt;year&gt;2015&lt;/year&gt;&lt;/dates&gt;&lt;work-type&gt;Article&lt;/work-type&gt;&lt;urls&gt;&lt;related-urls&gt;&lt;url&gt;https://www.scopus.com/inward/record.uri?eid=2-s2.0-84953882299&amp;amp;partnerID=40&amp;amp;md5=062d7828d3ec415305d0566936657d7e&lt;/url&gt;&lt;/related-urls&gt;&lt;/urls&gt;&lt;remote-database-name&gt;Scopus&lt;/remote-database-name&gt;&lt;/record&gt;&lt;/Cite&gt;&lt;/EndNote&gt;</w:instrText>
            </w:r>
            <w:r>
              <w:fldChar w:fldCharType="separate"/>
            </w:r>
            <w:r w:rsidRPr="00D70AD8">
              <w:rPr>
                <w:noProof/>
                <w:vertAlign w:val="superscript"/>
              </w:rPr>
              <w:t>38</w:t>
            </w:r>
            <w:r>
              <w:fldChar w:fldCharType="end"/>
            </w:r>
          </w:p>
          <w:p w14:paraId="3E3653EF" w14:textId="77777777" w:rsidR="00B31D50" w:rsidRPr="00133644" w:rsidRDefault="00B31D50" w:rsidP="00920C98"/>
        </w:tc>
        <w:tc>
          <w:tcPr>
            <w:tcW w:w="900" w:type="dxa"/>
          </w:tcPr>
          <w:p w14:paraId="7D5BED83" w14:textId="09B7052D" w:rsidR="00B31D50" w:rsidRPr="00133644" w:rsidRDefault="00B31D50" w:rsidP="00920C98">
            <w:pPr>
              <w:jc w:val="center"/>
            </w:pPr>
            <w:r>
              <w:t>3</w:t>
            </w:r>
          </w:p>
        </w:tc>
      </w:tr>
      <w:tr w:rsidR="00B31D50" w:rsidRPr="00133644" w14:paraId="48025808" w14:textId="4AB3AF8D" w:rsidTr="00920C98">
        <w:tc>
          <w:tcPr>
            <w:tcW w:w="1080" w:type="dxa"/>
          </w:tcPr>
          <w:p w14:paraId="69E97E9B" w14:textId="6F67AB67" w:rsidR="00B31D50" w:rsidRPr="00133644" w:rsidRDefault="00B31D50" w:rsidP="00920C98">
            <w:r w:rsidRPr="00133644">
              <w:t xml:space="preserve">Q fever/ C. </w:t>
            </w:r>
            <w:proofErr w:type="spellStart"/>
            <w:r w:rsidRPr="00133644">
              <w:t>burnetii</w:t>
            </w:r>
            <w:proofErr w:type="spellEnd"/>
          </w:p>
        </w:tc>
        <w:tc>
          <w:tcPr>
            <w:tcW w:w="720" w:type="dxa"/>
          </w:tcPr>
          <w:p w14:paraId="3DAAE9BC" w14:textId="7727754B" w:rsidR="00B31D50" w:rsidRPr="00133644" w:rsidRDefault="00B31D50" w:rsidP="00920C98">
            <w:r w:rsidRPr="00133644">
              <w:t>2015</w:t>
            </w:r>
          </w:p>
        </w:tc>
        <w:tc>
          <w:tcPr>
            <w:tcW w:w="990" w:type="dxa"/>
          </w:tcPr>
          <w:p w14:paraId="60D59A93" w14:textId="3FCBA739" w:rsidR="00B31D50" w:rsidRPr="00133644" w:rsidRDefault="00B31D50" w:rsidP="00920C98">
            <w:r w:rsidRPr="001625D1">
              <w:t>Iran</w:t>
            </w:r>
          </w:p>
        </w:tc>
        <w:tc>
          <w:tcPr>
            <w:tcW w:w="1170" w:type="dxa"/>
          </w:tcPr>
          <w:p w14:paraId="7D97EBF7" w14:textId="02DAFB9F" w:rsidR="00B31D50" w:rsidRPr="00DD6B06" w:rsidRDefault="00B31D50" w:rsidP="00920C98">
            <w:r w:rsidRPr="00C80632">
              <w:t>Cross sectional</w:t>
            </w:r>
          </w:p>
        </w:tc>
        <w:tc>
          <w:tcPr>
            <w:tcW w:w="1260" w:type="dxa"/>
          </w:tcPr>
          <w:p w14:paraId="48445884" w14:textId="25F3A1EF" w:rsidR="00B31D50" w:rsidRPr="00133644" w:rsidRDefault="00B31D50" w:rsidP="00920C98">
            <w:r w:rsidRPr="00133644">
              <w:t>sheep, goat and cattle</w:t>
            </w:r>
          </w:p>
        </w:tc>
        <w:tc>
          <w:tcPr>
            <w:tcW w:w="1710" w:type="dxa"/>
          </w:tcPr>
          <w:p w14:paraId="0104AE7A" w14:textId="0E9816E3" w:rsidR="00B31D50" w:rsidRPr="00133644" w:rsidRDefault="00B31D50" w:rsidP="00920C98">
            <w:r w:rsidRPr="00133644">
              <w:t xml:space="preserve">370 </w:t>
            </w:r>
            <w:r w:rsidRPr="005F6189">
              <w:t xml:space="preserve">serum sample </w:t>
            </w:r>
            <w:r>
              <w:t xml:space="preserve">(200 sheep, </w:t>
            </w:r>
            <w:r w:rsidRPr="001F32EC">
              <w:t>50 goats and 120 dairy cattle</w:t>
            </w:r>
            <w:r>
              <w:t>)</w:t>
            </w:r>
          </w:p>
        </w:tc>
        <w:tc>
          <w:tcPr>
            <w:tcW w:w="2790" w:type="dxa"/>
          </w:tcPr>
          <w:p w14:paraId="2BA62EBA" w14:textId="7BB2AA66" w:rsidR="00B31D50" w:rsidRPr="00133644" w:rsidRDefault="00B31D50" w:rsidP="00920C98">
            <w:r w:rsidRPr="00133644">
              <w:t xml:space="preserve">Antibodies to C. </w:t>
            </w:r>
            <w:proofErr w:type="spellStart"/>
            <w:r w:rsidRPr="00133644">
              <w:t>burnetii</w:t>
            </w:r>
            <w:proofErr w:type="spellEnd"/>
            <w:r w:rsidRPr="00133644">
              <w:t xml:space="preserve"> were found in 27.5% of sheep, 54% in goats and 0.83% in dairy cattle</w:t>
            </w:r>
          </w:p>
        </w:tc>
        <w:tc>
          <w:tcPr>
            <w:tcW w:w="1350" w:type="dxa"/>
          </w:tcPr>
          <w:p w14:paraId="10400424" w14:textId="72AC9013" w:rsidR="00B31D50" w:rsidRPr="00133644" w:rsidRDefault="00B31D50" w:rsidP="00920C98">
            <w:pPr>
              <w:spacing w:after="160" w:line="259" w:lineRule="auto"/>
            </w:pPr>
            <w:proofErr w:type="spellStart"/>
            <w:r w:rsidRPr="00133644">
              <w:t>Edalati-Shokat</w:t>
            </w:r>
            <w:proofErr w:type="spellEnd"/>
            <w:r w:rsidRPr="00133644">
              <w:t xml:space="preserve"> H</w:t>
            </w:r>
            <w:r>
              <w:fldChar w:fldCharType="begin"/>
            </w:r>
            <w:r>
              <w:instrText xml:space="preserve"> ADDIN EN.CITE &lt;EndNote&gt;&lt;Cite&gt;&lt;Author&gt;Edalati-Shokat&lt;/Author&gt;&lt;Year&gt;2015&lt;/Year&gt;&lt;RecNum&gt;1099&lt;/RecNum&gt;&lt;DisplayText&gt;&lt;style face="superscript"&gt;39&lt;/style&gt;&lt;/DisplayText&gt;&lt;record&gt;&lt;rec-number&gt;1099&lt;/rec-number&gt;&lt;foreign-keys&gt;&lt;key app="EN" db-id="a9tspfsz9w9a9xe2tr2pf9r9w5vfearwsxwf" timestamp="1650357567"&gt;1099&lt;/key&gt;&lt;/foreign-keys&gt;&lt;ref-type name="Journal Article"&gt;17&lt;/ref-type&gt;&lt;contributors&gt;&lt;authors&gt;&lt;author&gt;Edalati-Shokat, Hossein&lt;/author&gt;&lt;author&gt;Abbasi-Doulatshahi, Ehsan&lt;/author&gt;&lt;author&gt;Hajian-Bidar, Hassan&lt;/author&gt;&lt;author&gt;Gharekhani, Jamal&lt;/author&gt;&lt;author&gt;Rezaei, Ali-Akbar&lt;/author&gt;&lt;/authors&gt;&lt;/contributors&gt;&lt;titles&gt;&lt;title&gt;Q fever in domestic ruminants: A Seroepidemiological survey in Hamedan, Iran&lt;/title&gt;&lt;secondary-title&gt;Int J Curr Microbiol App Sci&lt;/secondary-title&gt;&lt;/titles&gt;&lt;periodical&gt;&lt;full-title&gt;Int J Curr Microbiol App Sci&lt;/full-title&gt;&lt;/periodical&gt;&lt;pages&gt;589-596&lt;/pages&gt;&lt;volume&gt;4&lt;/volume&gt;&lt;dates&gt;&lt;year&gt;2015&lt;/year&gt;&lt;/dates&gt;&lt;urls&gt;&lt;/urls&gt;&lt;/record&gt;&lt;/Cite&gt;&lt;/EndNote&gt;</w:instrText>
            </w:r>
            <w:r>
              <w:fldChar w:fldCharType="separate"/>
            </w:r>
            <w:r w:rsidRPr="00D70AD8">
              <w:rPr>
                <w:noProof/>
                <w:vertAlign w:val="superscript"/>
              </w:rPr>
              <w:t>39</w:t>
            </w:r>
            <w:r>
              <w:fldChar w:fldCharType="end"/>
            </w:r>
          </w:p>
          <w:p w14:paraId="215B5616" w14:textId="77777777" w:rsidR="00B31D50" w:rsidRPr="00133644" w:rsidRDefault="00B31D50" w:rsidP="00920C98"/>
        </w:tc>
        <w:tc>
          <w:tcPr>
            <w:tcW w:w="900" w:type="dxa"/>
          </w:tcPr>
          <w:p w14:paraId="6A62A2E4" w14:textId="77777777" w:rsidR="00B31D50" w:rsidRPr="00133644" w:rsidRDefault="00B31D50" w:rsidP="00920C98">
            <w:pPr>
              <w:jc w:val="center"/>
            </w:pPr>
          </w:p>
        </w:tc>
      </w:tr>
      <w:tr w:rsidR="00B31D50" w:rsidRPr="00133644" w14:paraId="4A27DFE9" w14:textId="650FE988" w:rsidTr="00920C98">
        <w:tc>
          <w:tcPr>
            <w:tcW w:w="1080" w:type="dxa"/>
          </w:tcPr>
          <w:p w14:paraId="7B095DB5" w14:textId="4211EF65" w:rsidR="00B31D50" w:rsidRPr="00133644" w:rsidRDefault="00B31D50" w:rsidP="00920C98">
            <w:r w:rsidRPr="00133644">
              <w:lastRenderedPageBreak/>
              <w:t xml:space="preserve">Q fever/ C. </w:t>
            </w:r>
            <w:proofErr w:type="spellStart"/>
            <w:r w:rsidRPr="00133644">
              <w:t>burnetii</w:t>
            </w:r>
            <w:proofErr w:type="spellEnd"/>
          </w:p>
        </w:tc>
        <w:tc>
          <w:tcPr>
            <w:tcW w:w="720" w:type="dxa"/>
          </w:tcPr>
          <w:p w14:paraId="315CF5B2" w14:textId="6A9FCB2B" w:rsidR="00B31D50" w:rsidRPr="00133644" w:rsidRDefault="00B31D50" w:rsidP="00920C98">
            <w:r>
              <w:rPr>
                <w:rFonts w:hint="cs"/>
                <w:rtl/>
              </w:rPr>
              <w:t>2015</w:t>
            </w:r>
          </w:p>
        </w:tc>
        <w:tc>
          <w:tcPr>
            <w:tcW w:w="990" w:type="dxa"/>
          </w:tcPr>
          <w:p w14:paraId="564A7AC4" w14:textId="71014F91" w:rsidR="00B31D50" w:rsidRPr="001625D1" w:rsidRDefault="00B31D50" w:rsidP="00920C98">
            <w:r w:rsidRPr="001A36FC">
              <w:t>Iran</w:t>
            </w:r>
          </w:p>
        </w:tc>
        <w:tc>
          <w:tcPr>
            <w:tcW w:w="1170" w:type="dxa"/>
          </w:tcPr>
          <w:p w14:paraId="02548786" w14:textId="4096F0AA" w:rsidR="00B31D50" w:rsidRPr="00C80632" w:rsidRDefault="00B31D50" w:rsidP="00920C98">
            <w:r w:rsidRPr="003E3A8F">
              <w:t>Cross sectional</w:t>
            </w:r>
          </w:p>
        </w:tc>
        <w:tc>
          <w:tcPr>
            <w:tcW w:w="1260" w:type="dxa"/>
          </w:tcPr>
          <w:p w14:paraId="7FDFDCBE" w14:textId="5D102BE9" w:rsidR="00B31D50" w:rsidRPr="00133644" w:rsidRDefault="00B31D50" w:rsidP="00920C98">
            <w:r w:rsidRPr="001A36FC">
              <w:t>goat</w:t>
            </w:r>
          </w:p>
        </w:tc>
        <w:tc>
          <w:tcPr>
            <w:tcW w:w="1710" w:type="dxa"/>
          </w:tcPr>
          <w:p w14:paraId="4A2466A7" w14:textId="2F8D4587" w:rsidR="00B31D50" w:rsidRPr="00133644" w:rsidRDefault="00B31D50" w:rsidP="00920C98">
            <w:r w:rsidRPr="001A36FC">
              <w:t>31 milk</w:t>
            </w:r>
            <w:r>
              <w:t xml:space="preserve"> sample</w:t>
            </w:r>
          </w:p>
        </w:tc>
        <w:tc>
          <w:tcPr>
            <w:tcW w:w="2790" w:type="dxa"/>
          </w:tcPr>
          <w:p w14:paraId="7182E85C" w14:textId="295899D7" w:rsidR="00B31D50" w:rsidRPr="00133644" w:rsidRDefault="00B31D50" w:rsidP="00920C98">
            <w:r w:rsidRPr="001A36FC">
              <w:t>In total, 5 of 31 (16.12%) goat milk samples were positive</w:t>
            </w:r>
          </w:p>
        </w:tc>
        <w:tc>
          <w:tcPr>
            <w:tcW w:w="1350" w:type="dxa"/>
          </w:tcPr>
          <w:p w14:paraId="47129DF4" w14:textId="30DC98AE" w:rsidR="00B31D50" w:rsidRDefault="00B31D50" w:rsidP="00920C98">
            <w:pPr>
              <w:rPr>
                <w:rtl/>
              </w:rPr>
            </w:pPr>
            <w:r w:rsidRPr="001A36FC">
              <w:t>Khalili, M.</w:t>
            </w:r>
            <w:r>
              <w:fldChar w:fldCharType="begin"/>
            </w:r>
            <w:r>
              <w:instrText xml:space="preserve"> ADDIN EN.CITE &lt;EndNote&gt;&lt;Cite&gt;&lt;Author&gt;Khalili&lt;/Author&gt;&lt;Year&gt;2015&lt;/Year&gt;&lt;RecNum&gt;248&lt;/RecNum&gt;&lt;DisplayText&gt;&lt;style face="superscript"&gt;40&lt;/style&gt;&lt;/DisplayText&gt;&lt;record&gt;&lt;rec-number&gt;248&lt;/rec-number&gt;&lt;foreign-keys&gt;&lt;key app="EN" db-id="a9tspfsz9w9a9xe2tr2pf9r9w5vfearwsxwf" timestamp="1639479531"&gt;248&lt;/key&gt;&lt;/foreign-keys&gt;&lt;ref-type name="Journal Article"&gt;17&lt;/ref-type&gt;&lt;contributors&gt;&lt;authors&gt;&lt;author&gt;Khalili, M.&lt;/author&gt;&lt;author&gt;Diali, H. G.&lt;/author&gt;&lt;author&gt;Mirza, H. N.&lt;/author&gt;&lt;author&gt;Mosavi, S. M.&lt;/author&gt;&lt;/authors&gt;&lt;/contributors&gt;&lt;titles&gt;&lt;title&gt;Detection of Coxiella burnetii by PCR in bulk tank milk samples from dairy caprine herds in southeast of Iran&lt;/title&gt;&lt;secondary-title&gt;Asian Pacific Journal of Tropical Disease&lt;/secondary-title&gt;&lt;/titles&gt;&lt;periodical&gt;&lt;full-title&gt;Asian Pacific Journal of Tropical Disease&lt;/full-title&gt;&lt;/periodical&gt;&lt;pages&gt;119-122&lt;/pages&gt;&lt;volume&gt;5&lt;/volume&gt;&lt;number&gt;2&lt;/number&gt;&lt;dates&gt;&lt;year&gt;2015&lt;/year&gt;&lt;/dates&gt;&lt;work-type&gt;Article&lt;/work-type&gt;&lt;urls&gt;&lt;related-urls&gt;&lt;url&gt;https://www.scopus.com/inward/record.uri?eid=2-s2.0-84924986337&amp;amp;doi=10.1016%2fS2222-1808%2814%2960638-1&amp;amp;partnerID=40&amp;amp;md5=aa8201b5dbd3674b54b2d57ce2bca8cb&lt;/url&gt;&lt;/related-urls&gt;&lt;/urls&gt;&lt;electronic-resource-num&gt;10.1016/S2222-1808(14)60638-1&lt;/electronic-resource-num&gt;&lt;remote-database-name&gt;Scopus&lt;/remote-database-name&gt;&lt;/record&gt;&lt;/Cite&gt;&lt;/EndNote&gt;</w:instrText>
            </w:r>
            <w:r>
              <w:fldChar w:fldCharType="separate"/>
            </w:r>
            <w:r w:rsidRPr="00D70AD8">
              <w:rPr>
                <w:noProof/>
                <w:vertAlign w:val="superscript"/>
              </w:rPr>
              <w:t>40</w:t>
            </w:r>
            <w:r>
              <w:fldChar w:fldCharType="end"/>
            </w:r>
          </w:p>
          <w:p w14:paraId="46190D81" w14:textId="0046A802" w:rsidR="00B31D50" w:rsidRPr="00133644" w:rsidRDefault="00B31D50" w:rsidP="00920C98"/>
        </w:tc>
        <w:tc>
          <w:tcPr>
            <w:tcW w:w="900" w:type="dxa"/>
          </w:tcPr>
          <w:p w14:paraId="2E7EE50B" w14:textId="77777777" w:rsidR="00B31D50" w:rsidRPr="001A36FC" w:rsidRDefault="00B31D50" w:rsidP="00920C98">
            <w:pPr>
              <w:jc w:val="center"/>
            </w:pPr>
          </w:p>
        </w:tc>
      </w:tr>
      <w:tr w:rsidR="00B31D50" w:rsidRPr="00133644" w14:paraId="2E5F4288" w14:textId="55259A48" w:rsidTr="00920C98">
        <w:tc>
          <w:tcPr>
            <w:tcW w:w="1080" w:type="dxa"/>
          </w:tcPr>
          <w:p w14:paraId="0C66465E" w14:textId="59F4F780" w:rsidR="00B31D50" w:rsidRPr="00133644" w:rsidRDefault="00B31D50" w:rsidP="00920C98">
            <w:r w:rsidRPr="00FA6125">
              <w:t xml:space="preserve">Q fever/ C. </w:t>
            </w:r>
            <w:proofErr w:type="spellStart"/>
            <w:r w:rsidRPr="00FA6125">
              <w:t>burnetii</w:t>
            </w:r>
            <w:proofErr w:type="spellEnd"/>
          </w:p>
        </w:tc>
        <w:tc>
          <w:tcPr>
            <w:tcW w:w="720" w:type="dxa"/>
          </w:tcPr>
          <w:p w14:paraId="4AA63E84" w14:textId="25C7C73D" w:rsidR="00B31D50" w:rsidRPr="00133644" w:rsidRDefault="00B31D50" w:rsidP="00920C98">
            <w:r w:rsidRPr="00133644">
              <w:t>2015</w:t>
            </w:r>
          </w:p>
        </w:tc>
        <w:tc>
          <w:tcPr>
            <w:tcW w:w="990" w:type="dxa"/>
          </w:tcPr>
          <w:p w14:paraId="66B93AE6" w14:textId="7C332B8D" w:rsidR="00B31D50" w:rsidRPr="001625D1" w:rsidRDefault="00B31D50" w:rsidP="00920C98">
            <w:r w:rsidRPr="006F6DEE">
              <w:t>Iran</w:t>
            </w:r>
          </w:p>
        </w:tc>
        <w:tc>
          <w:tcPr>
            <w:tcW w:w="1170" w:type="dxa"/>
          </w:tcPr>
          <w:p w14:paraId="6B156770" w14:textId="521AA97F" w:rsidR="00B31D50" w:rsidRPr="00C80632" w:rsidRDefault="00B31D50" w:rsidP="00920C98">
            <w:r w:rsidRPr="00067848">
              <w:t>Cross sectional</w:t>
            </w:r>
          </w:p>
        </w:tc>
        <w:tc>
          <w:tcPr>
            <w:tcW w:w="1260" w:type="dxa"/>
          </w:tcPr>
          <w:p w14:paraId="2F2E2462" w14:textId="63E54EEB" w:rsidR="00B31D50" w:rsidRPr="00133644" w:rsidRDefault="00B31D50" w:rsidP="00920C98">
            <w:r>
              <w:t>cattle</w:t>
            </w:r>
            <w:r w:rsidRPr="00133644">
              <w:t xml:space="preserve"> </w:t>
            </w:r>
          </w:p>
        </w:tc>
        <w:tc>
          <w:tcPr>
            <w:tcW w:w="1710" w:type="dxa"/>
          </w:tcPr>
          <w:p w14:paraId="18367E46" w14:textId="6F1168C8" w:rsidR="00B31D50" w:rsidRPr="00133644" w:rsidRDefault="00B31D50" w:rsidP="00920C98">
            <w:r w:rsidRPr="00133644">
              <w:t>150milk samples</w:t>
            </w:r>
          </w:p>
        </w:tc>
        <w:tc>
          <w:tcPr>
            <w:tcW w:w="2790" w:type="dxa"/>
          </w:tcPr>
          <w:p w14:paraId="7D96FF85" w14:textId="09EDB194" w:rsidR="00B31D50" w:rsidRPr="00133644" w:rsidRDefault="00B31D50" w:rsidP="00920C98">
            <w:r w:rsidRPr="00133644">
              <w:t xml:space="preserve">After the PCR test on 150 simples’ number of </w:t>
            </w:r>
            <w:proofErr w:type="gramStart"/>
            <w:r w:rsidRPr="00133644">
              <w:t>milk</w:t>
            </w:r>
            <w:proofErr w:type="gramEnd"/>
            <w:r w:rsidRPr="00133644">
              <w:t>, 18 positive samples were obtained which confirms to 12% of existence of bacteria in milk samples</w:t>
            </w:r>
          </w:p>
        </w:tc>
        <w:tc>
          <w:tcPr>
            <w:tcW w:w="1350" w:type="dxa"/>
          </w:tcPr>
          <w:p w14:paraId="7EC2240C" w14:textId="473D1C90" w:rsidR="00B31D50" w:rsidRPr="00133644" w:rsidRDefault="00B31D50" w:rsidP="00920C98">
            <w:pPr>
              <w:spacing w:after="160" w:line="259" w:lineRule="auto"/>
            </w:pPr>
            <w:r w:rsidRPr="00133644">
              <w:t>Ahmadizadeh</w:t>
            </w:r>
            <w:r>
              <w:fldChar w:fldCharType="begin"/>
            </w:r>
            <w:r>
              <w:instrText xml:space="preserve"> ADDIN EN.CITE &lt;EndNote&gt;&lt;Cite&gt;&lt;Author&gt;Ahmadizadeh&lt;/Author&gt;&lt;Year&gt;2015&lt;/Year&gt;&lt;RecNum&gt;1087&lt;/RecNum&gt;&lt;DisplayText&gt;&lt;style face="superscript"&gt;41&lt;/style&gt;&lt;/DisplayText&gt;&lt;record&gt;&lt;rec-number&gt;1087&lt;/rec-number&gt;&lt;foreign-keys&gt;&lt;key app="EN" db-id="a9tspfsz9w9a9xe2tr2pf9r9w5vfearwsxwf" timestamp="1649066807"&gt;1087&lt;/key&gt;&lt;/foreign-keys&gt;&lt;ref-type name="Journal Article"&gt;17&lt;/ref-type&gt;&lt;contributors&gt;&lt;authors&gt;&lt;author&gt;Ahmadizadeh, Changiz&lt;/author&gt;&lt;author&gt;Moosakhani, Farhad&lt;/author&gt;&lt;author&gt;Jamshidian, Mahmoud&lt;/author&gt;&lt;/authors&gt;&lt;/contributors&gt;&lt;titles&gt;&lt;title&gt;Detection and Identification of Coxiella burnetii in Milk Cattles of Tehran Province&lt;/title&gt;&lt;/titles&gt;&lt;pages&gt;48-52&lt;/pages&gt;&lt;dates&gt;&lt;year&gt;2015&lt;/year&gt;&lt;pub-dates&gt;&lt;date&gt;06/09&lt;/date&gt;&lt;/pub-dates&gt;&lt;/dates&gt;&lt;urls&gt;&lt;/urls&gt;&lt;electronic-resource-num&gt;10.15515/abr.0976-4585.6.4.4852&lt;/electronic-resource-num&gt;&lt;/record&gt;&lt;/Cite&gt;&lt;/EndNote&gt;</w:instrText>
            </w:r>
            <w:r>
              <w:fldChar w:fldCharType="separate"/>
            </w:r>
            <w:r w:rsidRPr="00D70AD8">
              <w:rPr>
                <w:noProof/>
                <w:vertAlign w:val="superscript"/>
              </w:rPr>
              <w:t>41</w:t>
            </w:r>
            <w:r>
              <w:fldChar w:fldCharType="end"/>
            </w:r>
          </w:p>
          <w:p w14:paraId="24D58515" w14:textId="77777777" w:rsidR="00B31D50" w:rsidRPr="00133644" w:rsidRDefault="00B31D50" w:rsidP="00920C98"/>
        </w:tc>
        <w:tc>
          <w:tcPr>
            <w:tcW w:w="900" w:type="dxa"/>
          </w:tcPr>
          <w:p w14:paraId="1E9C9A58" w14:textId="77777777" w:rsidR="00B31D50" w:rsidRPr="00133644" w:rsidRDefault="00B31D50" w:rsidP="00920C98">
            <w:pPr>
              <w:jc w:val="center"/>
            </w:pPr>
          </w:p>
        </w:tc>
      </w:tr>
      <w:tr w:rsidR="00B31D50" w:rsidRPr="00133644" w14:paraId="6D68B281" w14:textId="78D9E1CE" w:rsidTr="00920C98">
        <w:tc>
          <w:tcPr>
            <w:tcW w:w="1080" w:type="dxa"/>
          </w:tcPr>
          <w:p w14:paraId="68D50BB6" w14:textId="54BA9D42" w:rsidR="00B31D50" w:rsidRPr="00133644" w:rsidRDefault="00B31D50" w:rsidP="00920C98">
            <w:r w:rsidRPr="00133644">
              <w:t xml:space="preserve">Q fever/ C. </w:t>
            </w:r>
            <w:proofErr w:type="spellStart"/>
            <w:r w:rsidRPr="00133644">
              <w:t>burnetii</w:t>
            </w:r>
            <w:proofErr w:type="spellEnd"/>
          </w:p>
        </w:tc>
        <w:tc>
          <w:tcPr>
            <w:tcW w:w="720" w:type="dxa"/>
          </w:tcPr>
          <w:p w14:paraId="502F2AA5" w14:textId="162FCACA" w:rsidR="00B31D50" w:rsidRPr="00133644" w:rsidRDefault="00B31D50" w:rsidP="00920C98">
            <w:r w:rsidRPr="00133644">
              <w:t>2015</w:t>
            </w:r>
          </w:p>
        </w:tc>
        <w:tc>
          <w:tcPr>
            <w:tcW w:w="990" w:type="dxa"/>
          </w:tcPr>
          <w:p w14:paraId="3C83DA80" w14:textId="42836ABE" w:rsidR="00B31D50" w:rsidRPr="00133644" w:rsidRDefault="00B31D50" w:rsidP="00920C98">
            <w:r w:rsidRPr="001625D1">
              <w:t>Iran</w:t>
            </w:r>
          </w:p>
        </w:tc>
        <w:tc>
          <w:tcPr>
            <w:tcW w:w="1170" w:type="dxa"/>
          </w:tcPr>
          <w:p w14:paraId="2962432F" w14:textId="46A2E02D" w:rsidR="00B31D50" w:rsidRDefault="00B31D50" w:rsidP="00920C98">
            <w:r w:rsidRPr="00524E7F">
              <w:t>Cross sectional</w:t>
            </w:r>
          </w:p>
        </w:tc>
        <w:tc>
          <w:tcPr>
            <w:tcW w:w="1260" w:type="dxa"/>
          </w:tcPr>
          <w:p w14:paraId="39B81E04" w14:textId="717F006D" w:rsidR="00B31D50" w:rsidRPr="00133644" w:rsidRDefault="00B31D50" w:rsidP="00920C98">
            <w:r w:rsidRPr="00133644">
              <w:t>camel</w:t>
            </w:r>
          </w:p>
        </w:tc>
        <w:tc>
          <w:tcPr>
            <w:tcW w:w="1710" w:type="dxa"/>
          </w:tcPr>
          <w:p w14:paraId="67646547" w14:textId="30404CE3" w:rsidR="00B31D50" w:rsidRPr="00133644" w:rsidRDefault="00B31D50" w:rsidP="00920C98">
            <w:r w:rsidRPr="00133644">
              <w:t>167 sera</w:t>
            </w:r>
          </w:p>
        </w:tc>
        <w:tc>
          <w:tcPr>
            <w:tcW w:w="2790" w:type="dxa"/>
          </w:tcPr>
          <w:p w14:paraId="118E4F3B" w14:textId="2DD25A89" w:rsidR="00B31D50" w:rsidRPr="00133644" w:rsidRDefault="00B31D50" w:rsidP="00920C98">
            <w:r w:rsidRPr="00133644">
              <w:t xml:space="preserve">Seroprevalence of C. </w:t>
            </w:r>
            <w:proofErr w:type="spellStart"/>
            <w:r w:rsidRPr="00133644">
              <w:t>burnetii</w:t>
            </w:r>
            <w:proofErr w:type="spellEnd"/>
            <w:r w:rsidRPr="00133644">
              <w:t xml:space="preserve"> at animal level was 28.7 % </w:t>
            </w:r>
          </w:p>
        </w:tc>
        <w:tc>
          <w:tcPr>
            <w:tcW w:w="1350" w:type="dxa"/>
          </w:tcPr>
          <w:p w14:paraId="79E80AD7" w14:textId="0EF5F244" w:rsidR="00B31D50" w:rsidRPr="00133644" w:rsidRDefault="00B31D50" w:rsidP="00920C98">
            <w:pPr>
              <w:spacing w:after="160" w:line="259" w:lineRule="auto"/>
            </w:pPr>
            <w:proofErr w:type="spellStart"/>
            <w:r w:rsidRPr="00133644">
              <w:t>Janati</w:t>
            </w:r>
            <w:proofErr w:type="spellEnd"/>
            <w:r w:rsidRPr="00133644">
              <w:t xml:space="preserve"> </w:t>
            </w:r>
            <w:proofErr w:type="spellStart"/>
            <w:r w:rsidRPr="00133644">
              <w:t>Pirouz</w:t>
            </w:r>
            <w:proofErr w:type="spellEnd"/>
            <w:r w:rsidRPr="00133644">
              <w:t xml:space="preserve"> H</w:t>
            </w:r>
            <w:r>
              <w:fldChar w:fldCharType="begin"/>
            </w:r>
            <w:r>
              <w:instrText xml:space="preserve"> ADDIN EN.CITE &lt;EndNote&gt;&lt;Cite&gt;&lt;Author&gt;Janati Pirouz&lt;/Author&gt;&lt;Year&gt;2015&lt;/Year&gt;&lt;RecNum&gt;240&lt;/RecNum&gt;&lt;DisplayText&gt;&lt;style face="superscript"&gt;42&lt;/style&gt;&lt;/DisplayText&gt;&lt;record&gt;&lt;rec-number&gt;240&lt;/rec-number&gt;&lt;foreign-keys&gt;&lt;key app="EN" db-id="a9tspfsz9w9a9xe2tr2pf9r9w5vfearwsxwf" timestamp="1639479531"&gt;240&lt;/key&gt;&lt;/foreign-keys&gt;&lt;ref-type name="Journal Article"&gt;17&lt;/ref-type&gt;&lt;contributors&gt;&lt;authors&gt;&lt;author&gt;Janati Pirouz, H.&lt;/author&gt;&lt;author&gt;Mohammadi, G.&lt;/author&gt;&lt;author&gt;Mehrzad, J.&lt;/author&gt;&lt;author&gt;Azizzadeh, M.&lt;/author&gt;&lt;author&gt;Nazem Shirazi, M. H.&lt;/author&gt;&lt;/authors&gt;&lt;/contributors&gt;&lt;titles&gt;&lt;title&gt;Seroepidemiology of Q fever in one-humped camel population in northeast Iran&lt;/title&gt;&lt;secondary-title&gt;Tropical Animal Health and Production&lt;/secondary-title&gt;&lt;/titles&gt;&lt;periodical&gt;&lt;full-title&gt;Tropical Animal Health and Production&lt;/full-title&gt;&lt;/periodical&gt;&lt;pages&gt;1293-1298&lt;/pages&gt;&lt;volume&gt;47&lt;/volume&gt;&lt;number&gt;7&lt;/number&gt;&lt;dates&gt;&lt;year&gt;2015&lt;/year&gt;&lt;/dates&gt;&lt;work-type&gt;Article&lt;/work-type&gt;&lt;urls&gt;&lt;related-urls&gt;&lt;url&gt;https://www.scopus.com/inward/record.uri?eid=2-s2.0-84941413880&amp;amp;doi=10.1007%2fs11250-015-0862-z&amp;amp;partnerID=40&amp;amp;md5=926a6282cd190c4de634eca6bf367807&lt;/url&gt;&lt;/related-urls&gt;&lt;/urls&gt;&lt;electronic-resource-num&gt;10.1007/s11250-015-0862-z&lt;/electronic-resource-num&gt;&lt;remote-database-name&gt;Scopus&lt;/remote-database-name&gt;&lt;/record&gt;&lt;/Cite&gt;&lt;/EndNote&gt;</w:instrText>
            </w:r>
            <w:r>
              <w:fldChar w:fldCharType="separate"/>
            </w:r>
            <w:r w:rsidRPr="00D70AD8">
              <w:rPr>
                <w:noProof/>
                <w:vertAlign w:val="superscript"/>
              </w:rPr>
              <w:t>42</w:t>
            </w:r>
            <w:r>
              <w:fldChar w:fldCharType="end"/>
            </w:r>
          </w:p>
          <w:p w14:paraId="1B823645" w14:textId="77777777" w:rsidR="00B31D50" w:rsidRPr="00133644" w:rsidRDefault="00B31D50" w:rsidP="00920C98"/>
        </w:tc>
        <w:tc>
          <w:tcPr>
            <w:tcW w:w="900" w:type="dxa"/>
          </w:tcPr>
          <w:p w14:paraId="59B892BF" w14:textId="77777777" w:rsidR="00B31D50" w:rsidRPr="00133644" w:rsidRDefault="00B31D50" w:rsidP="00920C98">
            <w:pPr>
              <w:jc w:val="center"/>
            </w:pPr>
          </w:p>
        </w:tc>
      </w:tr>
      <w:tr w:rsidR="00B31D50" w:rsidRPr="00133644" w14:paraId="7BC26943" w14:textId="18E28D6B" w:rsidTr="00920C98">
        <w:tc>
          <w:tcPr>
            <w:tcW w:w="1080" w:type="dxa"/>
          </w:tcPr>
          <w:p w14:paraId="6418CE5F" w14:textId="564D2796" w:rsidR="00B31D50" w:rsidRPr="00133644" w:rsidRDefault="00B31D50" w:rsidP="00920C98">
            <w:r w:rsidRPr="00133644">
              <w:t xml:space="preserve">Q fever/ C. </w:t>
            </w:r>
            <w:proofErr w:type="spellStart"/>
            <w:r w:rsidRPr="00133644">
              <w:t>burnetii</w:t>
            </w:r>
            <w:proofErr w:type="spellEnd"/>
          </w:p>
        </w:tc>
        <w:tc>
          <w:tcPr>
            <w:tcW w:w="720" w:type="dxa"/>
          </w:tcPr>
          <w:p w14:paraId="26B20EF8" w14:textId="68F47810" w:rsidR="00B31D50" w:rsidRPr="00133644" w:rsidRDefault="00B31D50" w:rsidP="00920C98">
            <w:r w:rsidRPr="00133644">
              <w:t>2015</w:t>
            </w:r>
          </w:p>
        </w:tc>
        <w:tc>
          <w:tcPr>
            <w:tcW w:w="990" w:type="dxa"/>
          </w:tcPr>
          <w:p w14:paraId="17F50E9F" w14:textId="05AEDE19" w:rsidR="00B31D50" w:rsidRPr="001625D1" w:rsidRDefault="00B31D50" w:rsidP="00920C98">
            <w:r w:rsidRPr="001625D1">
              <w:t>Iran</w:t>
            </w:r>
          </w:p>
        </w:tc>
        <w:tc>
          <w:tcPr>
            <w:tcW w:w="1170" w:type="dxa"/>
          </w:tcPr>
          <w:p w14:paraId="2F3EAB07" w14:textId="208B2838" w:rsidR="00B31D50" w:rsidRPr="00524E7F" w:rsidRDefault="00B31D50" w:rsidP="00920C98">
            <w:r>
              <w:t>Cross sectional</w:t>
            </w:r>
          </w:p>
        </w:tc>
        <w:tc>
          <w:tcPr>
            <w:tcW w:w="1260" w:type="dxa"/>
          </w:tcPr>
          <w:p w14:paraId="1233E70A" w14:textId="1592BC98" w:rsidR="00B31D50" w:rsidRPr="00133644" w:rsidRDefault="00B31D50" w:rsidP="00920C98">
            <w:r>
              <w:t>goat and sheep</w:t>
            </w:r>
          </w:p>
        </w:tc>
        <w:tc>
          <w:tcPr>
            <w:tcW w:w="1710" w:type="dxa"/>
          </w:tcPr>
          <w:p w14:paraId="6C3326A6" w14:textId="3959DB4D" w:rsidR="00B31D50" w:rsidRPr="00133644" w:rsidRDefault="00B31D50" w:rsidP="00920C98">
            <w:r w:rsidRPr="00133644">
              <w:t>368 blood samples</w:t>
            </w:r>
            <w:r>
              <w:t xml:space="preserve"> (241 goat and 127 sheep</w:t>
            </w:r>
            <w:r w:rsidRPr="0078277B">
              <w:t>)</w:t>
            </w:r>
          </w:p>
        </w:tc>
        <w:tc>
          <w:tcPr>
            <w:tcW w:w="2790" w:type="dxa"/>
          </w:tcPr>
          <w:p w14:paraId="015E9B1B" w14:textId="473EE8C5" w:rsidR="00B31D50" w:rsidRPr="00133644" w:rsidRDefault="00B31D50" w:rsidP="00920C98">
            <w:r w:rsidRPr="00133644">
              <w:t>Seropositivity</w:t>
            </w:r>
            <w:r>
              <w:t xml:space="preserve"> </w:t>
            </w:r>
            <w:r w:rsidRPr="00133644">
              <w:t xml:space="preserve">97 animals (26.4%), including 43 sheep (33.9%) and 54 goats (22.4%), had antibodies to C. </w:t>
            </w:r>
            <w:r>
              <w:t>burnetiid</w:t>
            </w:r>
          </w:p>
        </w:tc>
        <w:tc>
          <w:tcPr>
            <w:tcW w:w="1350" w:type="dxa"/>
          </w:tcPr>
          <w:p w14:paraId="5374B890" w14:textId="6D574891" w:rsidR="00B31D50" w:rsidRPr="00133644" w:rsidRDefault="00B31D50" w:rsidP="00920C98">
            <w:pPr>
              <w:spacing w:after="160" w:line="259" w:lineRule="auto"/>
            </w:pPr>
            <w:proofErr w:type="spellStart"/>
            <w:r w:rsidRPr="00133644">
              <w:t>Ezatkhah</w:t>
            </w:r>
            <w:proofErr w:type="spellEnd"/>
            <w:r w:rsidRPr="00133644">
              <w:t xml:space="preserve"> M</w:t>
            </w:r>
            <w:r>
              <w:fldChar w:fldCharType="begin"/>
            </w:r>
            <w:r>
              <w:instrText xml:space="preserve"> ADDIN EN.CITE &lt;EndNote&gt;&lt;Cite&gt;&lt;Author&gt;Ezatkhah&lt;/Author&gt;&lt;Year&gt;2015&lt;/Year&gt;&lt;RecNum&gt;246&lt;/RecNum&gt;&lt;DisplayText&gt;&lt;style face="superscript"&gt;43&lt;/style&gt;&lt;/DisplayText&gt;&lt;record&gt;&lt;rec-number&gt;246&lt;/rec-number&gt;&lt;foreign-keys&gt;&lt;key app="EN" db-id="a9tspfsz9w9a9xe2tr2pf9r9w5vfearwsxwf" timestamp="1639479531"&gt;246&lt;/key&gt;&lt;/foreign-keys&gt;&lt;ref-type name="Journal Article"&gt;17&lt;/ref-type&gt;&lt;contributors&gt;&lt;authors&gt;&lt;author&gt;Ezatkhah, M.&lt;/author&gt;&lt;author&gt;Alimolaei, M.&lt;/author&gt;&lt;author&gt;Khalili, M.&lt;/author&gt;&lt;author&gt;Sharifi, H.&lt;/author&gt;&lt;/authors&gt;&lt;/contributors&gt;&lt;titles&gt;&lt;title&gt;Seroepidemiological study of Q fever in small ruminants from Southeast Iran&lt;/title&gt;&lt;secondary-title&gt;Journal of Infection and Public Health&lt;/secondary-title&gt;&lt;/titles&gt;&lt;periodical&gt;&lt;full-title&gt;Journal of Infection and Public Health&lt;/full-title&gt;&lt;/periodical&gt;&lt;pages&gt;170-176&lt;/pages&gt;&lt;volume&gt;8&lt;/volume&gt;&lt;number&gt;2&lt;/number&gt;&lt;dates&gt;&lt;year&gt;2015&lt;/year&gt;&lt;/dates&gt;&lt;work-type&gt;Article&lt;/work-type&gt;&lt;urls&gt;&lt;related-urls&gt;&lt;url&gt;https://www.scopus.com/inward/record.uri?eid=2-s2.0-84933674032&amp;amp;doi=10.1016%2fj.jiph.2014.08.009&amp;amp;partnerID=40&amp;amp;md5=79d92b9cd4c86d2676b7fce2f2f2031e&lt;/url&gt;&lt;/related-urls&gt;&lt;/urls&gt;&lt;electronic-resource-num&gt;10.1016/j.jiph.2014.08.009&lt;/electronic-resource-num&gt;&lt;remote-database-name&gt;Scopus&lt;/remote-database-name&gt;&lt;/record&gt;&lt;/Cite&gt;&lt;/EndNote&gt;</w:instrText>
            </w:r>
            <w:r>
              <w:fldChar w:fldCharType="separate"/>
            </w:r>
            <w:r w:rsidRPr="00D70AD8">
              <w:rPr>
                <w:noProof/>
                <w:vertAlign w:val="superscript"/>
              </w:rPr>
              <w:t>43</w:t>
            </w:r>
            <w:r>
              <w:fldChar w:fldCharType="end"/>
            </w:r>
          </w:p>
          <w:p w14:paraId="25710465" w14:textId="77777777" w:rsidR="00B31D50" w:rsidRPr="00133644" w:rsidRDefault="00B31D50" w:rsidP="00920C98"/>
        </w:tc>
        <w:tc>
          <w:tcPr>
            <w:tcW w:w="900" w:type="dxa"/>
          </w:tcPr>
          <w:p w14:paraId="46580827" w14:textId="77777777" w:rsidR="00B31D50" w:rsidRPr="00133644" w:rsidRDefault="00B31D50" w:rsidP="00920C98">
            <w:pPr>
              <w:jc w:val="center"/>
            </w:pPr>
          </w:p>
        </w:tc>
      </w:tr>
      <w:tr w:rsidR="00B31D50" w:rsidRPr="00133644" w14:paraId="4BE00B85" w14:textId="3A3DA88B" w:rsidTr="00920C98">
        <w:tc>
          <w:tcPr>
            <w:tcW w:w="1080" w:type="dxa"/>
          </w:tcPr>
          <w:p w14:paraId="688713A6" w14:textId="21B18D3D" w:rsidR="00B31D50" w:rsidRPr="00133644" w:rsidRDefault="00B31D50" w:rsidP="00920C98">
            <w:r w:rsidRPr="00784EB2">
              <w:t xml:space="preserve">Q fever/ C. </w:t>
            </w:r>
            <w:proofErr w:type="spellStart"/>
            <w:r w:rsidRPr="00784EB2">
              <w:t>burnetii</w:t>
            </w:r>
            <w:proofErr w:type="spellEnd"/>
          </w:p>
        </w:tc>
        <w:tc>
          <w:tcPr>
            <w:tcW w:w="720" w:type="dxa"/>
          </w:tcPr>
          <w:p w14:paraId="2109A5F1" w14:textId="33842C6F" w:rsidR="00B31D50" w:rsidRPr="00133644" w:rsidRDefault="00B31D50" w:rsidP="00920C98">
            <w:r w:rsidRPr="00784EB2">
              <w:t>2015</w:t>
            </w:r>
          </w:p>
        </w:tc>
        <w:tc>
          <w:tcPr>
            <w:tcW w:w="990" w:type="dxa"/>
          </w:tcPr>
          <w:p w14:paraId="0A2FD1D7" w14:textId="70A97EE7" w:rsidR="00B31D50" w:rsidRPr="001625D1" w:rsidRDefault="00B31D50" w:rsidP="00920C98">
            <w:r w:rsidRPr="00784EB2">
              <w:t>Afghanistan</w:t>
            </w:r>
          </w:p>
        </w:tc>
        <w:tc>
          <w:tcPr>
            <w:tcW w:w="1170" w:type="dxa"/>
          </w:tcPr>
          <w:p w14:paraId="6791DCED" w14:textId="3176694B" w:rsidR="00B31D50" w:rsidRDefault="00B31D50" w:rsidP="00920C98">
            <w:r w:rsidRPr="00F10C04">
              <w:t>Cross sectional</w:t>
            </w:r>
          </w:p>
        </w:tc>
        <w:tc>
          <w:tcPr>
            <w:tcW w:w="1260" w:type="dxa"/>
          </w:tcPr>
          <w:p w14:paraId="61D5564C" w14:textId="26B22203" w:rsidR="00B31D50" w:rsidRDefault="00B31D50" w:rsidP="00920C98">
            <w:r>
              <w:t>h</w:t>
            </w:r>
            <w:r w:rsidRPr="00784EB2">
              <w:t xml:space="preserve">uman </w:t>
            </w:r>
          </w:p>
        </w:tc>
        <w:tc>
          <w:tcPr>
            <w:tcW w:w="1710" w:type="dxa"/>
          </w:tcPr>
          <w:p w14:paraId="505C9885" w14:textId="1ACF96AC" w:rsidR="00B31D50" w:rsidRPr="00133644" w:rsidRDefault="00B31D50" w:rsidP="00920C98">
            <w:r w:rsidRPr="00784EB2">
              <w:t>204 Blood samples</w:t>
            </w:r>
          </w:p>
        </w:tc>
        <w:tc>
          <w:tcPr>
            <w:tcW w:w="2790" w:type="dxa"/>
          </w:tcPr>
          <w:p w14:paraId="0B540A46" w14:textId="28D40633" w:rsidR="00B31D50" w:rsidRPr="00133644" w:rsidRDefault="00B31D50" w:rsidP="00920C98">
            <w:r w:rsidRPr="00784EB2">
              <w:t xml:space="preserve">97% of humans had at least one C. </w:t>
            </w:r>
            <w:proofErr w:type="spellStart"/>
            <w:r w:rsidRPr="00784EB2">
              <w:t>burnetii</w:t>
            </w:r>
            <w:proofErr w:type="spellEnd"/>
            <w:r w:rsidRPr="00784EB2">
              <w:t xml:space="preserve"> seropositive person </w:t>
            </w:r>
          </w:p>
        </w:tc>
        <w:tc>
          <w:tcPr>
            <w:tcW w:w="1350" w:type="dxa"/>
          </w:tcPr>
          <w:p w14:paraId="321ADEBF" w14:textId="1D497E0A" w:rsidR="00B31D50" w:rsidRPr="00133644" w:rsidRDefault="00B31D50" w:rsidP="00920C98">
            <w:proofErr w:type="spellStart"/>
            <w:r w:rsidRPr="00784EB2">
              <w:t>Akbarian</w:t>
            </w:r>
            <w:proofErr w:type="spellEnd"/>
            <w:r w:rsidRPr="00784EB2">
              <w:t>, Z.</w:t>
            </w:r>
            <w:r>
              <w:fldChar w:fldCharType="begin"/>
            </w:r>
            <w:r>
              <w:instrText xml:space="preserve"> ADDIN EN.CITE &lt;EndNote&gt;&lt;Cite&gt;&lt;Author&gt;Akbarian&lt;/Author&gt;&lt;Year&gt;2015&lt;/Year&gt;&lt;RecNum&gt;239&lt;/RecNum&gt;&lt;DisplayText&gt;&lt;style face="superscript"&gt;44&lt;/style&gt;&lt;/DisplayText&gt;&lt;record&gt;&lt;rec-number&gt;239&lt;/rec-number&gt;&lt;foreign-keys&gt;&lt;key app="EN" db-id="a9tspfsz9w9a9xe2tr2pf9r9w5vfearwsxwf" timestamp="1639479531"&gt;239&lt;/key&gt;&lt;/foreign-keys&gt;&lt;ref-type name="Journal Article"&gt;17&lt;/ref-type&gt;&lt;contributors&gt;&lt;authors&gt;&lt;author&gt;Akbarian, Z.&lt;/author&gt;&lt;author&gt;Ziay, G.&lt;/author&gt;&lt;author&gt;Schauwers, W.&lt;/author&gt;&lt;author&gt;Noormal, B.&lt;/author&gt;&lt;author&gt;Saeed, I.&lt;/author&gt;&lt;author&gt;Qanee, A. H.&lt;/author&gt;&lt;author&gt;Shahab, Z.&lt;/author&gt;&lt;author&gt;Dennison, T.&lt;/author&gt;&lt;author&gt;Dohoo, I.&lt;/author&gt;&lt;author&gt;Jackson, R.&lt;/author&gt;&lt;/authors&gt;&lt;/contributors&gt;&lt;titles&gt;&lt;title&gt;Brucellosis and Coxiella burnetii Infection in Householders and Their Animals in Secure Villages in Herat Province, Afghanistan: A Cross-Sectional Study&lt;/title&gt;&lt;secondary-title&gt;PLoS Neglected Tropical Diseases&lt;/secondary-title&gt;&lt;/titles&gt;&lt;periodical&gt;&lt;full-title&gt;PLoS Neglected Tropical Diseases&lt;/full-title&gt;&lt;/periodical&gt;&lt;volume&gt;9&lt;/volume&gt;&lt;number&gt;10&lt;/number&gt;&lt;dates&gt;&lt;year&gt;2015&lt;/year&gt;&lt;/dates&gt;&lt;work-type&gt;Article&lt;/work-type&gt;&lt;urls&gt;&lt;related-urls&gt;&lt;url&gt;https://www.scopus.com/inward/record.uri?eid=2-s2.0-84959119526&amp;amp;doi=10.1371%2fjournal.pntd.0004112&amp;amp;partnerID=40&amp;amp;md5=4abacd86737cfb08714dd5f5cc36acf2&lt;/url&gt;&lt;/related-urls&gt;&lt;/urls&gt;&lt;custom7&gt;e0004112&lt;/custom7&gt;&lt;electronic-resource-num&gt;10.1371/journal.pntd.0004112&lt;/electronic-resource-num&gt;&lt;remote-database-name&gt;Scopus&lt;/remote-database-name&gt;&lt;/record&gt;&lt;/Cite&gt;&lt;/EndNote&gt;</w:instrText>
            </w:r>
            <w:r>
              <w:fldChar w:fldCharType="separate"/>
            </w:r>
            <w:r w:rsidRPr="00D70AD8">
              <w:rPr>
                <w:noProof/>
                <w:vertAlign w:val="superscript"/>
              </w:rPr>
              <w:t>44</w:t>
            </w:r>
            <w:r>
              <w:fldChar w:fldCharType="end"/>
            </w:r>
          </w:p>
        </w:tc>
        <w:tc>
          <w:tcPr>
            <w:tcW w:w="900" w:type="dxa"/>
          </w:tcPr>
          <w:p w14:paraId="6A77B74F" w14:textId="546BBC7A" w:rsidR="00B31D50" w:rsidRPr="00784EB2" w:rsidRDefault="0042688D" w:rsidP="00920C98">
            <w:pPr>
              <w:jc w:val="center"/>
            </w:pPr>
            <w:r>
              <w:t>5</w:t>
            </w:r>
          </w:p>
        </w:tc>
      </w:tr>
      <w:tr w:rsidR="00B31D50" w:rsidRPr="00133644" w14:paraId="75DA2857" w14:textId="0DC0313C" w:rsidTr="00920C98">
        <w:trPr>
          <w:trHeight w:val="1284"/>
        </w:trPr>
        <w:tc>
          <w:tcPr>
            <w:tcW w:w="1080" w:type="dxa"/>
          </w:tcPr>
          <w:p w14:paraId="73990DB5" w14:textId="2532A1F5" w:rsidR="00B31D50" w:rsidRPr="008735F3" w:rsidRDefault="00B31D50" w:rsidP="00920C98">
            <w:r w:rsidRPr="008735F3">
              <w:t xml:space="preserve">Q fever/ C. </w:t>
            </w:r>
            <w:proofErr w:type="spellStart"/>
            <w:r w:rsidRPr="008735F3">
              <w:t>burnetii</w:t>
            </w:r>
            <w:proofErr w:type="spellEnd"/>
          </w:p>
        </w:tc>
        <w:tc>
          <w:tcPr>
            <w:tcW w:w="720" w:type="dxa"/>
          </w:tcPr>
          <w:p w14:paraId="51AFBDFB" w14:textId="227BF1F9" w:rsidR="00B31D50" w:rsidRPr="008735F3" w:rsidRDefault="00B31D50" w:rsidP="00920C98">
            <w:r w:rsidRPr="008735F3">
              <w:t>2015</w:t>
            </w:r>
          </w:p>
        </w:tc>
        <w:tc>
          <w:tcPr>
            <w:tcW w:w="990" w:type="dxa"/>
          </w:tcPr>
          <w:p w14:paraId="5E182F4E" w14:textId="07FE9941" w:rsidR="00B31D50" w:rsidRPr="008735F3" w:rsidRDefault="00B31D50" w:rsidP="00920C98">
            <w:r w:rsidRPr="008735F3">
              <w:t>Iran</w:t>
            </w:r>
          </w:p>
        </w:tc>
        <w:tc>
          <w:tcPr>
            <w:tcW w:w="1170" w:type="dxa"/>
          </w:tcPr>
          <w:p w14:paraId="60DBBD78" w14:textId="4D4A0424" w:rsidR="00B31D50" w:rsidRPr="008735F3" w:rsidRDefault="00B31D50" w:rsidP="00920C98">
            <w:r w:rsidRPr="008735F3">
              <w:t>Cross sectional</w:t>
            </w:r>
          </w:p>
        </w:tc>
        <w:tc>
          <w:tcPr>
            <w:tcW w:w="1260" w:type="dxa"/>
          </w:tcPr>
          <w:p w14:paraId="69008147" w14:textId="2B8DB564" w:rsidR="00B31D50" w:rsidRPr="008735F3" w:rsidRDefault="00B31D50" w:rsidP="00920C98">
            <w:r w:rsidRPr="008735F3">
              <w:t>cattle</w:t>
            </w:r>
          </w:p>
        </w:tc>
        <w:tc>
          <w:tcPr>
            <w:tcW w:w="1710" w:type="dxa"/>
          </w:tcPr>
          <w:p w14:paraId="536C7515" w14:textId="76748EC6" w:rsidR="00B31D50" w:rsidRPr="008735F3" w:rsidRDefault="00B31D50" w:rsidP="00920C98">
            <w:r w:rsidRPr="008735F3">
              <w:t>80 milk samples</w:t>
            </w:r>
          </w:p>
        </w:tc>
        <w:tc>
          <w:tcPr>
            <w:tcW w:w="2790" w:type="dxa"/>
          </w:tcPr>
          <w:p w14:paraId="70962CC6" w14:textId="77777777" w:rsidR="00B31D50" w:rsidRPr="008735F3" w:rsidRDefault="00B31D50" w:rsidP="00920C98">
            <w:pPr>
              <w:spacing w:after="160" w:line="259" w:lineRule="auto"/>
            </w:pPr>
            <w:r w:rsidRPr="008735F3">
              <w:t>In this study, 20 out of 80 milk samples (25%) were</w:t>
            </w:r>
          </w:p>
          <w:p w14:paraId="02D47CE0" w14:textId="4C40A908" w:rsidR="00B31D50" w:rsidRPr="008735F3" w:rsidRDefault="00B31D50" w:rsidP="00920C98">
            <w:r w:rsidRPr="008735F3">
              <w:t xml:space="preserve">positive in terms of Coxiella </w:t>
            </w:r>
            <w:proofErr w:type="spellStart"/>
            <w:r w:rsidRPr="008735F3">
              <w:t>burnetii</w:t>
            </w:r>
            <w:proofErr w:type="spellEnd"/>
            <w:r w:rsidRPr="008735F3">
              <w:t>.</w:t>
            </w:r>
          </w:p>
        </w:tc>
        <w:tc>
          <w:tcPr>
            <w:tcW w:w="1350" w:type="dxa"/>
          </w:tcPr>
          <w:p w14:paraId="67A1708B" w14:textId="1645D92A" w:rsidR="00B31D50" w:rsidRPr="008735F3" w:rsidRDefault="00B31D50" w:rsidP="00920C98">
            <w:pPr>
              <w:spacing w:after="160" w:line="259" w:lineRule="auto"/>
            </w:pPr>
            <w:r w:rsidRPr="008735F3">
              <w:t>Khademi</w:t>
            </w:r>
            <w:r w:rsidRPr="008735F3">
              <w:fldChar w:fldCharType="begin"/>
            </w:r>
            <w:r w:rsidRPr="008735F3">
              <w:instrText xml:space="preserve"> ADDIN EN.CITE &lt;EndNote&gt;&lt;Cite&gt;&lt;Author&gt;khademi&lt;/Author&gt;&lt;Year&gt;2015&lt;/Year&gt;&lt;RecNum&gt;1101&lt;/RecNum&gt;&lt;DisplayText&gt;&lt;style face="superscript"&gt;45&lt;/style&gt;&lt;/DisplayText&gt;&lt;record&gt;&lt;rec-number&gt;1101&lt;/rec-number&gt;&lt;foreign-keys&gt;&lt;key app="EN" db-id="a9tspfsz9w9a9xe2tr2pf9r9w5vfearwsxwf" timestamp="1650359747"&gt;1101&lt;/key&gt;&lt;/foreign-keys&gt;&lt;ref-type name="Journal Article"&gt;17&lt;/ref-type&gt;&lt;contributors&gt;&lt;authors&gt;&lt;author&gt;khademi, peyman&lt;/author&gt;&lt;author&gt;Jaydari, Amin&lt;/author&gt;&lt;author&gt;Esmaeili Koutamehr, Mahmoud&lt;/author&gt;&lt;/authors&gt;&lt;/contributors&gt;&lt;auth-address&gt;Department of Pathobiology, Faculty of Veterinary Medicine, Shahrekord University, Iran&lt;/auth-address&gt;&lt;titles&gt;&lt;title&gt;Genomic detection of Coxiella burnetii in cattle milk samples by Nested-PCR method, Iran&lt;/title&gt;&lt;secondary-title&gt;Iranian Journal of Medical Microbiology&lt;/secondary-title&gt;&lt;short-title&gt;Detection of Coxeilla brunetii in milk samples&lt;/short-title&gt;&lt;/titles&gt;&lt;periodical&gt;&lt;full-title&gt;Iranian Journal of Medical Microbiology&lt;/full-title&gt;&lt;/periodical&gt;&lt;pages&gt;69-72&lt;/pages&gt;&lt;volume&gt;9&lt;/volume&gt;&lt;number&gt;2&lt;/number&gt;&lt;section&gt;69&lt;/section&gt;&lt;keywords&gt;&lt;keyword&gt;Q fever, Coxiella burnetii, Cattle, Nested- PCR.&lt;/keyword&gt;&lt;/keywords&gt;&lt;dates&gt;&lt;year&gt;2015&lt;/year&gt;&lt;/dates&gt;&lt;isbn&gt;1735-8612&lt;/isbn&gt;&lt;call-num&gt;A-10-402-1&lt;/call-num&gt;&lt;work-type&gt;Brief report&lt;/work-type&gt;&lt;urls&gt;&lt;related-urls&gt;&lt;url&gt;http://ijmm.ir/article-1-370-en.html&lt;/url&gt;&lt;/related-urls&gt;&lt;pdf-urls&gt;&lt;url&gt;http://ijmm.ir/article-1-370-en.pdf&lt;/url&gt;&lt;/pdf-urls&gt;&lt;/urls&gt;&lt;language&gt;eng&lt;/language&gt;&lt;access-date&gt;2015&lt;/access-date&gt;&lt;/record&gt;&lt;/Cite&gt;&lt;/EndNote&gt;</w:instrText>
            </w:r>
            <w:r w:rsidRPr="008735F3">
              <w:fldChar w:fldCharType="separate"/>
            </w:r>
            <w:r w:rsidRPr="008735F3">
              <w:rPr>
                <w:noProof/>
                <w:vertAlign w:val="superscript"/>
              </w:rPr>
              <w:t>45</w:t>
            </w:r>
            <w:r w:rsidRPr="008735F3">
              <w:fldChar w:fldCharType="end"/>
            </w:r>
          </w:p>
          <w:p w14:paraId="2CC7537A" w14:textId="77777777" w:rsidR="00B31D50" w:rsidRPr="008735F3" w:rsidRDefault="00B31D50" w:rsidP="00920C98"/>
        </w:tc>
        <w:tc>
          <w:tcPr>
            <w:tcW w:w="900" w:type="dxa"/>
          </w:tcPr>
          <w:p w14:paraId="212D94FA" w14:textId="77777777" w:rsidR="00B31D50" w:rsidRPr="00133644" w:rsidRDefault="00B31D50" w:rsidP="00920C98">
            <w:pPr>
              <w:jc w:val="center"/>
            </w:pPr>
          </w:p>
        </w:tc>
      </w:tr>
      <w:tr w:rsidR="00B31D50" w:rsidRPr="00133644" w14:paraId="43356974" w14:textId="6CB90DEA" w:rsidTr="00920C98">
        <w:trPr>
          <w:trHeight w:val="1116"/>
        </w:trPr>
        <w:tc>
          <w:tcPr>
            <w:tcW w:w="1080" w:type="dxa"/>
          </w:tcPr>
          <w:p w14:paraId="704D75D9" w14:textId="337C8AEE" w:rsidR="00B31D50" w:rsidRPr="00FA6125" w:rsidRDefault="00B31D50" w:rsidP="00920C98">
            <w:r w:rsidRPr="005D372F">
              <w:t xml:space="preserve">Q fever/ C. </w:t>
            </w:r>
            <w:proofErr w:type="spellStart"/>
            <w:r w:rsidRPr="005D372F">
              <w:t>burnetii</w:t>
            </w:r>
            <w:proofErr w:type="spellEnd"/>
          </w:p>
        </w:tc>
        <w:tc>
          <w:tcPr>
            <w:tcW w:w="720" w:type="dxa"/>
          </w:tcPr>
          <w:p w14:paraId="66AF07D5" w14:textId="462FD147" w:rsidR="00B31D50" w:rsidRPr="00133644" w:rsidRDefault="00B31D50" w:rsidP="00920C98">
            <w:r>
              <w:t>2015</w:t>
            </w:r>
          </w:p>
        </w:tc>
        <w:tc>
          <w:tcPr>
            <w:tcW w:w="990" w:type="dxa"/>
          </w:tcPr>
          <w:p w14:paraId="63CC55E9" w14:textId="337C7559" w:rsidR="00B31D50" w:rsidRPr="006F6DEE" w:rsidRDefault="00B31D50" w:rsidP="00920C98">
            <w:r w:rsidRPr="002F49A3">
              <w:t>Egypt</w:t>
            </w:r>
          </w:p>
        </w:tc>
        <w:tc>
          <w:tcPr>
            <w:tcW w:w="1170" w:type="dxa"/>
          </w:tcPr>
          <w:p w14:paraId="3108BC30" w14:textId="48AEA808" w:rsidR="00B31D50" w:rsidRPr="005C5BA4" w:rsidRDefault="00B31D50" w:rsidP="00920C98">
            <w:r w:rsidRPr="002F49A3">
              <w:t>ELISA</w:t>
            </w:r>
          </w:p>
        </w:tc>
        <w:tc>
          <w:tcPr>
            <w:tcW w:w="1260" w:type="dxa"/>
          </w:tcPr>
          <w:p w14:paraId="37285089" w14:textId="6F71066E" w:rsidR="00B31D50" w:rsidRDefault="00B31D50" w:rsidP="00920C98">
            <w:r w:rsidRPr="002F49A3">
              <w:t>Buffalo</w:t>
            </w:r>
            <w:r>
              <w:t>,</w:t>
            </w:r>
            <w:r w:rsidRPr="002F49A3">
              <w:t xml:space="preserve"> sheep and camels;</w:t>
            </w:r>
          </w:p>
        </w:tc>
        <w:tc>
          <w:tcPr>
            <w:tcW w:w="1710" w:type="dxa"/>
          </w:tcPr>
          <w:p w14:paraId="5E10ADC2" w14:textId="7A9E7564" w:rsidR="00B31D50" w:rsidRDefault="00B31D50" w:rsidP="00920C98">
            <w:r>
              <w:t xml:space="preserve">337 </w:t>
            </w:r>
            <w:r w:rsidRPr="00EA6A76">
              <w:t xml:space="preserve">blood sample </w:t>
            </w:r>
            <w:r>
              <w:t>Buffalo (n = 153)</w:t>
            </w:r>
          </w:p>
          <w:p w14:paraId="40E6D8CC" w14:textId="77777777" w:rsidR="00B31D50" w:rsidRDefault="00B31D50" w:rsidP="00920C98">
            <w:r>
              <w:t>Sheep (n = 174)</w:t>
            </w:r>
          </w:p>
          <w:p w14:paraId="20A65C1B" w14:textId="4B1B23A1" w:rsidR="00B31D50" w:rsidRPr="00133644" w:rsidRDefault="00B31D50" w:rsidP="00920C98">
            <w:r>
              <w:t xml:space="preserve">Camels (n = 10) </w:t>
            </w:r>
          </w:p>
        </w:tc>
        <w:tc>
          <w:tcPr>
            <w:tcW w:w="2790" w:type="dxa"/>
          </w:tcPr>
          <w:p w14:paraId="29284476" w14:textId="76A4D20A" w:rsidR="00B31D50" w:rsidRPr="00133644" w:rsidRDefault="00B31D50" w:rsidP="00920C98">
            <w:r w:rsidRPr="002F49A3">
              <w:t xml:space="preserve">antibodies against C. </w:t>
            </w:r>
            <w:proofErr w:type="spellStart"/>
            <w:r w:rsidRPr="002F49A3">
              <w:t>burnetii</w:t>
            </w:r>
            <w:proofErr w:type="spellEnd"/>
            <w:r w:rsidRPr="002F49A3">
              <w:t xml:space="preserve"> in six (4%) buffalo, 14 (8%) sheep, and seven (70%) camels;</w:t>
            </w:r>
          </w:p>
        </w:tc>
        <w:tc>
          <w:tcPr>
            <w:tcW w:w="1350" w:type="dxa"/>
          </w:tcPr>
          <w:p w14:paraId="2C1AD2FA" w14:textId="06184422" w:rsidR="00B31D50" w:rsidRDefault="00B31D50" w:rsidP="00920C98">
            <w:r w:rsidRPr="00A61D23">
              <w:t>Horton, K. C</w:t>
            </w:r>
            <w:r>
              <w:fldChar w:fldCharType="begin"/>
            </w:r>
            <w:r>
              <w:instrText xml:space="preserve"> ADDIN EN.CITE &lt;EndNote&gt;&lt;Cite&gt;&lt;Author&gt;Horton&lt;/Author&gt;&lt;Year&gt;2014&lt;/Year&gt;&lt;RecNum&gt;253&lt;/RecNum&gt;&lt;DisplayText&gt;&lt;style face="superscript"&gt;46&lt;/style&gt;&lt;/DisplayText&gt;&lt;record&gt;&lt;rec-number&gt;253&lt;/rec-number&gt;&lt;foreign-keys&gt;&lt;key app="EN" db-id="a9tspfsz9w9a9xe2tr2pf9r9w5vfearwsxwf" timestamp="1639479531"&gt;253&lt;/key&gt;&lt;/foreign-keys&gt;&lt;ref-type name="Journal Article"&gt;17&lt;/ref-type&gt;&lt;contributors&gt;&lt;authors&gt;&lt;author&gt;Horton, K. C.&lt;/author&gt;&lt;author&gt;Wasfy, M.&lt;/author&gt;&lt;author&gt;Samaha, H.&lt;/author&gt;&lt;author&gt;Abdel-Rahman, B.&lt;/author&gt;&lt;author&gt;Safwat, S.&lt;/author&gt;&lt;author&gt;Abdel Fadeel, M.&lt;/author&gt;&lt;author&gt;Mohareb, E.&lt;/author&gt;&lt;author&gt;Dueger, E.&lt;/author&gt;&lt;/authors&gt;&lt;/contributors&gt;&lt;titles&gt;&lt;title&gt;Serosurvey for zoonotic viral and bacterial pathogens among slaughtered livestock in Egypt&lt;/title&gt;&lt;secondary-title&gt;Vector-Borne and Zoonotic Diseases&lt;/secondary-title&gt;&lt;/titles&gt;&lt;periodical&gt;&lt;full-title&gt;Vector-Borne and Zoonotic Diseases&lt;/full-title&gt;&lt;/periodical&gt;&lt;pages&gt;633-639&lt;/pages&gt;&lt;volume&gt;14&lt;/volume&gt;&lt;number&gt;9&lt;/number&gt;&lt;dates&gt;&lt;year&gt;2014&lt;/year&gt;&lt;/dates&gt;&lt;work-type&gt;Article&lt;/work-type&gt;&lt;urls&gt;&lt;related-urls&gt;&lt;url&gt;https://www.scopus.com/inward/record.uri?eid=2-s2.0-84907204034&amp;amp;doi=10.1089%2fvbz.2013.1525&amp;amp;partnerID=40&amp;amp;md5=8d29e71850fb91b76b4abd950652e3cd&lt;/url&gt;&lt;/related-urls&gt;&lt;/urls&gt;&lt;electronic-resource-num&gt;10.1089/vbz.2013.1525&lt;/electronic-resource-num&gt;&lt;remote-database-name&gt;Scopus&lt;/remote-database-name&gt;&lt;/record&gt;&lt;/Cite&gt;&lt;/EndNote&gt;</w:instrText>
            </w:r>
            <w:r>
              <w:fldChar w:fldCharType="separate"/>
            </w:r>
            <w:r w:rsidRPr="00D70AD8">
              <w:rPr>
                <w:noProof/>
                <w:vertAlign w:val="superscript"/>
              </w:rPr>
              <w:t>46</w:t>
            </w:r>
            <w:r>
              <w:fldChar w:fldCharType="end"/>
            </w:r>
            <w:r w:rsidRPr="00A61D23">
              <w:t>.</w:t>
            </w:r>
          </w:p>
          <w:p w14:paraId="08D735BE" w14:textId="101B5A6F" w:rsidR="00B31D50" w:rsidRPr="00133644" w:rsidRDefault="00B31D50" w:rsidP="00920C98"/>
        </w:tc>
        <w:tc>
          <w:tcPr>
            <w:tcW w:w="900" w:type="dxa"/>
          </w:tcPr>
          <w:p w14:paraId="1257B4B5" w14:textId="77777777" w:rsidR="00B31D50" w:rsidRPr="00A61D23" w:rsidRDefault="00B31D50" w:rsidP="00920C98">
            <w:pPr>
              <w:jc w:val="center"/>
            </w:pPr>
          </w:p>
        </w:tc>
      </w:tr>
      <w:tr w:rsidR="00B31D50" w:rsidRPr="00133644" w14:paraId="05871949" w14:textId="49BC5068" w:rsidTr="00920C98">
        <w:trPr>
          <w:trHeight w:val="923"/>
        </w:trPr>
        <w:tc>
          <w:tcPr>
            <w:tcW w:w="1080" w:type="dxa"/>
          </w:tcPr>
          <w:p w14:paraId="56B959C2" w14:textId="14A5049A" w:rsidR="00B31D50" w:rsidRPr="00133644" w:rsidRDefault="00B31D50" w:rsidP="00920C98">
            <w:r w:rsidRPr="00133644">
              <w:t xml:space="preserve">Q fever/ C. </w:t>
            </w:r>
            <w:proofErr w:type="spellStart"/>
            <w:r w:rsidRPr="00133644">
              <w:t>burnetii</w:t>
            </w:r>
            <w:proofErr w:type="spellEnd"/>
          </w:p>
        </w:tc>
        <w:tc>
          <w:tcPr>
            <w:tcW w:w="720" w:type="dxa"/>
          </w:tcPr>
          <w:p w14:paraId="1FB55D31" w14:textId="19AE39ED" w:rsidR="00B31D50" w:rsidRPr="00133644" w:rsidRDefault="00B31D50" w:rsidP="00920C98">
            <w:r w:rsidRPr="00133644">
              <w:t>2016</w:t>
            </w:r>
          </w:p>
        </w:tc>
        <w:tc>
          <w:tcPr>
            <w:tcW w:w="990" w:type="dxa"/>
          </w:tcPr>
          <w:p w14:paraId="0BC4E1FE" w14:textId="4BF0F27E" w:rsidR="00B31D50" w:rsidRPr="001625D1" w:rsidRDefault="00B31D50" w:rsidP="00920C98">
            <w:r w:rsidRPr="001625D1">
              <w:t>Iran</w:t>
            </w:r>
          </w:p>
        </w:tc>
        <w:tc>
          <w:tcPr>
            <w:tcW w:w="1170" w:type="dxa"/>
          </w:tcPr>
          <w:p w14:paraId="1B1E81CD" w14:textId="7593AADB" w:rsidR="00B31D50" w:rsidRPr="00524E7F" w:rsidRDefault="00B31D50" w:rsidP="00920C98">
            <w:r w:rsidRPr="003B20CF">
              <w:t>Cross sectional</w:t>
            </w:r>
          </w:p>
        </w:tc>
        <w:tc>
          <w:tcPr>
            <w:tcW w:w="1260" w:type="dxa"/>
          </w:tcPr>
          <w:p w14:paraId="7C66559C" w14:textId="3D0E80A8" w:rsidR="00B31D50" w:rsidRPr="00133644" w:rsidRDefault="00B31D50" w:rsidP="00920C98">
            <w:r w:rsidRPr="00133644">
              <w:t>Ticks</w:t>
            </w:r>
            <w:r w:rsidRPr="00400DB3">
              <w:t xml:space="preserve"> </w:t>
            </w:r>
          </w:p>
        </w:tc>
        <w:tc>
          <w:tcPr>
            <w:tcW w:w="1710" w:type="dxa"/>
          </w:tcPr>
          <w:p w14:paraId="7CEF2E17" w14:textId="706A727D" w:rsidR="00B31D50" w:rsidRPr="00133644" w:rsidRDefault="00B31D50" w:rsidP="00920C98">
            <w:r w:rsidRPr="00133644">
              <w:t>1305</w:t>
            </w:r>
          </w:p>
        </w:tc>
        <w:tc>
          <w:tcPr>
            <w:tcW w:w="2790" w:type="dxa"/>
          </w:tcPr>
          <w:p w14:paraId="7EC82243" w14:textId="3EB70DDC" w:rsidR="00B31D50" w:rsidRPr="00133644" w:rsidRDefault="00B31D50" w:rsidP="00920C98">
            <w:r w:rsidRPr="00133644">
              <w:t>Prevalence of ixodid tick infestation in small ruminants was 58.4%</w:t>
            </w:r>
          </w:p>
        </w:tc>
        <w:tc>
          <w:tcPr>
            <w:tcW w:w="1350" w:type="dxa"/>
          </w:tcPr>
          <w:p w14:paraId="0F9B92DB" w14:textId="6DF21291" w:rsidR="00B31D50" w:rsidRPr="00133644" w:rsidRDefault="00B31D50" w:rsidP="00920C98">
            <w:pPr>
              <w:spacing w:after="160" w:line="259" w:lineRule="auto"/>
            </w:pPr>
            <w:proofErr w:type="spellStart"/>
            <w:r w:rsidRPr="00133644">
              <w:t>Nourollahi</w:t>
            </w:r>
            <w:proofErr w:type="spellEnd"/>
            <w:r w:rsidRPr="00133644">
              <w:t xml:space="preserve"> F.</w:t>
            </w:r>
            <w:r>
              <w:fldChar w:fldCharType="begin"/>
            </w:r>
            <w:r>
              <w:instrText xml:space="preserve"> ADDIN EN.CITE &lt;EndNote&gt;&lt;Cite&gt;&lt;Author&gt;Fard SR&lt;/Author&gt;&lt;Year&gt;2016&lt;/Year&gt;&lt;RecNum&gt;1111&lt;/RecNum&gt;&lt;DisplayText&gt;&lt;style face="superscript"&gt;47&lt;/style&gt;&lt;/DisplayText&gt;&lt;record&gt;&lt;rec-number&gt;1111&lt;/rec-number&gt;&lt;foreign-keys&gt;&lt;key app="EN" db-id="a9tspfsz9w9a9xe2tr2pf9r9w5vfearwsxwf" timestamp="1650438816"&gt;1111&lt;/key&gt;&lt;/foreign-keys&gt;&lt;ref-type name="Journal Article"&gt;17&lt;/ref-type&gt;&lt;contributors&gt;&lt;authors&gt;&lt;author&gt;Fard SR, Nourollahi&lt;/author&gt;&lt;author&gt;Ghashghaei, Omid&lt;/author&gt;&lt;author&gt;Khalili, M&lt;/author&gt;&lt;author&gt;Sharifi, H&lt;/author&gt;&lt;/authors&gt;&lt;/contributors&gt;&lt;titles&gt;&lt;title&gt;Tick diversity and detection of Coxiella burnetii in tick of small ruminants using nested Trans PCR in Southeast Iran&lt;/title&gt;&lt;secondary-title&gt;Tropical Biomedicine&lt;/secondary-title&gt;&lt;/titles&gt;&lt;periodical&gt;&lt;full-title&gt;Tropical Biomedicine&lt;/full-title&gt;&lt;/periodical&gt;&lt;pages&gt;506-511&lt;/pages&gt;&lt;volume&gt;33&lt;/volume&gt;&lt;number&gt;3&lt;/number&gt;&lt;dates&gt;&lt;year&gt;2016&lt;/year&gt;&lt;/dates&gt;&lt;isbn&gt;0127-5720&lt;/isbn&gt;&lt;urls&gt;&lt;/urls&gt;&lt;/record&gt;&lt;/Cite&gt;&lt;/EndNote&gt;</w:instrText>
            </w:r>
            <w:r>
              <w:fldChar w:fldCharType="separate"/>
            </w:r>
            <w:r w:rsidRPr="00D70AD8">
              <w:rPr>
                <w:noProof/>
                <w:vertAlign w:val="superscript"/>
              </w:rPr>
              <w:t>47</w:t>
            </w:r>
            <w:r>
              <w:fldChar w:fldCharType="end"/>
            </w:r>
          </w:p>
          <w:p w14:paraId="5ED7528F" w14:textId="77777777" w:rsidR="00B31D50" w:rsidRPr="00133644" w:rsidRDefault="00B31D50" w:rsidP="00920C98"/>
        </w:tc>
        <w:tc>
          <w:tcPr>
            <w:tcW w:w="900" w:type="dxa"/>
          </w:tcPr>
          <w:p w14:paraId="586578A7" w14:textId="77777777" w:rsidR="00B31D50" w:rsidRPr="00133644" w:rsidRDefault="00B31D50" w:rsidP="00920C98">
            <w:pPr>
              <w:jc w:val="center"/>
            </w:pPr>
          </w:p>
        </w:tc>
      </w:tr>
      <w:tr w:rsidR="00B31D50" w:rsidRPr="00133644" w14:paraId="37C170FF" w14:textId="47D27476" w:rsidTr="00920C98">
        <w:trPr>
          <w:trHeight w:val="1080"/>
        </w:trPr>
        <w:tc>
          <w:tcPr>
            <w:tcW w:w="1080" w:type="dxa"/>
          </w:tcPr>
          <w:p w14:paraId="05DFF15C" w14:textId="4E2A2C5E" w:rsidR="00B31D50" w:rsidRPr="00133644" w:rsidRDefault="00B31D50" w:rsidP="00920C98">
            <w:r w:rsidRPr="00032383">
              <w:t xml:space="preserve">Q fever/ C. </w:t>
            </w:r>
            <w:proofErr w:type="spellStart"/>
            <w:r w:rsidRPr="00032383">
              <w:t>burnetii</w:t>
            </w:r>
            <w:proofErr w:type="spellEnd"/>
          </w:p>
        </w:tc>
        <w:tc>
          <w:tcPr>
            <w:tcW w:w="720" w:type="dxa"/>
          </w:tcPr>
          <w:p w14:paraId="7B3B0DDE" w14:textId="11614506" w:rsidR="00B31D50" w:rsidRPr="00133644" w:rsidRDefault="00B31D50" w:rsidP="00920C98">
            <w:r>
              <w:t>2016</w:t>
            </w:r>
          </w:p>
        </w:tc>
        <w:tc>
          <w:tcPr>
            <w:tcW w:w="990" w:type="dxa"/>
          </w:tcPr>
          <w:p w14:paraId="238FE760" w14:textId="5B9D262A" w:rsidR="00B31D50" w:rsidRPr="001625D1" w:rsidRDefault="00B31D50" w:rsidP="00920C98">
            <w:r w:rsidRPr="00A05BEC">
              <w:t>Pakistan</w:t>
            </w:r>
          </w:p>
        </w:tc>
        <w:tc>
          <w:tcPr>
            <w:tcW w:w="1170" w:type="dxa"/>
          </w:tcPr>
          <w:p w14:paraId="62AC0CBD" w14:textId="67E3E50C" w:rsidR="00B31D50" w:rsidRPr="003B20CF" w:rsidRDefault="00B31D50" w:rsidP="00920C98">
            <w:r w:rsidRPr="00D55627">
              <w:t>Cross sectional</w:t>
            </w:r>
          </w:p>
        </w:tc>
        <w:tc>
          <w:tcPr>
            <w:tcW w:w="1260" w:type="dxa"/>
          </w:tcPr>
          <w:p w14:paraId="7D7197B5" w14:textId="0C7C5E5F" w:rsidR="00B31D50" w:rsidRPr="00133644" w:rsidRDefault="00B31D50" w:rsidP="00920C98">
            <w:r w:rsidRPr="00A75D9F">
              <w:t xml:space="preserve"> sheep and goats </w:t>
            </w:r>
          </w:p>
        </w:tc>
        <w:tc>
          <w:tcPr>
            <w:tcW w:w="1710" w:type="dxa"/>
          </w:tcPr>
          <w:p w14:paraId="09D5EDEC" w14:textId="4BD4D176" w:rsidR="00B31D50" w:rsidRPr="00133644" w:rsidRDefault="00B31D50" w:rsidP="00920C98">
            <w:r>
              <w:t>542 sera sample (271 sheep and goat271)</w:t>
            </w:r>
          </w:p>
        </w:tc>
        <w:tc>
          <w:tcPr>
            <w:tcW w:w="2790" w:type="dxa"/>
          </w:tcPr>
          <w:p w14:paraId="6F153140" w14:textId="32C6B080" w:rsidR="00B31D50" w:rsidRPr="00133644" w:rsidRDefault="00B31D50" w:rsidP="00920C98">
            <w:r w:rsidRPr="00A75D9F">
              <w:t>A high herd level prevalence (73.1%, 95% CI 63.5-81.3) was recorded in the studied districts. Individual level seroprevalence was recorded as 30.8% (95% CI 26.9-34.9)</w:t>
            </w:r>
          </w:p>
        </w:tc>
        <w:tc>
          <w:tcPr>
            <w:tcW w:w="1350" w:type="dxa"/>
          </w:tcPr>
          <w:p w14:paraId="0B6DE65C" w14:textId="2BF79200" w:rsidR="00B31D50" w:rsidRDefault="00B31D50" w:rsidP="00920C98">
            <w:r w:rsidRPr="00460035">
              <w:t>Zahid, M. U.</w:t>
            </w:r>
            <w:r>
              <w:fldChar w:fldCharType="begin"/>
            </w:r>
            <w:r>
              <w:instrText xml:space="preserve"> ADDIN EN.CITE &lt;EndNote&gt;&lt;Cite&gt;&lt;Author&gt;Zahid&lt;/Author&gt;&lt;Year&gt;2016&lt;/Year&gt;&lt;RecNum&gt;227&lt;/RecNum&gt;&lt;DisplayText&gt;&lt;style face="superscript"&gt;48&lt;/style&gt;&lt;/DisplayText&gt;&lt;record&gt;&lt;rec-number&gt;227&lt;/rec-number&gt;&lt;foreign-keys&gt;&lt;key app="EN" db-id="a9tspfsz9w9a9xe2tr2pf9r9w5vfearwsxwf" timestamp="1639479531"&gt;227&lt;/key&gt;&lt;/foreign-keys&gt;&lt;ref-type name="Journal Article"&gt;17&lt;/ref-type&gt;&lt;contributors&gt;&lt;authors&gt;&lt;author&gt;Zahid, M. U.&lt;/author&gt;&lt;author&gt;Hussain, M. H.&lt;/author&gt;&lt;author&gt;Saqib, M.&lt;/author&gt;&lt;author&gt;Neubauer, H.&lt;/author&gt;&lt;author&gt;Abbas, G.&lt;/author&gt;&lt;author&gt;Khan, I.&lt;/author&gt;&lt;author&gt;Mansoor, M. K.&lt;/author&gt;&lt;author&gt;Asi, M. N.&lt;/author&gt;&lt;author&gt;Ahmad, T.&lt;/author&gt;&lt;author&gt;Muhammad, G.&lt;/author&gt;&lt;/authors&gt;&lt;/contributors&gt;&lt;titles&gt;&lt;title&gt;Seroprevalence of Q Fever (Coxiellosis) in Small Ruminants of Two Districts in Punjab, Pakistan&lt;/title&gt;&lt;secondary-title&gt;Vector-Borne and Zoonotic Diseases&lt;/secondary-title&gt;&lt;/titles&gt;&lt;periodical&gt;&lt;full-title&gt;Vector-Borne and Zoonotic Diseases&lt;/full-title&gt;&lt;/periodical&gt;&lt;pages&gt;449-454&lt;/pages&gt;&lt;volume&gt;16&lt;/volume&gt;&lt;number&gt;7&lt;/number&gt;&lt;dates&gt;&lt;year&gt;2016&lt;/year&gt;&lt;/dates&gt;&lt;work-type&gt;Article&lt;/work-type&gt;&lt;urls&gt;&lt;related-urls&gt;&lt;url&gt;https://www.scopus.com/inward/record.uri?eid=2-s2.0-84976516013&amp;amp;doi=10.1089%2fvbz.2015.1852&amp;amp;partnerID=40&amp;amp;md5=f61e158820388a6a39ecddbfd389f248&lt;/url&gt;&lt;/related-urls&gt;&lt;/urls&gt;&lt;electronic-resource-num&gt;10.1089/vbz.2015.1852&lt;/electronic-resource-num&gt;&lt;remote-database-name&gt;Scopus&lt;/remote-database-name&gt;&lt;/record&gt;&lt;/Cite&gt;&lt;/EndNote&gt;</w:instrText>
            </w:r>
            <w:r>
              <w:fldChar w:fldCharType="separate"/>
            </w:r>
            <w:r w:rsidRPr="00D70AD8">
              <w:rPr>
                <w:noProof/>
                <w:vertAlign w:val="superscript"/>
              </w:rPr>
              <w:t>48</w:t>
            </w:r>
            <w:r>
              <w:fldChar w:fldCharType="end"/>
            </w:r>
          </w:p>
          <w:p w14:paraId="1B0F5F23" w14:textId="42F4F714" w:rsidR="00B31D50" w:rsidRPr="00133644" w:rsidRDefault="00B31D50" w:rsidP="00920C98"/>
        </w:tc>
        <w:tc>
          <w:tcPr>
            <w:tcW w:w="900" w:type="dxa"/>
          </w:tcPr>
          <w:p w14:paraId="6FCAABE1" w14:textId="77777777" w:rsidR="00B31D50" w:rsidRPr="00460035" w:rsidRDefault="00B31D50" w:rsidP="00920C98">
            <w:pPr>
              <w:jc w:val="center"/>
            </w:pPr>
          </w:p>
        </w:tc>
      </w:tr>
      <w:tr w:rsidR="00B31D50" w:rsidRPr="00133644" w14:paraId="2627B998" w14:textId="4D30CED9" w:rsidTr="00920C98">
        <w:tc>
          <w:tcPr>
            <w:tcW w:w="1080" w:type="dxa"/>
          </w:tcPr>
          <w:p w14:paraId="195A32E4" w14:textId="14E8D77F" w:rsidR="00B31D50" w:rsidRPr="00133644" w:rsidRDefault="00B31D50" w:rsidP="00920C98">
            <w:r w:rsidRPr="00881A49">
              <w:t xml:space="preserve">Q fever/ C. </w:t>
            </w:r>
            <w:proofErr w:type="spellStart"/>
            <w:r w:rsidRPr="00881A49">
              <w:t>burnetii</w:t>
            </w:r>
            <w:proofErr w:type="spellEnd"/>
          </w:p>
        </w:tc>
        <w:tc>
          <w:tcPr>
            <w:tcW w:w="720" w:type="dxa"/>
          </w:tcPr>
          <w:p w14:paraId="345F1EB5" w14:textId="439FEC31" w:rsidR="00B31D50" w:rsidRPr="00133644" w:rsidRDefault="00B31D50" w:rsidP="00920C98">
            <w:r w:rsidRPr="00881A49">
              <w:t>2016</w:t>
            </w:r>
          </w:p>
        </w:tc>
        <w:tc>
          <w:tcPr>
            <w:tcW w:w="990" w:type="dxa"/>
          </w:tcPr>
          <w:p w14:paraId="4029E357" w14:textId="6934F175" w:rsidR="00B31D50" w:rsidRPr="00133644" w:rsidRDefault="00B31D50" w:rsidP="00920C98">
            <w:r w:rsidRPr="00881A49">
              <w:t>Iran</w:t>
            </w:r>
          </w:p>
        </w:tc>
        <w:tc>
          <w:tcPr>
            <w:tcW w:w="1170" w:type="dxa"/>
          </w:tcPr>
          <w:p w14:paraId="2203556D" w14:textId="2F2017A8" w:rsidR="00B31D50" w:rsidRDefault="00B31D50" w:rsidP="00920C98">
            <w:r w:rsidRPr="00881A49">
              <w:t>Cross-sectional</w:t>
            </w:r>
          </w:p>
        </w:tc>
        <w:tc>
          <w:tcPr>
            <w:tcW w:w="1260" w:type="dxa"/>
          </w:tcPr>
          <w:p w14:paraId="74F101BF" w14:textId="7D384F0F" w:rsidR="00B31D50" w:rsidRPr="00133644" w:rsidRDefault="00B31D50" w:rsidP="00920C98">
            <w:r w:rsidRPr="00881A49">
              <w:t>human</w:t>
            </w:r>
          </w:p>
        </w:tc>
        <w:tc>
          <w:tcPr>
            <w:tcW w:w="1710" w:type="dxa"/>
          </w:tcPr>
          <w:p w14:paraId="5CDD03B5" w14:textId="743DFA24" w:rsidR="00B31D50" w:rsidRPr="00133644" w:rsidRDefault="00B31D50" w:rsidP="00920C98">
            <w:r w:rsidRPr="00AE0E0C">
              <w:t>400 serum sample</w:t>
            </w:r>
          </w:p>
        </w:tc>
        <w:tc>
          <w:tcPr>
            <w:tcW w:w="2790" w:type="dxa"/>
          </w:tcPr>
          <w:p w14:paraId="25E41265" w14:textId="08B2357C" w:rsidR="00B31D50" w:rsidRPr="00133644" w:rsidRDefault="00B31D50" w:rsidP="00920C98">
            <w:r w:rsidRPr="00AE0E0C">
              <w:t xml:space="preserve">The overall prevalence of C. </w:t>
            </w:r>
            <w:proofErr w:type="spellStart"/>
            <w:r w:rsidRPr="00AE0E0C">
              <w:t>burnetii</w:t>
            </w:r>
            <w:proofErr w:type="spellEnd"/>
            <w:r w:rsidRPr="00AE0E0C">
              <w:t xml:space="preserve"> in sera from pregnant women was 29.3% (95% confidence interval (CI): 25-34%).</w:t>
            </w:r>
          </w:p>
        </w:tc>
        <w:tc>
          <w:tcPr>
            <w:tcW w:w="1350" w:type="dxa"/>
          </w:tcPr>
          <w:p w14:paraId="39A265CA" w14:textId="5A53FA0A" w:rsidR="00B31D50" w:rsidRPr="00133644" w:rsidRDefault="00B31D50" w:rsidP="00920C98">
            <w:proofErr w:type="spellStart"/>
            <w:r w:rsidRPr="00AE0E0C">
              <w:t>Khayyat</w:t>
            </w:r>
            <w:proofErr w:type="spellEnd"/>
            <w:r w:rsidRPr="00AE0E0C">
              <w:t xml:space="preserve"> KM</w:t>
            </w:r>
            <w:r>
              <w:fldChar w:fldCharType="begin"/>
            </w:r>
            <w:r>
              <w:instrText xml:space="preserve"> ADDIN EN.CITE &lt;EndNote&gt;&lt;Cite&gt;&lt;Author&gt;Khayyat Khameneie&lt;/Author&gt;&lt;Year&gt;2016&lt;/Year&gt;&lt;RecNum&gt;228&lt;/RecNum&gt;&lt;DisplayText&gt;&lt;style face="superscript"&gt;49&lt;/style&gt;&lt;/DisplayText&gt;&lt;record&gt;&lt;rec-number&gt;228&lt;/rec-number&gt;&lt;foreign-keys&gt;&lt;key app="EN" db-id="a9tspfsz9w9a9xe2tr2pf9r9w5vfearwsxwf" timestamp="1639479531"&gt;228&lt;/key&gt;&lt;/foreign-keys&gt;&lt;ref-type name="Journal Article"&gt;17&lt;/ref-type&gt;&lt;contributors&gt;&lt;authors&gt;&lt;author&gt;Khayyat Khameneie, M.&lt;/author&gt;&lt;author&gt;Asadi, J.&lt;/author&gt;&lt;author&gt;Khalili, M.&lt;/author&gt;&lt;author&gt;Abiri, Z.&lt;/author&gt;&lt;/authors&gt;&lt;/contributors&gt;&lt;titles&gt;&lt;title&gt;The first serological study of Coxiella burnetii among pregnant women in Iran&lt;/title&gt;&lt;secondary-title&gt;Iranian Journal of Public Health&lt;/secondary-title&gt;&lt;/titles&gt;&lt;periodical&gt;&lt;full-title&gt;Iranian Journal of Public Health&lt;/full-title&gt;&lt;/periodical&gt;&lt;pages&gt;523-530&lt;/pages&gt;&lt;volume&gt;45&lt;/volume&gt;&lt;number&gt;4&lt;/number&gt;&lt;dates&gt;&lt;year&gt;2016&lt;/year&gt;&lt;/dates&gt;&lt;work-type&gt;Article&lt;/work-type&gt;&lt;urls&gt;&lt;related-urls&gt;&lt;url&gt;https://www.scopus.com/inward/record.uri?eid=2-s2.0-84974627138&amp;amp;partnerID=40&amp;amp;md5=97399720eeba56fd8b0b14d9ad6f8d6f&lt;/url&gt;&lt;/related-urls&gt;&lt;/urls&gt;&lt;remote-database-name&gt;Scopus&lt;/remote-database-name&gt;&lt;/record&gt;&lt;/Cite&gt;&lt;/EndNote&gt;</w:instrText>
            </w:r>
            <w:r>
              <w:fldChar w:fldCharType="separate"/>
            </w:r>
            <w:r w:rsidRPr="00D70AD8">
              <w:rPr>
                <w:noProof/>
                <w:vertAlign w:val="superscript"/>
              </w:rPr>
              <w:t>49</w:t>
            </w:r>
            <w:r>
              <w:fldChar w:fldCharType="end"/>
            </w:r>
          </w:p>
        </w:tc>
        <w:tc>
          <w:tcPr>
            <w:tcW w:w="900" w:type="dxa"/>
          </w:tcPr>
          <w:p w14:paraId="647C3B43" w14:textId="47F62DBA" w:rsidR="00B31D50" w:rsidRPr="00AE0E0C" w:rsidRDefault="00B31D50" w:rsidP="00920C98">
            <w:pPr>
              <w:jc w:val="center"/>
            </w:pPr>
            <w:r>
              <w:t>6</w:t>
            </w:r>
          </w:p>
        </w:tc>
      </w:tr>
      <w:tr w:rsidR="00B31D50" w:rsidRPr="00133644" w14:paraId="06B762E4" w14:textId="0CFA70C7" w:rsidTr="00920C98">
        <w:tc>
          <w:tcPr>
            <w:tcW w:w="1080" w:type="dxa"/>
          </w:tcPr>
          <w:p w14:paraId="177C13B0" w14:textId="1716B897" w:rsidR="00B31D50" w:rsidRPr="00881A49" w:rsidRDefault="00B31D50" w:rsidP="00920C98">
            <w:r w:rsidRPr="00133644">
              <w:lastRenderedPageBreak/>
              <w:t xml:space="preserve">Q fever/ C. </w:t>
            </w:r>
            <w:proofErr w:type="spellStart"/>
            <w:r>
              <w:t>burnetii</w:t>
            </w:r>
            <w:proofErr w:type="spellEnd"/>
          </w:p>
        </w:tc>
        <w:tc>
          <w:tcPr>
            <w:tcW w:w="720" w:type="dxa"/>
          </w:tcPr>
          <w:p w14:paraId="0E0C104C" w14:textId="5DB42A88" w:rsidR="00B31D50" w:rsidRPr="00881A49" w:rsidRDefault="00B31D50" w:rsidP="00920C98">
            <w:r w:rsidRPr="00133644">
              <w:t>2016</w:t>
            </w:r>
          </w:p>
        </w:tc>
        <w:tc>
          <w:tcPr>
            <w:tcW w:w="990" w:type="dxa"/>
          </w:tcPr>
          <w:p w14:paraId="7FD9E06A" w14:textId="63D08DA7" w:rsidR="00B31D50" w:rsidRPr="00881A49" w:rsidRDefault="00B31D50" w:rsidP="00920C98">
            <w:r w:rsidRPr="00133644">
              <w:t>I</w:t>
            </w:r>
            <w:r>
              <w:t>ran</w:t>
            </w:r>
            <w:r w:rsidRPr="00133644">
              <w:tab/>
            </w:r>
          </w:p>
        </w:tc>
        <w:tc>
          <w:tcPr>
            <w:tcW w:w="1170" w:type="dxa"/>
          </w:tcPr>
          <w:p w14:paraId="6483342C" w14:textId="52D72F3C" w:rsidR="00B31D50" w:rsidRPr="00881A49" w:rsidRDefault="00B31D50" w:rsidP="00920C98">
            <w:r w:rsidRPr="007A34B1">
              <w:t>Cross sectional</w:t>
            </w:r>
          </w:p>
        </w:tc>
        <w:tc>
          <w:tcPr>
            <w:tcW w:w="1260" w:type="dxa"/>
          </w:tcPr>
          <w:p w14:paraId="18756AF5" w14:textId="243BFC65" w:rsidR="00B31D50" w:rsidRPr="00881A49" w:rsidRDefault="00B31D50" w:rsidP="00920C98">
            <w:r w:rsidRPr="00133644">
              <w:t>camel</w:t>
            </w:r>
          </w:p>
        </w:tc>
        <w:tc>
          <w:tcPr>
            <w:tcW w:w="1710" w:type="dxa"/>
          </w:tcPr>
          <w:p w14:paraId="6B94ECDA" w14:textId="2C4E823D" w:rsidR="00B31D50" w:rsidRPr="00AE0E0C" w:rsidRDefault="00B31D50" w:rsidP="00920C98">
            <w:r w:rsidRPr="00133644">
              <w:t>167 blood samples</w:t>
            </w:r>
          </w:p>
        </w:tc>
        <w:tc>
          <w:tcPr>
            <w:tcW w:w="2790" w:type="dxa"/>
          </w:tcPr>
          <w:p w14:paraId="4B4F5BB5" w14:textId="5AE725F1" w:rsidR="00B31D50" w:rsidRPr="00AE0E0C" w:rsidRDefault="00B31D50" w:rsidP="00920C98">
            <w:r>
              <w:t xml:space="preserve"> </w:t>
            </w:r>
            <w:r w:rsidRPr="00133644">
              <w:t xml:space="preserve"> 4 of 167 camels blood samples positive 2.4 %</w:t>
            </w:r>
            <w:r>
              <w:t>.</w:t>
            </w:r>
          </w:p>
        </w:tc>
        <w:tc>
          <w:tcPr>
            <w:tcW w:w="1350" w:type="dxa"/>
          </w:tcPr>
          <w:p w14:paraId="70A768D6" w14:textId="6EAAF130" w:rsidR="00B31D50" w:rsidRPr="00133644" w:rsidRDefault="00B31D50" w:rsidP="00920C98">
            <w:pPr>
              <w:spacing w:after="160" w:line="259" w:lineRule="auto"/>
            </w:pPr>
            <w:proofErr w:type="spellStart"/>
            <w:r w:rsidRPr="009B104F">
              <w:t>janati</w:t>
            </w:r>
            <w:proofErr w:type="spellEnd"/>
            <w:r w:rsidRPr="009B104F">
              <w:t xml:space="preserve"> </w:t>
            </w:r>
            <w:proofErr w:type="spellStart"/>
            <w:r w:rsidRPr="009B104F">
              <w:t>piroz,M,H</w:t>
            </w:r>
            <w:proofErr w:type="spellEnd"/>
            <w:r w:rsidRPr="009B104F">
              <w:t xml:space="preserve"> </w:t>
            </w:r>
            <w:r>
              <w:fldChar w:fldCharType="begin"/>
            </w:r>
            <w:r>
              <w:instrText xml:space="preserve"> ADDIN EN.CITE &lt;EndNote&gt;&lt;Cite&gt;&lt;Author&gt;Janati&lt;/Author&gt;&lt;Year&gt;2017&lt;/Year&gt;&lt;RecNum&gt;1113&lt;/RecNum&gt;&lt;DisplayText&gt;&lt;style face="superscript"&gt;50&lt;/style&gt;&lt;/DisplayText&gt;&lt;record&gt;&lt;rec-number&gt;1113&lt;/rec-number&gt;&lt;foreign-keys&gt;&lt;key app="EN" db-id="a9tspfsz9w9a9xe2tr2pf9r9w5vfearwsxwf" timestamp="1650439106"&gt;1113&lt;/key&gt;&lt;/foreign-keys&gt;&lt;ref-type name="Journal Article"&gt;17&lt;/ref-type&gt;&lt;contributors&gt;&lt;authors&gt;&lt;author&gt;Janati, M. H.&lt;/author&gt;&lt;author&gt;Mohammadi, Gh.&lt;/author&gt;&lt;author&gt;Mejrzad, J.&lt;/author&gt;&lt;author&gt;Azizzadeh, M.&lt;/author&gt;&lt;/authors&gt;&lt;/contributors&gt;&lt;titles&gt;&lt;title&gt;Investigation of Coxiella burnetii Infection in Camel Population of Northeast of Iran with qPCR&lt;/title&gt;&lt;secondary-title&gt;Applied Animal Science Research Journal&lt;/secondary-title&gt;&lt;short-title&gt;Investigation of Coxiella burnetii Infection in Camel Population of Northeast of Iran with qPCR&lt;/short-title&gt;&lt;/titles&gt;&lt;periodical&gt;&lt;full-title&gt;Applied Animal Science Research Journal&lt;/full-title&gt;&lt;/periodical&gt;&lt;pages&gt;9-14&lt;/pages&gt;&lt;volume&gt;6&lt;/volume&gt;&lt;number&gt;24&lt;/number&gt;&lt;dates&gt;&lt;year&gt;2017&lt;/year&gt;&lt;/dates&gt;&lt;urls&gt;&lt;related-urls&gt;&lt;url&gt;https://asrip.areeo.ac.ir/article_115829_866bcf9c8a7c5c85a292cc14d8e8d1c0.pdf&lt;/url&gt;&lt;/related-urls&gt;&lt;/urls&gt;&lt;electronic-resource-num&gt;10.22092/aasrj.2017.115829&lt;/electronic-resource-num&gt;&lt;/record&gt;&lt;/Cite&gt;&lt;/EndNote&gt;</w:instrText>
            </w:r>
            <w:r>
              <w:fldChar w:fldCharType="separate"/>
            </w:r>
            <w:r w:rsidRPr="00D70AD8">
              <w:rPr>
                <w:noProof/>
                <w:vertAlign w:val="superscript"/>
              </w:rPr>
              <w:t>50</w:t>
            </w:r>
            <w:r>
              <w:fldChar w:fldCharType="end"/>
            </w:r>
          </w:p>
          <w:p w14:paraId="3E7E19FA" w14:textId="77777777" w:rsidR="00B31D50" w:rsidRPr="00AE0E0C" w:rsidRDefault="00B31D50" w:rsidP="00920C98"/>
        </w:tc>
        <w:tc>
          <w:tcPr>
            <w:tcW w:w="900" w:type="dxa"/>
          </w:tcPr>
          <w:p w14:paraId="7EC54A4C" w14:textId="77777777" w:rsidR="00B31D50" w:rsidRPr="009B104F" w:rsidRDefault="00B31D50" w:rsidP="00920C98">
            <w:pPr>
              <w:jc w:val="center"/>
            </w:pPr>
          </w:p>
        </w:tc>
      </w:tr>
      <w:tr w:rsidR="00B31D50" w:rsidRPr="00133644" w14:paraId="76E8A1E4" w14:textId="71C034CD" w:rsidTr="00920C98">
        <w:tc>
          <w:tcPr>
            <w:tcW w:w="1080" w:type="dxa"/>
          </w:tcPr>
          <w:p w14:paraId="1B2B7372" w14:textId="616DD539" w:rsidR="00B31D50" w:rsidRPr="00881A49" w:rsidRDefault="00B31D50" w:rsidP="00920C98">
            <w:r w:rsidRPr="00133644">
              <w:t xml:space="preserve">Q fever/ C. </w:t>
            </w:r>
            <w:proofErr w:type="spellStart"/>
            <w:r w:rsidRPr="00133644">
              <w:t>burnetii</w:t>
            </w:r>
            <w:proofErr w:type="spellEnd"/>
          </w:p>
        </w:tc>
        <w:tc>
          <w:tcPr>
            <w:tcW w:w="720" w:type="dxa"/>
          </w:tcPr>
          <w:p w14:paraId="6CF89894" w14:textId="4D99D2BC" w:rsidR="00B31D50" w:rsidRPr="00881A49" w:rsidRDefault="00B31D50" w:rsidP="00920C98">
            <w:r w:rsidRPr="00133644">
              <w:t>2016</w:t>
            </w:r>
          </w:p>
        </w:tc>
        <w:tc>
          <w:tcPr>
            <w:tcW w:w="990" w:type="dxa"/>
          </w:tcPr>
          <w:p w14:paraId="18026080" w14:textId="213646C6" w:rsidR="00B31D50" w:rsidRPr="00881A49" w:rsidRDefault="00B31D50" w:rsidP="00920C98">
            <w:r w:rsidRPr="00BF6288">
              <w:t>Iran</w:t>
            </w:r>
          </w:p>
        </w:tc>
        <w:tc>
          <w:tcPr>
            <w:tcW w:w="1170" w:type="dxa"/>
          </w:tcPr>
          <w:p w14:paraId="2E3CD65C" w14:textId="3A45D08E" w:rsidR="00B31D50" w:rsidRPr="00881A49" w:rsidRDefault="00B31D50" w:rsidP="00920C98">
            <w:r w:rsidRPr="007A34B1">
              <w:t>Cross sectional</w:t>
            </w:r>
          </w:p>
        </w:tc>
        <w:tc>
          <w:tcPr>
            <w:tcW w:w="1260" w:type="dxa"/>
          </w:tcPr>
          <w:p w14:paraId="6EF84250" w14:textId="235E9B06" w:rsidR="00B31D50" w:rsidRPr="00881A49" w:rsidRDefault="00B31D50" w:rsidP="00920C98">
            <w:r w:rsidRPr="00133644">
              <w:t>human</w:t>
            </w:r>
          </w:p>
        </w:tc>
        <w:tc>
          <w:tcPr>
            <w:tcW w:w="1710" w:type="dxa"/>
          </w:tcPr>
          <w:p w14:paraId="4514EE6C" w14:textId="7F6DFAEF" w:rsidR="00B31D50" w:rsidRPr="00AE0E0C" w:rsidRDefault="00B31D50" w:rsidP="00920C98">
            <w:r>
              <w:t>190</w:t>
            </w:r>
            <w:r w:rsidRPr="00133644">
              <w:t xml:space="preserve"> </w:t>
            </w:r>
            <w:r w:rsidRPr="004377B9">
              <w:t>blood samples</w:t>
            </w:r>
          </w:p>
        </w:tc>
        <w:tc>
          <w:tcPr>
            <w:tcW w:w="2790" w:type="dxa"/>
          </w:tcPr>
          <w:p w14:paraId="4F0B8CB6" w14:textId="3940A726" w:rsidR="00B31D50" w:rsidRPr="00AE0E0C" w:rsidRDefault="00B31D50" w:rsidP="00920C98">
            <w:r>
              <w:t xml:space="preserve">The seroprevalence </w:t>
            </w:r>
            <w:r w:rsidRPr="00133644">
              <w:t xml:space="preserve">of Q fever were </w:t>
            </w:r>
            <w:r>
              <w:t>22.5%.</w:t>
            </w:r>
          </w:p>
        </w:tc>
        <w:tc>
          <w:tcPr>
            <w:tcW w:w="1350" w:type="dxa"/>
          </w:tcPr>
          <w:p w14:paraId="0921F60A" w14:textId="7FD93792" w:rsidR="00B31D50" w:rsidRPr="00AE0E0C" w:rsidRDefault="00B31D50" w:rsidP="00920C98">
            <w:proofErr w:type="spellStart"/>
            <w:proofErr w:type="gramStart"/>
            <w:r w:rsidRPr="009B104F">
              <w:t>Esmaeili,S</w:t>
            </w:r>
            <w:proofErr w:type="spellEnd"/>
            <w:r w:rsidRPr="009B104F">
              <w:t>.</w:t>
            </w:r>
            <w:proofErr w:type="gramEnd"/>
            <w:r w:rsidRPr="009B104F">
              <w:t xml:space="preserve"> </w:t>
            </w:r>
            <w:r>
              <w:fldChar w:fldCharType="begin">
                <w:fldData xml:space="preserve">PEVuZE5vdGU+PENpdGU+PEF1dGhvcj5Fc21hZWlsaTwvQXV0aG9yPjxZZWFyPjIwMTY8L1llYXI+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</w:fldData>
              </w:fldChar>
            </w:r>
            <w:r>
              <w:instrText xml:space="preserve"> ADDIN EN.CITE </w:instrText>
            </w:r>
            <w:r>
              <w:fldChar w:fldCharType="begin">
                <w:fldData xml:space="preserve">PEVuZE5vdGU+PENpdGU+PEF1dGhvcj5Fc21hZWlsaTwvQXV0aG9yPjxZZWFyPjIwMTY8L1llYXI+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</w:fldData>
              </w:fldChar>
            </w:r>
            <w:r>
              <w:instrText xml:space="preserve"> ADDIN EN.CITE.DATA </w:instrText>
            </w:r>
            <w:r>
              <w:fldChar w:fldCharType="end"/>
            </w:r>
            <w:r>
              <w:fldChar w:fldCharType="separate"/>
            </w:r>
            <w:r w:rsidRPr="00D70AD8">
              <w:rPr>
                <w:noProof/>
                <w:vertAlign w:val="superscript"/>
              </w:rPr>
              <w:t>51</w:t>
            </w:r>
            <w:r>
              <w:fldChar w:fldCharType="end"/>
            </w:r>
          </w:p>
        </w:tc>
        <w:tc>
          <w:tcPr>
            <w:tcW w:w="900" w:type="dxa"/>
          </w:tcPr>
          <w:p w14:paraId="75B68B97" w14:textId="4707E464" w:rsidR="00B31D50" w:rsidRPr="009B104F" w:rsidRDefault="00B31D50" w:rsidP="00920C98">
            <w:pPr>
              <w:jc w:val="center"/>
            </w:pPr>
            <w:r>
              <w:t>7</w:t>
            </w:r>
          </w:p>
        </w:tc>
      </w:tr>
      <w:tr w:rsidR="00B31D50" w:rsidRPr="00133644" w14:paraId="0E7CA3E1" w14:textId="77160814" w:rsidTr="00920C98">
        <w:trPr>
          <w:trHeight w:val="935"/>
        </w:trPr>
        <w:tc>
          <w:tcPr>
            <w:tcW w:w="1080" w:type="dxa"/>
          </w:tcPr>
          <w:p w14:paraId="294F2FD8" w14:textId="245F7A29" w:rsidR="00B31D50" w:rsidRPr="00881A49" w:rsidRDefault="00B31D50" w:rsidP="00920C98">
            <w:r w:rsidRPr="0065119C">
              <w:t xml:space="preserve">Q fever/ C. </w:t>
            </w:r>
            <w:proofErr w:type="spellStart"/>
            <w:r w:rsidRPr="0065119C">
              <w:t>burnetii</w:t>
            </w:r>
            <w:proofErr w:type="spellEnd"/>
          </w:p>
        </w:tc>
        <w:tc>
          <w:tcPr>
            <w:tcW w:w="720" w:type="dxa"/>
          </w:tcPr>
          <w:p w14:paraId="5DEB3102" w14:textId="7DDE493D" w:rsidR="00B31D50" w:rsidRPr="00881A49" w:rsidRDefault="00B31D50" w:rsidP="00920C98">
            <w:r w:rsidRPr="0065119C">
              <w:t>2016</w:t>
            </w:r>
          </w:p>
        </w:tc>
        <w:tc>
          <w:tcPr>
            <w:tcW w:w="990" w:type="dxa"/>
          </w:tcPr>
          <w:p w14:paraId="22C3F4C4" w14:textId="53AC9AE7" w:rsidR="00B31D50" w:rsidRPr="00881A49" w:rsidRDefault="00B31D50" w:rsidP="00920C98">
            <w:r w:rsidRPr="0065119C">
              <w:t>Iran</w:t>
            </w:r>
          </w:p>
        </w:tc>
        <w:tc>
          <w:tcPr>
            <w:tcW w:w="1170" w:type="dxa"/>
          </w:tcPr>
          <w:p w14:paraId="5291D147" w14:textId="1FBF5F92" w:rsidR="00B31D50" w:rsidRPr="00881A49" w:rsidRDefault="00B31D50" w:rsidP="00920C98">
            <w:r w:rsidRPr="0065119C">
              <w:t>Cross sectional</w:t>
            </w:r>
          </w:p>
        </w:tc>
        <w:tc>
          <w:tcPr>
            <w:tcW w:w="1260" w:type="dxa"/>
          </w:tcPr>
          <w:p w14:paraId="3F1674F9" w14:textId="0BC21ABD" w:rsidR="00B31D50" w:rsidRPr="00881A49" w:rsidRDefault="00B31D50" w:rsidP="00920C98">
            <w:r w:rsidRPr="0065119C">
              <w:t>dog</w:t>
            </w:r>
          </w:p>
        </w:tc>
        <w:tc>
          <w:tcPr>
            <w:tcW w:w="1710" w:type="dxa"/>
          </w:tcPr>
          <w:p w14:paraId="5B9248AD" w14:textId="30888F11" w:rsidR="00B31D50" w:rsidRPr="00AE0E0C" w:rsidRDefault="00B31D50" w:rsidP="00920C98">
            <w:r w:rsidRPr="0065119C">
              <w:t>182 serum sample</w:t>
            </w:r>
          </w:p>
        </w:tc>
        <w:tc>
          <w:tcPr>
            <w:tcW w:w="2790" w:type="dxa"/>
          </w:tcPr>
          <w:p w14:paraId="15FAF4FC" w14:textId="01E540D1" w:rsidR="00B31D50" w:rsidRPr="00AE0E0C" w:rsidRDefault="00B31D50" w:rsidP="00920C98">
            <w:r w:rsidRPr="0065119C">
              <w:t>Seroprevalence of both Q fever and Lyme disease was 0.55% (95% CI: 0-2.7%)</w:t>
            </w:r>
          </w:p>
        </w:tc>
        <w:tc>
          <w:tcPr>
            <w:tcW w:w="1350" w:type="dxa"/>
          </w:tcPr>
          <w:p w14:paraId="57951CBF" w14:textId="5AAF8D62" w:rsidR="00B31D50" w:rsidRPr="00AE0E0C" w:rsidRDefault="00B31D50" w:rsidP="00920C98">
            <w:r w:rsidRPr="0065119C">
              <w:t>Rezaei A</w:t>
            </w:r>
            <w:r>
              <w:fldChar w:fldCharType="begin"/>
            </w:r>
            <w:r>
              <w:instrText xml:space="preserve"> ADDIN EN.CITE &lt;EndNote&gt;&lt;Cite&gt;&lt;Author&gt;Rezaei&lt;/Author&gt;&lt;Year&gt;2016&lt;/Year&gt;&lt;RecNum&gt;1098&lt;/RecNum&gt;&lt;DisplayText&gt;&lt;style face="superscript"&gt;52&lt;/style&gt;&lt;/DisplayText&gt;&lt;record&gt;&lt;rec-number&gt;1098&lt;/rec-number&gt;&lt;foreign-keys&gt;&lt;key app="EN" db-id="a9tspfsz9w9a9xe2tr2pf9r9w5vfearwsxwf" timestamp="1650357295"&gt;1098&lt;/key&gt;&lt;/foreign-keys&gt;&lt;ref-type name="Journal Article"&gt;17&lt;/ref-type&gt;&lt;contributors&gt;&lt;authors&gt;&lt;author&gt;Rezaei, Ali&lt;/author&gt;&lt;author&gt;Gh, D&lt;/author&gt;&lt;/authors&gt;&lt;/contributors&gt;&lt;titles&gt;&lt;title&gt;Seroprevalence of Lyme disease and Q fever in referred dogs to Veterinary Hospital of Ahvaz&lt;/title&gt;&lt;secondary-title&gt;Iranian Veterinary Journal&lt;/secondary-title&gt;&lt;/titles&gt;&lt;periodical&gt;&lt;full-title&gt;Iranian Veterinary Journal&lt;/full-title&gt;&lt;/periodical&gt;&lt;pages&gt;34-41&lt;/pages&gt;&lt;volume&gt;11&lt;/volume&gt;&lt;number&gt;4&lt;/number&gt;&lt;dates&gt;&lt;year&gt;2016&lt;/year&gt;&lt;/dates&gt;&lt;isbn&gt;1735-6873&lt;/isbn&gt;&lt;urls&gt;&lt;/urls&gt;&lt;/record&gt;&lt;/Cite&gt;&lt;/EndNote&gt;</w:instrText>
            </w:r>
            <w:r>
              <w:fldChar w:fldCharType="separate"/>
            </w:r>
            <w:r w:rsidRPr="00D70AD8">
              <w:rPr>
                <w:noProof/>
                <w:vertAlign w:val="superscript"/>
              </w:rPr>
              <w:t>52</w:t>
            </w:r>
            <w:r>
              <w:fldChar w:fldCharType="end"/>
            </w:r>
          </w:p>
        </w:tc>
        <w:tc>
          <w:tcPr>
            <w:tcW w:w="900" w:type="dxa"/>
          </w:tcPr>
          <w:p w14:paraId="2340DA95" w14:textId="77777777" w:rsidR="00B31D50" w:rsidRPr="0065119C" w:rsidRDefault="00B31D50" w:rsidP="00920C98">
            <w:pPr>
              <w:jc w:val="center"/>
            </w:pPr>
          </w:p>
        </w:tc>
      </w:tr>
      <w:tr w:rsidR="00B31D50" w:rsidRPr="00133644" w14:paraId="1C042CA5" w14:textId="0A0E4E97" w:rsidTr="00920C98">
        <w:tc>
          <w:tcPr>
            <w:tcW w:w="1080" w:type="dxa"/>
          </w:tcPr>
          <w:p w14:paraId="3CD62E38" w14:textId="2DBC11B2" w:rsidR="00B31D50" w:rsidRPr="00133644" w:rsidRDefault="00B31D50" w:rsidP="00920C98">
            <w:pPr>
              <w:spacing w:after="160" w:line="259" w:lineRule="auto"/>
            </w:pPr>
            <w:r w:rsidRPr="008C6BF5">
              <w:t xml:space="preserve">Q fever/ C. </w:t>
            </w:r>
            <w:proofErr w:type="spellStart"/>
            <w:r w:rsidRPr="008C6BF5">
              <w:t>burnetii</w:t>
            </w:r>
            <w:proofErr w:type="spellEnd"/>
          </w:p>
        </w:tc>
        <w:tc>
          <w:tcPr>
            <w:tcW w:w="720" w:type="dxa"/>
          </w:tcPr>
          <w:p w14:paraId="7FB7E99D" w14:textId="22FF9755" w:rsidR="00B31D50" w:rsidRPr="00133644" w:rsidRDefault="00B31D50" w:rsidP="00920C98">
            <w:pPr>
              <w:spacing w:after="160" w:line="259" w:lineRule="auto"/>
            </w:pPr>
            <w:r w:rsidRPr="008C6BF5">
              <w:t>2016</w:t>
            </w:r>
          </w:p>
        </w:tc>
        <w:tc>
          <w:tcPr>
            <w:tcW w:w="990" w:type="dxa"/>
          </w:tcPr>
          <w:p w14:paraId="4D8A32FB" w14:textId="425D5E29" w:rsidR="00B31D50" w:rsidRPr="00133644" w:rsidRDefault="00B31D50" w:rsidP="00920C98">
            <w:pPr>
              <w:spacing w:after="160" w:line="259" w:lineRule="auto"/>
            </w:pPr>
            <w:r w:rsidRPr="008C6BF5">
              <w:t>Afghanistan</w:t>
            </w:r>
          </w:p>
        </w:tc>
        <w:tc>
          <w:tcPr>
            <w:tcW w:w="1170" w:type="dxa"/>
          </w:tcPr>
          <w:p w14:paraId="16FB4DE7" w14:textId="12F23346" w:rsidR="00B31D50" w:rsidRPr="00133644" w:rsidRDefault="00B31D50" w:rsidP="00920C98">
            <w:r w:rsidRPr="008C6BF5">
              <w:t>Cross sectional</w:t>
            </w:r>
          </w:p>
        </w:tc>
        <w:tc>
          <w:tcPr>
            <w:tcW w:w="1260" w:type="dxa"/>
          </w:tcPr>
          <w:p w14:paraId="31416BCD" w14:textId="70A5B8E0" w:rsidR="00B31D50" w:rsidRPr="00133644" w:rsidRDefault="00B31D50" w:rsidP="00920C98">
            <w:pPr>
              <w:spacing w:after="160" w:line="259" w:lineRule="auto"/>
            </w:pPr>
            <w:r w:rsidRPr="008C6BF5">
              <w:t>human</w:t>
            </w:r>
          </w:p>
        </w:tc>
        <w:tc>
          <w:tcPr>
            <w:tcW w:w="1710" w:type="dxa"/>
          </w:tcPr>
          <w:p w14:paraId="35D15CEF" w14:textId="20B26F46" w:rsidR="00B31D50" w:rsidRPr="00133644" w:rsidRDefault="00B31D50" w:rsidP="00920C98">
            <w:pPr>
              <w:spacing w:after="160" w:line="259" w:lineRule="auto"/>
            </w:pPr>
            <w:r w:rsidRPr="008C6BF5">
              <w:t>879 serum samples</w:t>
            </w:r>
          </w:p>
        </w:tc>
        <w:tc>
          <w:tcPr>
            <w:tcW w:w="2790" w:type="dxa"/>
          </w:tcPr>
          <w:p w14:paraId="3BE6FEE9" w14:textId="78639AAE" w:rsidR="00B31D50" w:rsidRPr="00133644" w:rsidRDefault="00B31D50" w:rsidP="00920C98">
            <w:pPr>
              <w:spacing w:after="160" w:line="259" w:lineRule="auto"/>
            </w:pPr>
            <w:r w:rsidRPr="008C6BF5">
              <w:t>Analysis samples showed that 117 (13.3) % of the seroconverted for the Q fever.</w:t>
            </w:r>
          </w:p>
        </w:tc>
        <w:tc>
          <w:tcPr>
            <w:tcW w:w="1350" w:type="dxa"/>
          </w:tcPr>
          <w:p w14:paraId="27A5BB03" w14:textId="184690F8" w:rsidR="00B31D50" w:rsidRPr="00133644" w:rsidRDefault="00B31D50" w:rsidP="00920C98">
            <w:pPr>
              <w:spacing w:after="160" w:line="259" w:lineRule="auto"/>
            </w:pPr>
            <w:r w:rsidRPr="008C6BF5">
              <w:t>Farris, C. M.</w:t>
            </w:r>
            <w:r>
              <w:fldChar w:fldCharType="begin"/>
            </w:r>
            <w:r>
              <w:instrText xml:space="preserve"> ADDIN EN.CITE &lt;EndNote&gt;&lt;Cite&gt;&lt;Author&gt;Farris&lt;/Author&gt;&lt;Year&gt;2016&lt;/Year&gt;&lt;RecNum&gt;699&lt;/RecNum&gt;&lt;DisplayText&gt;&lt;style face="superscript"&gt;53&lt;/style&gt;&lt;/DisplayText&gt;&lt;record&gt;&lt;rec-number&gt;699&lt;/rec-number&gt;&lt;foreign-keys&gt;&lt;key app="EN" db-id="a9tspfsz9w9a9xe2tr2pf9r9w5vfearwsxwf" timestamp="1639480131"&gt;699&lt;/key&gt;&lt;/foreign-keys&gt;&lt;ref-type name="Journal Article"&gt;17&lt;/ref-type&gt;&lt;contributors&gt;&lt;authors&gt;&lt;author&gt;Farris, C. M.&lt;/author&gt;&lt;author&gt;Pho, N.&lt;/author&gt;&lt;author&gt;Myers, T. E.&lt;/author&gt;&lt;author&gt;Richards, A. L.&lt;/author&gt;&lt;/authors&gt;&lt;/contributors&gt;&lt;titles&gt;&lt;title&gt;Seroconversions for Coxiella and Rickettsial Pathogens among US Marines Deployed to Afghanistan, 2001-2010&lt;/title&gt;&lt;secondary-title&gt;Emerging Infectious Diseases&lt;/secondary-title&gt;&lt;/titles&gt;&lt;periodical&gt;&lt;full-title&gt;Emerging Infectious Diseases&lt;/full-title&gt;&lt;/periodical&gt;&lt;pages&gt;1491-1493&lt;/pages&gt;&lt;volume&gt;22&lt;/volume&gt;&lt;number&gt;8&lt;/number&gt;&lt;dates&gt;&lt;year&gt;2016&lt;/year&gt;&lt;pub-dates&gt;&lt;date&gt;Aug&lt;/date&gt;&lt;/pub-dates&gt;&lt;/dates&gt;&lt;isbn&gt;1080-6040&lt;/isbn&gt;&lt;accession-num&gt;WOS:000384934500029&lt;/accession-num&gt;&lt;urls&gt;&lt;related-urls&gt;&lt;url&gt;&amp;lt;Go to ISI&amp;gt;://WOS:000384934500029&lt;/url&gt;&lt;/related-urls&gt;&lt;/urls&gt;&lt;electronic-resource-num&gt;10.3201/eid2208.160221&lt;/electronic-resource-num&gt;&lt;/record&gt;&lt;/Cite&gt;&lt;/EndNote&gt;</w:instrText>
            </w:r>
            <w:r>
              <w:fldChar w:fldCharType="separate"/>
            </w:r>
            <w:r w:rsidRPr="00D70AD8">
              <w:rPr>
                <w:noProof/>
                <w:vertAlign w:val="superscript"/>
              </w:rPr>
              <w:t>53</w:t>
            </w:r>
            <w:r>
              <w:fldChar w:fldCharType="end"/>
            </w:r>
          </w:p>
        </w:tc>
        <w:tc>
          <w:tcPr>
            <w:tcW w:w="900" w:type="dxa"/>
          </w:tcPr>
          <w:p w14:paraId="61E99CC4" w14:textId="264C33CB" w:rsidR="00B31D50" w:rsidRPr="008C6BF5" w:rsidRDefault="0042688D" w:rsidP="00920C98">
            <w:pPr>
              <w:jc w:val="center"/>
            </w:pPr>
            <w:r>
              <w:t>4</w:t>
            </w:r>
          </w:p>
        </w:tc>
      </w:tr>
      <w:tr w:rsidR="00B31D50" w:rsidRPr="00133644" w14:paraId="59A7DC33" w14:textId="5A3007F5" w:rsidTr="00920C98">
        <w:trPr>
          <w:trHeight w:val="791"/>
        </w:trPr>
        <w:tc>
          <w:tcPr>
            <w:tcW w:w="1080" w:type="dxa"/>
          </w:tcPr>
          <w:p w14:paraId="67318583" w14:textId="0011F8A8" w:rsidR="00B31D50" w:rsidRPr="00133644" w:rsidRDefault="00B31D50" w:rsidP="00920C98">
            <w:pPr>
              <w:spacing w:after="160" w:line="259" w:lineRule="auto"/>
            </w:pPr>
            <w:r w:rsidRPr="00B2721C">
              <w:t xml:space="preserve">Q fever/ C. </w:t>
            </w:r>
            <w:proofErr w:type="spellStart"/>
            <w:r w:rsidRPr="00B2721C">
              <w:t>burnetii</w:t>
            </w:r>
            <w:proofErr w:type="spellEnd"/>
          </w:p>
        </w:tc>
        <w:tc>
          <w:tcPr>
            <w:tcW w:w="720" w:type="dxa"/>
          </w:tcPr>
          <w:p w14:paraId="71DBEF0B" w14:textId="4C7CFB47" w:rsidR="00B31D50" w:rsidRPr="00133644" w:rsidRDefault="00B31D50" w:rsidP="00920C98">
            <w:pPr>
              <w:spacing w:after="160" w:line="259" w:lineRule="auto"/>
            </w:pPr>
            <w:r w:rsidRPr="00B2721C">
              <w:t>2016</w:t>
            </w:r>
          </w:p>
        </w:tc>
        <w:tc>
          <w:tcPr>
            <w:tcW w:w="990" w:type="dxa"/>
          </w:tcPr>
          <w:p w14:paraId="1D6E6DE3" w14:textId="71C0C01D" w:rsidR="00B31D50" w:rsidRPr="00133644" w:rsidRDefault="00B31D50" w:rsidP="00920C98">
            <w:pPr>
              <w:spacing w:after="160" w:line="259" w:lineRule="auto"/>
            </w:pPr>
            <w:r w:rsidRPr="006F6DEE">
              <w:t>Iran</w:t>
            </w:r>
          </w:p>
        </w:tc>
        <w:tc>
          <w:tcPr>
            <w:tcW w:w="1170" w:type="dxa"/>
          </w:tcPr>
          <w:p w14:paraId="2C838215" w14:textId="0A97008A" w:rsidR="00B31D50" w:rsidRPr="00133644" w:rsidRDefault="00B31D50" w:rsidP="00920C98">
            <w:r w:rsidRPr="00B2721C">
              <w:t>Cross sectional</w:t>
            </w:r>
          </w:p>
        </w:tc>
        <w:tc>
          <w:tcPr>
            <w:tcW w:w="1260" w:type="dxa"/>
          </w:tcPr>
          <w:p w14:paraId="6190E76D" w14:textId="5DFC661A" w:rsidR="00B31D50" w:rsidRPr="00133644" w:rsidRDefault="00B31D50" w:rsidP="00920C98">
            <w:pPr>
              <w:spacing w:after="160" w:line="259" w:lineRule="auto"/>
            </w:pPr>
            <w:r w:rsidRPr="00B2721C">
              <w:t>cattle</w:t>
            </w:r>
          </w:p>
        </w:tc>
        <w:tc>
          <w:tcPr>
            <w:tcW w:w="1710" w:type="dxa"/>
          </w:tcPr>
          <w:p w14:paraId="0F0B22FB" w14:textId="36E5E796" w:rsidR="00B31D50" w:rsidRPr="00133644" w:rsidRDefault="00B31D50" w:rsidP="00920C98">
            <w:pPr>
              <w:spacing w:after="160" w:line="259" w:lineRule="auto"/>
            </w:pPr>
            <w:r w:rsidRPr="00B2721C">
              <w:t>50milk samples</w:t>
            </w:r>
          </w:p>
        </w:tc>
        <w:tc>
          <w:tcPr>
            <w:tcW w:w="2790" w:type="dxa"/>
          </w:tcPr>
          <w:p w14:paraId="3949BD9E" w14:textId="2CF22DCD" w:rsidR="00B31D50" w:rsidRPr="00133644" w:rsidRDefault="00B31D50" w:rsidP="00920C98">
            <w:pPr>
              <w:spacing w:after="160" w:line="259" w:lineRule="auto"/>
            </w:pPr>
            <w:r w:rsidRPr="00B2721C">
              <w:t xml:space="preserve">In this survey, 16 out of 50 (32%) cow bulk tank milk samples were positive for presence of Coxiella </w:t>
            </w:r>
            <w:proofErr w:type="spellStart"/>
            <w:r w:rsidRPr="00B2721C">
              <w:t>burnetii</w:t>
            </w:r>
            <w:proofErr w:type="spellEnd"/>
          </w:p>
        </w:tc>
        <w:tc>
          <w:tcPr>
            <w:tcW w:w="1350" w:type="dxa"/>
          </w:tcPr>
          <w:p w14:paraId="5057F6E7" w14:textId="04A54FC3" w:rsidR="00B31D50" w:rsidRPr="00133644" w:rsidRDefault="00B31D50" w:rsidP="00920C98">
            <w:pPr>
              <w:spacing w:after="160" w:line="259" w:lineRule="auto"/>
            </w:pPr>
            <w:r w:rsidRPr="00B2721C">
              <w:t>Karimian</w:t>
            </w:r>
            <w:r>
              <w:fldChar w:fldCharType="begin"/>
            </w:r>
            <w:r>
              <w:instrText xml:space="preserve"> ADDIN EN.CITE &lt;EndNote&gt;&lt;Cite&gt;&lt;Author&gt;KARIMIAN&lt;/Author&gt;&lt;Year&gt;2016&lt;/Year&gt;&lt;RecNum&gt;1088&lt;/RecNum&gt;&lt;DisplayText&gt;&lt;style face="superscript"&gt;54&lt;/style&gt;&lt;/DisplayText&gt;&lt;record&gt;&lt;rec-number&gt;1088&lt;/rec-number&gt;&lt;foreign-keys&gt;&lt;key app="EN" db-id="a9tspfsz9w9a9xe2tr2pf9r9w5vfearwsxwf" timestamp="1649066885"&gt;1088&lt;/key&gt;&lt;/foreign-keys&gt;&lt;ref-type name="Journal Article"&gt;17&lt;/ref-type&gt;&lt;contributors&gt;&lt;authors&gt;&lt;author&gt;KARIMIAN,ASGHAR&lt;/author&gt;&lt;author&gt;MAHZOUNIEH,MOHAMMADREZA&lt;/author&gt;&lt;author&gt;EBRAHIMI KAHRIZSANG,AZIZOLLAH&lt;/author&gt;&lt;/authors&gt;&lt;/contributors&gt;&lt;titles&gt;&lt;title&gt;GENOMIC DETECTION OF COXIELLA BURNETII IN BULK TANK MILK SAMPLES BY NESTED-PCR METHOD IN SHAHREKORD, IRAN&lt;/title&gt;&lt;secondary-title&gt;RESEARCHER BULLETIN OF MEDICAL SCIENCES (PEJOUHANDEH)&lt;/secondary-title&gt;&lt;/titles&gt;&lt;periodical&gt;&lt;full-title&gt;RESEARCHER BULLETIN OF MEDICAL SCIENCES (PEJOUHANDEH)&lt;/full-title&gt;&lt;/periodical&gt;&lt;pages&gt;-&lt;/pages&gt;&lt;volume&gt;21&lt;/volume&gt;&lt;number&gt;1 (109)&lt;/number&gt;&lt;dates&gt;&lt;year&gt;2016&lt;/year&gt;&lt;/dates&gt;&lt;isbn&gt;1735-1022&lt;/isbn&gt;&lt;urls&gt;&lt;related-urls&gt;&lt;url&gt;https://www.sid.ir/en/Journal/ViewPaper.aspx?ID=508978&lt;/url&gt;&lt;/related-urls&gt;&lt;/urls&gt;&lt;/record&gt;&lt;/Cite&gt;&lt;/EndNote&gt;</w:instrText>
            </w:r>
            <w:r>
              <w:fldChar w:fldCharType="separate"/>
            </w:r>
            <w:r w:rsidRPr="00D70AD8">
              <w:rPr>
                <w:noProof/>
                <w:vertAlign w:val="superscript"/>
              </w:rPr>
              <w:t>54</w:t>
            </w:r>
            <w:r>
              <w:fldChar w:fldCharType="end"/>
            </w:r>
          </w:p>
        </w:tc>
        <w:tc>
          <w:tcPr>
            <w:tcW w:w="900" w:type="dxa"/>
          </w:tcPr>
          <w:p w14:paraId="7FAE2C66" w14:textId="77777777" w:rsidR="00B31D50" w:rsidRPr="00B2721C" w:rsidRDefault="00B31D50" w:rsidP="00920C98">
            <w:pPr>
              <w:jc w:val="center"/>
            </w:pPr>
          </w:p>
        </w:tc>
      </w:tr>
      <w:tr w:rsidR="00B31D50" w:rsidRPr="00133644" w14:paraId="33685A57" w14:textId="57EA428F" w:rsidTr="00920C98">
        <w:trPr>
          <w:trHeight w:val="924"/>
        </w:trPr>
        <w:tc>
          <w:tcPr>
            <w:tcW w:w="1080" w:type="dxa"/>
          </w:tcPr>
          <w:p w14:paraId="5C15AC4A" w14:textId="614F5FDF" w:rsidR="00B31D50" w:rsidRPr="00133644" w:rsidRDefault="00B31D50" w:rsidP="00920C98">
            <w:pPr>
              <w:spacing w:after="160" w:line="259" w:lineRule="auto"/>
            </w:pPr>
            <w:r w:rsidRPr="000B782D">
              <w:t xml:space="preserve">Q fever/ C. </w:t>
            </w:r>
            <w:proofErr w:type="spellStart"/>
            <w:r w:rsidRPr="000B782D">
              <w:t>burnetii</w:t>
            </w:r>
            <w:proofErr w:type="spellEnd"/>
          </w:p>
        </w:tc>
        <w:tc>
          <w:tcPr>
            <w:tcW w:w="720" w:type="dxa"/>
          </w:tcPr>
          <w:p w14:paraId="467F6BAC" w14:textId="3D1DC65A" w:rsidR="00B31D50" w:rsidRPr="00133644" w:rsidRDefault="00B31D50" w:rsidP="00920C98">
            <w:pPr>
              <w:spacing w:after="160" w:line="259" w:lineRule="auto"/>
            </w:pPr>
            <w:r w:rsidRPr="000B782D">
              <w:t>2016</w:t>
            </w:r>
          </w:p>
        </w:tc>
        <w:tc>
          <w:tcPr>
            <w:tcW w:w="990" w:type="dxa"/>
          </w:tcPr>
          <w:p w14:paraId="215288B1" w14:textId="3A4F4A74" w:rsidR="00B31D50" w:rsidRPr="00133644" w:rsidRDefault="00B31D50" w:rsidP="00920C98">
            <w:pPr>
              <w:spacing w:after="160" w:line="259" w:lineRule="auto"/>
            </w:pPr>
            <w:r w:rsidRPr="00C452FD">
              <w:t>Iran</w:t>
            </w:r>
          </w:p>
        </w:tc>
        <w:tc>
          <w:tcPr>
            <w:tcW w:w="1170" w:type="dxa"/>
          </w:tcPr>
          <w:p w14:paraId="3405947E" w14:textId="0EE8233A" w:rsidR="00B31D50" w:rsidRPr="00133644" w:rsidRDefault="00B31D50" w:rsidP="00920C98">
            <w:r w:rsidRPr="000B782D">
              <w:t>Cross sectional</w:t>
            </w:r>
          </w:p>
        </w:tc>
        <w:tc>
          <w:tcPr>
            <w:tcW w:w="1260" w:type="dxa"/>
          </w:tcPr>
          <w:p w14:paraId="5DE98060" w14:textId="7A9C2ECD" w:rsidR="00B31D50" w:rsidRPr="00133644" w:rsidRDefault="00B31D50" w:rsidP="00920C98">
            <w:pPr>
              <w:spacing w:after="160" w:line="259" w:lineRule="auto"/>
            </w:pPr>
            <w:r w:rsidRPr="000B782D">
              <w:t xml:space="preserve">Sheep </w:t>
            </w:r>
          </w:p>
        </w:tc>
        <w:tc>
          <w:tcPr>
            <w:tcW w:w="1710" w:type="dxa"/>
          </w:tcPr>
          <w:p w14:paraId="61EEB9B7" w14:textId="54BC5A4B" w:rsidR="00B31D50" w:rsidRPr="00133644" w:rsidRDefault="00B31D50" w:rsidP="00920C98">
            <w:pPr>
              <w:spacing w:after="160" w:line="259" w:lineRule="auto"/>
            </w:pPr>
            <w:r w:rsidRPr="000B782D">
              <w:t>72milk samples</w:t>
            </w:r>
          </w:p>
        </w:tc>
        <w:tc>
          <w:tcPr>
            <w:tcW w:w="2790" w:type="dxa"/>
          </w:tcPr>
          <w:p w14:paraId="1E578F54" w14:textId="58E0D7C5" w:rsidR="00B31D50" w:rsidRPr="00133644" w:rsidRDefault="00B31D50" w:rsidP="00920C98">
            <w:pPr>
              <w:spacing w:after="160" w:line="259" w:lineRule="auto"/>
            </w:pPr>
            <w:r w:rsidRPr="000B782D">
              <w:t xml:space="preserve">number 15 out of 72 (20.83%) sheep milk samples were positive for C. </w:t>
            </w:r>
            <w:proofErr w:type="spellStart"/>
            <w:r w:rsidRPr="000B782D">
              <w:t>burnetii</w:t>
            </w:r>
            <w:proofErr w:type="spellEnd"/>
          </w:p>
        </w:tc>
        <w:tc>
          <w:tcPr>
            <w:tcW w:w="1350" w:type="dxa"/>
          </w:tcPr>
          <w:p w14:paraId="5E2E5B10" w14:textId="35F2FC3D" w:rsidR="00B31D50" w:rsidRPr="00133644" w:rsidRDefault="00B31D50" w:rsidP="00920C98">
            <w:pPr>
              <w:spacing w:after="160" w:line="259" w:lineRule="auto"/>
            </w:pPr>
            <w:proofErr w:type="spellStart"/>
            <w:r w:rsidRPr="000B782D">
              <w:t>Lorestani</w:t>
            </w:r>
            <w:proofErr w:type="spellEnd"/>
            <w:r w:rsidRPr="000B782D">
              <w:t xml:space="preserve"> S</w:t>
            </w:r>
            <w:r>
              <w:fldChar w:fldCharType="begin"/>
            </w:r>
            <w:r>
              <w:instrText xml:space="preserve"> ADDIN EN.CITE &lt;EndNote&gt;&lt;Cite&gt;&lt;Author&gt;Lorestani&lt;/Author&gt;&lt;Year&gt;2015&lt;/Year&gt;&lt;RecNum&gt;1090&lt;/RecNum&gt;&lt;DisplayText&gt;&lt;style face="superscript"&gt;55&lt;/style&gt;&lt;/DisplayText&gt;&lt;record&gt;&lt;rec-number&gt;1090&lt;/rec-number&gt;&lt;foreign-keys&gt;&lt;key app="EN" db-id="a9tspfsz9w9a9xe2tr2pf9r9w5vfearwsxwf" timestamp="1649067043"&gt;1090&lt;/key&gt;&lt;/foreign-keys&gt;&lt;ref-type name="Journal Article"&gt;17&lt;/ref-type&gt;&lt;contributors&gt;&lt;authors&gt;&lt;author&gt;Lorestani, Samira&lt;/author&gt;&lt;author&gt;Jaydari, Amin&lt;/author&gt;&lt;author&gt;Maleki, Shahram&lt;/author&gt;&lt;author&gt;Khademi, Peyman&lt;/author&gt;&lt;/authors&gt;&lt;/contributors&gt;&lt;titles&gt;&lt;title&gt;Genomic detection of Coxiella burnetii in sheep milk samples by Nested-PCR method in Khorramabad, Iran&lt;/title&gt;&lt;secondary-title&gt;Journal of food science and technology(Iran)&lt;/secondary-title&gt;&lt;/titles&gt;&lt;periodical&gt;&lt;full-title&gt;Journal of food science and technology(Iran)&lt;/full-title&gt;&lt;/periodical&gt;&lt;pages&gt;165-171&lt;/pages&gt;&lt;volume&gt;13&lt;/volume&gt;&lt;number&gt;56&lt;/number&gt;&lt;section&gt;165&lt;/section&gt;&lt;keywords&gt;&lt;keyword&gt;Nested-PCR, Q fever, Coxiella burnetii, sheep milk, Khoramabad, Nested-PCR&lt;/keyword&gt;&lt;/keywords&gt;&lt;dates&gt;&lt;year&gt;2015&lt;/year&gt;&lt;/dates&gt;&lt;isbn&gt;2008-8787&lt;/isbn&gt;&lt;call-num&gt;A-10-1000-5562&lt;/call-num&gt;&lt;urls&gt;&lt;related-urls&gt;&lt;url&gt;http://fsct.modares.ac.ir/article-7-7179-en.html&lt;/url&gt;&lt;/related-urls&gt;&lt;pdf-urls&gt;&lt;url&gt;http://fsct.modares.ac.ir/article-7-7179-en.pdf&lt;/url&gt;&lt;/pdf-urls&gt;&lt;/urls&gt;&lt;language&gt;eng&lt;/language&gt;&lt;access-date&gt;2015&lt;/access-date&gt;&lt;/record&gt;&lt;/Cite&gt;&lt;/EndNote&gt;</w:instrText>
            </w:r>
            <w:r>
              <w:fldChar w:fldCharType="separate"/>
            </w:r>
            <w:r w:rsidRPr="00D70AD8">
              <w:rPr>
                <w:noProof/>
                <w:vertAlign w:val="superscript"/>
              </w:rPr>
              <w:t>55</w:t>
            </w:r>
            <w:r>
              <w:fldChar w:fldCharType="end"/>
            </w:r>
          </w:p>
        </w:tc>
        <w:tc>
          <w:tcPr>
            <w:tcW w:w="900" w:type="dxa"/>
          </w:tcPr>
          <w:p w14:paraId="51084B61" w14:textId="77777777" w:rsidR="00B31D50" w:rsidRPr="000B782D" w:rsidRDefault="00B31D50" w:rsidP="00920C98">
            <w:pPr>
              <w:jc w:val="center"/>
            </w:pPr>
          </w:p>
        </w:tc>
      </w:tr>
      <w:tr w:rsidR="00B31D50" w:rsidRPr="00133644" w14:paraId="1899675C" w14:textId="4640A380" w:rsidTr="00920C98">
        <w:trPr>
          <w:trHeight w:val="1632"/>
        </w:trPr>
        <w:tc>
          <w:tcPr>
            <w:tcW w:w="1080" w:type="dxa"/>
          </w:tcPr>
          <w:p w14:paraId="4A53CF40" w14:textId="7AAD2F75" w:rsidR="00B31D50" w:rsidRPr="000B782D" w:rsidRDefault="00B31D50" w:rsidP="00920C98">
            <w:pPr>
              <w:spacing w:after="160" w:line="259" w:lineRule="auto"/>
            </w:pPr>
            <w:r w:rsidRPr="006E7E9F">
              <w:t xml:space="preserve">Q fever/ C. </w:t>
            </w:r>
            <w:proofErr w:type="spellStart"/>
            <w:r w:rsidRPr="006E7E9F">
              <w:t>burnetii</w:t>
            </w:r>
            <w:proofErr w:type="spellEnd"/>
          </w:p>
        </w:tc>
        <w:tc>
          <w:tcPr>
            <w:tcW w:w="720" w:type="dxa"/>
          </w:tcPr>
          <w:p w14:paraId="0C42A84A" w14:textId="610295B6" w:rsidR="00B31D50" w:rsidRPr="000B782D" w:rsidRDefault="00B31D50" w:rsidP="00920C98">
            <w:pPr>
              <w:spacing w:after="160" w:line="259" w:lineRule="auto"/>
            </w:pPr>
            <w:r w:rsidRPr="006E7E9F">
              <w:t>2017</w:t>
            </w:r>
          </w:p>
        </w:tc>
        <w:tc>
          <w:tcPr>
            <w:tcW w:w="990" w:type="dxa"/>
          </w:tcPr>
          <w:p w14:paraId="743ED0C8" w14:textId="3B364AD9" w:rsidR="00B31D50" w:rsidRPr="00C452FD" w:rsidRDefault="00B31D50" w:rsidP="00920C98">
            <w:pPr>
              <w:spacing w:after="160" w:line="259" w:lineRule="auto"/>
            </w:pPr>
            <w:r w:rsidRPr="006E7E9F">
              <w:t>Egypt</w:t>
            </w:r>
          </w:p>
        </w:tc>
        <w:tc>
          <w:tcPr>
            <w:tcW w:w="1170" w:type="dxa"/>
          </w:tcPr>
          <w:p w14:paraId="28DC87D0" w14:textId="2CE2379B" w:rsidR="00B31D50" w:rsidRPr="000B782D" w:rsidRDefault="00B31D50" w:rsidP="00920C98">
            <w:r w:rsidRPr="006E7E9F">
              <w:t>Cross-sectional</w:t>
            </w:r>
          </w:p>
        </w:tc>
        <w:tc>
          <w:tcPr>
            <w:tcW w:w="1260" w:type="dxa"/>
          </w:tcPr>
          <w:p w14:paraId="2F52F37B" w14:textId="7D7C07CD" w:rsidR="00B31D50" w:rsidRPr="000B782D" w:rsidRDefault="00B31D50" w:rsidP="00920C98">
            <w:pPr>
              <w:spacing w:after="160" w:line="259" w:lineRule="auto"/>
            </w:pPr>
            <w:r w:rsidRPr="006E7E9F">
              <w:t>Sheep, goat, human</w:t>
            </w:r>
          </w:p>
        </w:tc>
        <w:tc>
          <w:tcPr>
            <w:tcW w:w="1710" w:type="dxa"/>
          </w:tcPr>
          <w:p w14:paraId="1C538303" w14:textId="1A444327" w:rsidR="00B31D50" w:rsidRPr="000B782D" w:rsidRDefault="00B31D50" w:rsidP="00920C98">
            <w:pPr>
              <w:spacing w:after="160" w:line="259" w:lineRule="auto"/>
            </w:pPr>
            <w:r w:rsidRPr="006E7E9F">
              <w:t xml:space="preserve">183 serums (109 sheep,39 goat,35 humans) </w:t>
            </w:r>
          </w:p>
        </w:tc>
        <w:tc>
          <w:tcPr>
            <w:tcW w:w="2790" w:type="dxa"/>
          </w:tcPr>
          <w:p w14:paraId="4AD5CEF3" w14:textId="47D0F66D" w:rsidR="00B31D50" w:rsidRPr="000B782D" w:rsidRDefault="00B31D50" w:rsidP="00920C98">
            <w:pPr>
              <w:spacing w:after="160" w:line="259" w:lineRule="auto"/>
            </w:pPr>
            <w:r w:rsidRPr="006E7E9F">
              <w:t xml:space="preserve">The seroprevalence of C. </w:t>
            </w:r>
            <w:proofErr w:type="spellStart"/>
            <w:r w:rsidRPr="006E7E9F">
              <w:t>burnetii</w:t>
            </w:r>
            <w:proofErr w:type="spellEnd"/>
            <w:r w:rsidRPr="006E7E9F">
              <w:t xml:space="preserve"> IgG antibodies was 25.68% (28 of 109), 28.20% (11 of 39) and 25.71% (9 of 35) in sheep, goats, and humans</w:t>
            </w:r>
          </w:p>
        </w:tc>
        <w:tc>
          <w:tcPr>
            <w:tcW w:w="1350" w:type="dxa"/>
          </w:tcPr>
          <w:p w14:paraId="07711759" w14:textId="3DC826DB" w:rsidR="00B31D50" w:rsidRPr="000B782D" w:rsidRDefault="00B31D50" w:rsidP="00920C98">
            <w:pPr>
              <w:spacing w:after="160" w:line="259" w:lineRule="auto"/>
            </w:pPr>
            <w:proofErr w:type="spellStart"/>
            <w:r w:rsidRPr="006E7E9F">
              <w:t>Abushahba</w:t>
            </w:r>
            <w:proofErr w:type="spellEnd"/>
            <w:r w:rsidRPr="006E7E9F">
              <w:t>, M. F. N.</w:t>
            </w:r>
            <w:r>
              <w:fldChar w:fldCharType="begin"/>
            </w:r>
            <w:r>
              <w:instrText xml:space="preserve"> ADDIN EN.CITE &lt;EndNote&gt;&lt;Cite&gt;&lt;Author&gt;Abushahba&lt;/Author&gt;&lt;Year&gt;2017&lt;/Year&gt;&lt;RecNum&gt;206&lt;/RecNum&gt;&lt;DisplayText&gt;&lt;style face="superscript"&gt;56&lt;/style&gt;&lt;/DisplayText&gt;&lt;record&gt;&lt;rec-number&gt;206&lt;/rec-number&gt;&lt;foreign-keys&gt;&lt;key app="EN" db-id="a9tspfsz9w9a9xe2tr2pf9r9w5vfearwsxwf" timestamp="1639479531"&gt;206&lt;/key&gt;&lt;/foreign-keys&gt;&lt;ref-type name="Journal Article"&gt;17&lt;/ref-type&gt;&lt;contributors&gt;&lt;authors&gt;&lt;author&gt;Abushahba, M. F. N.&lt;/author&gt;&lt;author&gt;Abdelbaset, A. E.&lt;/author&gt;&lt;author&gt;Rawy, M. S.&lt;/author&gt;&lt;author&gt;Ahmed, S. O.&lt;/author&gt;&lt;/authors&gt;&lt;/contributors&gt;&lt;titles&gt;&lt;title&gt;Cross-sectional study for determining the prevalence of Q fever in small ruminants and humans at El Minya Governorate, Egypt&lt;/title&gt;&lt;secondary-title&gt;BMC Research Notes&lt;/secondary-title&gt;&lt;/titles&gt;&lt;periodical&gt;&lt;full-title&gt;BMC Research Notes&lt;/full-title&gt;&lt;/periodical&gt;&lt;volume&gt;10&lt;/volume&gt;&lt;number&gt;1&lt;/number&gt;&lt;dates&gt;&lt;year&gt;2017&lt;/year&gt;&lt;/dates&gt;&lt;work-type&gt;Article&lt;/work-type&gt;&lt;urls&gt;&lt;related-urls&gt;&lt;url&gt;https://www.scopus.com/inward/record.uri?eid=2-s2.0-85032581661&amp;amp;doi=10.1186%2fs13104-017-2868-2&amp;amp;partnerID=40&amp;amp;md5=56ef3b785098e5efd5cab0612d48ae79&lt;/url&gt;&lt;/related-urls&gt;&lt;/urls&gt;&lt;custom7&gt;538&lt;/custom7&gt;&lt;electronic-resource-num&gt;10.1186/s13104-017-2868-2&lt;/electronic-resource-num&gt;&lt;remote-database-name&gt;Scopus&lt;/remote-database-name&gt;&lt;/record&gt;&lt;/Cite&gt;&lt;/EndNote&gt;</w:instrText>
            </w:r>
            <w:r>
              <w:fldChar w:fldCharType="separate"/>
            </w:r>
            <w:r w:rsidRPr="00D70AD8">
              <w:rPr>
                <w:noProof/>
                <w:vertAlign w:val="superscript"/>
              </w:rPr>
              <w:t>56</w:t>
            </w:r>
            <w:r>
              <w:fldChar w:fldCharType="end"/>
            </w:r>
          </w:p>
        </w:tc>
        <w:tc>
          <w:tcPr>
            <w:tcW w:w="900" w:type="dxa"/>
          </w:tcPr>
          <w:p w14:paraId="38CD487B" w14:textId="054983AD" w:rsidR="00B31D50" w:rsidRPr="006E7E9F" w:rsidRDefault="003C0A9E" w:rsidP="00920C98">
            <w:pPr>
              <w:jc w:val="center"/>
            </w:pPr>
            <w:r>
              <w:t>5</w:t>
            </w:r>
          </w:p>
        </w:tc>
      </w:tr>
      <w:tr w:rsidR="00B31D50" w:rsidRPr="00133644" w14:paraId="1CDCA46D" w14:textId="36626E80" w:rsidTr="00920C98">
        <w:trPr>
          <w:trHeight w:val="908"/>
        </w:trPr>
        <w:tc>
          <w:tcPr>
            <w:tcW w:w="1080" w:type="dxa"/>
          </w:tcPr>
          <w:p w14:paraId="54C6BD55" w14:textId="008161B7" w:rsidR="00B31D50" w:rsidRPr="006E7E9F" w:rsidRDefault="00B31D50" w:rsidP="00920C98">
            <w:pPr>
              <w:spacing w:after="160" w:line="259" w:lineRule="auto"/>
            </w:pPr>
            <w:r w:rsidRPr="00133644">
              <w:t xml:space="preserve">Q fever/ C. </w:t>
            </w:r>
            <w:proofErr w:type="spellStart"/>
            <w:r w:rsidRPr="00133644">
              <w:t>burnetii</w:t>
            </w:r>
            <w:proofErr w:type="spellEnd"/>
          </w:p>
        </w:tc>
        <w:tc>
          <w:tcPr>
            <w:tcW w:w="720" w:type="dxa"/>
          </w:tcPr>
          <w:p w14:paraId="675A40C4" w14:textId="7E8E474C" w:rsidR="00B31D50" w:rsidRPr="006E7E9F" w:rsidRDefault="00B31D50" w:rsidP="00920C98">
            <w:pPr>
              <w:spacing w:after="160" w:line="259" w:lineRule="auto"/>
            </w:pPr>
            <w:r w:rsidRPr="00133644">
              <w:t>201</w:t>
            </w:r>
            <w:r>
              <w:t>7</w:t>
            </w:r>
          </w:p>
        </w:tc>
        <w:tc>
          <w:tcPr>
            <w:tcW w:w="990" w:type="dxa"/>
          </w:tcPr>
          <w:p w14:paraId="0C7385B5" w14:textId="33523A0E" w:rsidR="00B31D50" w:rsidRPr="006E7E9F" w:rsidRDefault="00B31D50" w:rsidP="00920C98">
            <w:pPr>
              <w:spacing w:after="160" w:line="259" w:lineRule="auto"/>
            </w:pPr>
            <w:r w:rsidRPr="001625D1">
              <w:t>Iran</w:t>
            </w:r>
          </w:p>
        </w:tc>
        <w:tc>
          <w:tcPr>
            <w:tcW w:w="1170" w:type="dxa"/>
          </w:tcPr>
          <w:p w14:paraId="46DD36D0" w14:textId="7489EB72" w:rsidR="00B31D50" w:rsidRPr="006E7E9F" w:rsidRDefault="00B31D50" w:rsidP="00920C98">
            <w:r w:rsidRPr="004C2C0F">
              <w:t>Cross sectional</w:t>
            </w:r>
          </w:p>
        </w:tc>
        <w:tc>
          <w:tcPr>
            <w:tcW w:w="1260" w:type="dxa"/>
          </w:tcPr>
          <w:p w14:paraId="2F8C9D09" w14:textId="6A1A75BD" w:rsidR="00B31D50" w:rsidRPr="006E7E9F" w:rsidRDefault="00B31D50" w:rsidP="00920C98">
            <w:pPr>
              <w:spacing w:after="160" w:line="259" w:lineRule="auto"/>
            </w:pPr>
            <w:r w:rsidRPr="00133644">
              <w:t xml:space="preserve">Ticks </w:t>
            </w:r>
          </w:p>
        </w:tc>
        <w:tc>
          <w:tcPr>
            <w:tcW w:w="1710" w:type="dxa"/>
          </w:tcPr>
          <w:p w14:paraId="40712315" w14:textId="1423C149" w:rsidR="00B31D50" w:rsidRPr="006E7E9F" w:rsidRDefault="00B31D50" w:rsidP="00920C98">
            <w:pPr>
              <w:spacing w:after="160" w:line="259" w:lineRule="auto"/>
            </w:pPr>
            <w:r w:rsidRPr="00133644">
              <w:t>583 ticks</w:t>
            </w:r>
          </w:p>
        </w:tc>
        <w:tc>
          <w:tcPr>
            <w:tcW w:w="2790" w:type="dxa"/>
          </w:tcPr>
          <w:p w14:paraId="4F5BBB0A" w14:textId="3ABAB708" w:rsidR="00B31D50" w:rsidRPr="006E7E9F" w:rsidRDefault="00B31D50" w:rsidP="00920C98">
            <w:pPr>
              <w:spacing w:after="160" w:line="259" w:lineRule="auto"/>
            </w:pPr>
            <w:r w:rsidRPr="00133644">
              <w:t>The overall prevalence of hard tick infestation on cattle was 56.8%</w:t>
            </w:r>
          </w:p>
        </w:tc>
        <w:tc>
          <w:tcPr>
            <w:tcW w:w="1350" w:type="dxa"/>
          </w:tcPr>
          <w:p w14:paraId="280C7983" w14:textId="00BA893D" w:rsidR="00B31D50" w:rsidRPr="00133644" w:rsidRDefault="00B31D50" w:rsidP="00920C98">
            <w:pPr>
              <w:spacing w:after="160" w:line="259" w:lineRule="auto"/>
            </w:pPr>
            <w:proofErr w:type="spellStart"/>
            <w:r w:rsidRPr="00133644">
              <w:t>Ghashghaeli</w:t>
            </w:r>
            <w:proofErr w:type="spellEnd"/>
            <w:r w:rsidRPr="00133644">
              <w:t xml:space="preserve"> O</w:t>
            </w:r>
            <w:r>
              <w:fldChar w:fldCharType="begin"/>
            </w:r>
            <w:r>
              <w:instrText xml:space="preserve"> ADDIN EN.CITE &lt;EndNote&gt;&lt;Cite&gt;&lt;Author&gt;Ghashghaei&lt;/Author&gt;&lt;Year&gt;2017&lt;/Year&gt;&lt;RecNum&gt;220&lt;/RecNum&gt;&lt;DisplayText&gt;&lt;style face="superscript"&gt;57&lt;/style&gt;&lt;/DisplayText&gt;&lt;record&gt;&lt;rec-number&gt;220&lt;/rec-number&gt;&lt;foreign-keys&gt;&lt;key app="EN" db-id="a9tspfsz9w9a9xe2tr2pf9r9w5vfearwsxwf" timestamp="1639479531"&gt;220&lt;/key&gt;&lt;/foreign-keys&gt;&lt;ref-type name="Journal Article"&gt;17&lt;/ref-type&gt;&lt;contributors&gt;&lt;authors&gt;&lt;author&gt;Ghashghaei, O.&lt;/author&gt;&lt;author&gt;Nourollahi-Fard, S. R.&lt;/author&gt;&lt;author&gt;Khalili, M.&lt;/author&gt;&lt;author&gt;Sharifi, H.&lt;/author&gt;&lt;/authors&gt;&lt;/contributors&gt;&lt;titles&gt;&lt;title&gt;A survey of ixodid ticks feeding on cattle and molecular detection of Coxiella burnetii from ticks in Southeast Iran&lt;/title&gt;&lt;secondary-title&gt;Turkish Journal of Veterinary and Animal Sciences&lt;/secondary-title&gt;&lt;/titles&gt;&lt;periodical&gt;&lt;full-title&gt;Turkish Journal of Veterinary and Animal Sciences&lt;/full-title&gt;&lt;/periodical&gt;&lt;pages&gt;46-50&lt;/pages&gt;&lt;volume&gt;41&lt;/volume&gt;&lt;number&gt;1&lt;/number&gt;&lt;dates&gt;&lt;year&gt;2017&lt;/year&gt;&lt;/dates&gt;&lt;work-type&gt;Article&lt;/work-type&gt;&lt;urls&gt;&lt;related-urls&gt;&lt;url&gt;https://www.scopus.com/inward/record.uri?eid=2-s2.0-85013477825&amp;amp;doi=10.3906%2fvet-1601-83&amp;amp;partnerID=40&amp;amp;md5=9868a474909f3c5f062dfb20c2797ff5&lt;/url&gt;&lt;/related-urls&gt;&lt;/urls&gt;&lt;electronic-resource-num&gt;10.3906/vet-1601-83&lt;/electronic-resource-num&gt;&lt;remote-database-name&gt;Scopus&lt;/remote-database-name&gt;&lt;/record&gt;&lt;/Cite&gt;&lt;/EndNote&gt;</w:instrText>
            </w:r>
            <w:r>
              <w:fldChar w:fldCharType="separate"/>
            </w:r>
            <w:r w:rsidRPr="00D70AD8">
              <w:rPr>
                <w:noProof/>
                <w:vertAlign w:val="superscript"/>
              </w:rPr>
              <w:t>57</w:t>
            </w:r>
            <w:r>
              <w:fldChar w:fldCharType="end"/>
            </w:r>
          </w:p>
          <w:p w14:paraId="0D234361" w14:textId="77777777" w:rsidR="00B31D50" w:rsidRPr="006E7E9F" w:rsidRDefault="00B31D50" w:rsidP="00920C98">
            <w:pPr>
              <w:spacing w:after="160" w:line="259" w:lineRule="auto"/>
            </w:pPr>
          </w:p>
        </w:tc>
        <w:tc>
          <w:tcPr>
            <w:tcW w:w="900" w:type="dxa"/>
          </w:tcPr>
          <w:p w14:paraId="7935F9D7" w14:textId="77777777" w:rsidR="00B31D50" w:rsidRPr="00133644" w:rsidRDefault="00B31D50" w:rsidP="00920C98">
            <w:pPr>
              <w:jc w:val="center"/>
            </w:pPr>
          </w:p>
        </w:tc>
      </w:tr>
      <w:tr w:rsidR="00B31D50" w:rsidRPr="00133644" w14:paraId="34EC9FD6" w14:textId="26BEA90A" w:rsidTr="00920C98">
        <w:tc>
          <w:tcPr>
            <w:tcW w:w="1080" w:type="dxa"/>
          </w:tcPr>
          <w:p w14:paraId="455E9A2A" w14:textId="7AE2848E" w:rsidR="00B31D50" w:rsidRPr="00133644" w:rsidRDefault="00B31D50" w:rsidP="00920C98">
            <w:pPr>
              <w:spacing w:after="160" w:line="259" w:lineRule="auto"/>
            </w:pPr>
            <w:r w:rsidRPr="000F4D90">
              <w:t xml:space="preserve">Q fever/ C. </w:t>
            </w:r>
            <w:proofErr w:type="spellStart"/>
            <w:r w:rsidRPr="000F4D90">
              <w:t>burnetii</w:t>
            </w:r>
            <w:proofErr w:type="spellEnd"/>
          </w:p>
        </w:tc>
        <w:tc>
          <w:tcPr>
            <w:tcW w:w="720" w:type="dxa"/>
          </w:tcPr>
          <w:p w14:paraId="594D1FF0" w14:textId="5F04465A" w:rsidR="00B31D50" w:rsidRPr="00133644" w:rsidRDefault="00B31D50" w:rsidP="00920C98">
            <w:pPr>
              <w:spacing w:after="160" w:line="259" w:lineRule="auto"/>
            </w:pPr>
            <w:r w:rsidRPr="000F4D90">
              <w:t>2017</w:t>
            </w:r>
          </w:p>
        </w:tc>
        <w:tc>
          <w:tcPr>
            <w:tcW w:w="990" w:type="dxa"/>
          </w:tcPr>
          <w:p w14:paraId="7ECF1C7D" w14:textId="420BD3D2" w:rsidR="00B31D50" w:rsidRPr="00133644" w:rsidRDefault="00B31D50" w:rsidP="00920C98">
            <w:pPr>
              <w:spacing w:after="160" w:line="259" w:lineRule="auto"/>
            </w:pPr>
            <w:r w:rsidRPr="000F4D90">
              <w:t>Egypt</w:t>
            </w:r>
          </w:p>
        </w:tc>
        <w:tc>
          <w:tcPr>
            <w:tcW w:w="1170" w:type="dxa"/>
          </w:tcPr>
          <w:p w14:paraId="63A2CC21" w14:textId="5AC9F30F" w:rsidR="00B31D50" w:rsidRPr="00133644" w:rsidRDefault="00B31D50" w:rsidP="00920C98">
            <w:r w:rsidRPr="000F4D90">
              <w:t>Cross-Sectional</w:t>
            </w:r>
          </w:p>
        </w:tc>
        <w:tc>
          <w:tcPr>
            <w:tcW w:w="1260" w:type="dxa"/>
          </w:tcPr>
          <w:p w14:paraId="09822F18" w14:textId="107E6324" w:rsidR="00B31D50" w:rsidRPr="00133644" w:rsidRDefault="00B31D50" w:rsidP="00920C98">
            <w:pPr>
              <w:spacing w:after="160" w:line="259" w:lineRule="auto"/>
            </w:pPr>
            <w:r w:rsidRPr="000F4D90">
              <w:t>human</w:t>
            </w:r>
          </w:p>
        </w:tc>
        <w:tc>
          <w:tcPr>
            <w:tcW w:w="1710" w:type="dxa"/>
          </w:tcPr>
          <w:p w14:paraId="62555E85" w14:textId="5BAE03A4" w:rsidR="00B31D50" w:rsidRPr="00133644" w:rsidRDefault="00B31D50" w:rsidP="00920C98">
            <w:pPr>
              <w:spacing w:after="160" w:line="259" w:lineRule="auto"/>
            </w:pPr>
            <w:r w:rsidRPr="000F4D90">
              <w:t>58 humans</w:t>
            </w:r>
          </w:p>
        </w:tc>
        <w:tc>
          <w:tcPr>
            <w:tcW w:w="2790" w:type="dxa"/>
          </w:tcPr>
          <w:p w14:paraId="0017F401" w14:textId="3DCE80D2" w:rsidR="00B31D50" w:rsidRPr="00133644" w:rsidRDefault="00B31D50" w:rsidP="00920C98">
            <w:pPr>
              <w:spacing w:after="160" w:line="259" w:lineRule="auto"/>
            </w:pPr>
            <w:r w:rsidRPr="000F4D90">
              <w:t xml:space="preserve">the seroprevalence of C. </w:t>
            </w:r>
            <w:proofErr w:type="spellStart"/>
            <w:r w:rsidRPr="000F4D90">
              <w:t>burnetii</w:t>
            </w:r>
            <w:proofErr w:type="spellEnd"/>
            <w:r w:rsidRPr="000F4D90">
              <w:t xml:space="preserve"> IgG antibodies among human was (11/58) 19%.</w:t>
            </w:r>
          </w:p>
        </w:tc>
        <w:tc>
          <w:tcPr>
            <w:tcW w:w="1350" w:type="dxa"/>
          </w:tcPr>
          <w:p w14:paraId="24BE55C1" w14:textId="591A542A" w:rsidR="00B31D50" w:rsidRPr="00133644" w:rsidRDefault="00B31D50" w:rsidP="00920C98">
            <w:pPr>
              <w:spacing w:after="160" w:line="259" w:lineRule="auto"/>
            </w:pPr>
            <w:r w:rsidRPr="000F4D90">
              <w:t>Abdel-</w:t>
            </w:r>
            <w:proofErr w:type="spellStart"/>
            <w:r w:rsidRPr="000F4D90">
              <w:t>Moein</w:t>
            </w:r>
            <w:proofErr w:type="spellEnd"/>
            <w:r w:rsidRPr="000F4D90">
              <w:t>, K. A.</w:t>
            </w:r>
            <w:r>
              <w:fldChar w:fldCharType="begin"/>
            </w:r>
            <w:r>
              <w:instrText xml:space="preserve"> ADDIN EN.CITE &lt;EndNote&gt;&lt;Cite&gt;&lt;Author&gt;Abdel-Moein&lt;/Author&gt;&lt;Year&gt;2017&lt;/Year&gt;&lt;RecNum&gt;215&lt;/RecNum&gt;&lt;DisplayText&gt;&lt;style face="superscript"&gt;58&lt;/style&gt;&lt;/DisplayText&gt;&lt;record&gt;&lt;rec-number&gt;215&lt;/rec-number&gt;&lt;foreign-keys&gt;&lt;key app="EN" db-id="a9tspfsz9w9a9xe2tr2pf9r9w5vfearwsxwf" timestamp="1639479531"&gt;215&lt;/key&gt;&lt;/foreign-keys&gt;&lt;ref-type name="Journal Article"&gt;17&lt;/ref-type&gt;&lt;contributors&gt;&lt;authors&gt;&lt;author&gt;Abdel-Moein, K. A.&lt;/author&gt;&lt;author&gt;Hamza, D. A.&lt;/author&gt;&lt;/authors&gt;&lt;/contributors&gt;&lt;titles&gt;&lt;title&gt;The burden of Coxiella burnetii among aborted dairy animals in Egypt and its public health implications&lt;/title&gt;&lt;secondary-title&gt;Acta Tropica&lt;/secondary-title&gt;&lt;/titles&gt;&lt;periodical&gt;&lt;full-title&gt;Acta Tropica&lt;/full-title&gt;&lt;/periodical&gt;&lt;pages&gt;92-95&lt;/pages&gt;&lt;volume&gt;166&lt;/volume&gt;&lt;dates&gt;&lt;year&gt;2017&lt;/year&gt;&lt;/dates&gt;&lt;work-type&gt;Article&lt;/work-type&gt;&lt;urls&gt;&lt;related-urls&gt;&lt;url&gt;https://www.scopus.com/inward/record.uri?eid=2-s2.0-84995740359&amp;amp;doi=10.1016%2fj.actatropica.2016.11.011&amp;amp;partnerID=40&amp;amp;md5=9d3740ad77fbf5521d2bed93a81ee5a1&lt;/url&gt;&lt;/related-urls&gt;&lt;/urls&gt;&lt;electronic-resource-num&gt;10.1016/j.actatropica.2016.11.011&lt;/electronic-resource-num&gt;&lt;remote-database-name&gt;Scopus&lt;/remote-database-name&gt;&lt;/record&gt;&lt;/Cite&gt;&lt;/EndNote&gt;</w:instrText>
            </w:r>
            <w:r>
              <w:fldChar w:fldCharType="separate"/>
            </w:r>
            <w:r w:rsidRPr="00D70AD8">
              <w:rPr>
                <w:noProof/>
                <w:vertAlign w:val="superscript"/>
              </w:rPr>
              <w:t>58</w:t>
            </w:r>
            <w:r>
              <w:fldChar w:fldCharType="end"/>
            </w:r>
          </w:p>
        </w:tc>
        <w:tc>
          <w:tcPr>
            <w:tcW w:w="900" w:type="dxa"/>
          </w:tcPr>
          <w:p w14:paraId="7B67A8E4" w14:textId="2510FCA0" w:rsidR="00B31D50" w:rsidRPr="000F4D90" w:rsidRDefault="00B31D50" w:rsidP="00920C98">
            <w:pPr>
              <w:jc w:val="center"/>
            </w:pPr>
            <w:r>
              <w:t>4</w:t>
            </w:r>
          </w:p>
        </w:tc>
      </w:tr>
      <w:tr w:rsidR="00B31D50" w:rsidRPr="00133644" w14:paraId="1DC0EF75" w14:textId="52C71EE0" w:rsidTr="00920C98">
        <w:trPr>
          <w:trHeight w:val="960"/>
        </w:trPr>
        <w:tc>
          <w:tcPr>
            <w:tcW w:w="1080" w:type="dxa"/>
          </w:tcPr>
          <w:p w14:paraId="74BC9C98" w14:textId="0A5EA923" w:rsidR="00B31D50" w:rsidRPr="00133644" w:rsidRDefault="00B31D50" w:rsidP="00920C98">
            <w:pPr>
              <w:spacing w:after="160" w:line="259" w:lineRule="auto"/>
            </w:pPr>
            <w:r w:rsidRPr="00742D65">
              <w:t xml:space="preserve">Q fever/ C. </w:t>
            </w:r>
            <w:proofErr w:type="spellStart"/>
            <w:r w:rsidRPr="00742D65">
              <w:t>burnetii</w:t>
            </w:r>
            <w:proofErr w:type="spellEnd"/>
          </w:p>
        </w:tc>
        <w:tc>
          <w:tcPr>
            <w:tcW w:w="720" w:type="dxa"/>
          </w:tcPr>
          <w:p w14:paraId="02D07AD8" w14:textId="6C8B5FF4" w:rsidR="00B31D50" w:rsidRPr="00133644" w:rsidRDefault="00B31D50" w:rsidP="00920C98">
            <w:pPr>
              <w:spacing w:after="160" w:line="259" w:lineRule="auto"/>
            </w:pPr>
            <w:r w:rsidRPr="00742D65">
              <w:t>2017</w:t>
            </w:r>
          </w:p>
        </w:tc>
        <w:tc>
          <w:tcPr>
            <w:tcW w:w="990" w:type="dxa"/>
          </w:tcPr>
          <w:p w14:paraId="13055B42" w14:textId="39ED1558" w:rsidR="00B31D50" w:rsidRPr="00133644" w:rsidRDefault="00B31D50" w:rsidP="00920C98">
            <w:pPr>
              <w:spacing w:after="160" w:line="259" w:lineRule="auto"/>
            </w:pPr>
            <w:r w:rsidRPr="00742D65">
              <w:t>Saudi Arabia</w:t>
            </w:r>
          </w:p>
        </w:tc>
        <w:tc>
          <w:tcPr>
            <w:tcW w:w="1170" w:type="dxa"/>
          </w:tcPr>
          <w:p w14:paraId="1EDB20F6" w14:textId="575894A1" w:rsidR="00B31D50" w:rsidRPr="00133644" w:rsidRDefault="00B31D50" w:rsidP="00920C98">
            <w:r w:rsidRPr="00742D65">
              <w:t>Cross sectional</w:t>
            </w:r>
          </w:p>
        </w:tc>
        <w:tc>
          <w:tcPr>
            <w:tcW w:w="1260" w:type="dxa"/>
          </w:tcPr>
          <w:p w14:paraId="137FCB92" w14:textId="7C4ABF26" w:rsidR="00B31D50" w:rsidRPr="00133644" w:rsidRDefault="00B31D50" w:rsidP="00920C98">
            <w:pPr>
              <w:spacing w:after="160" w:line="259" w:lineRule="auto"/>
            </w:pPr>
            <w:r w:rsidRPr="003B7918">
              <w:t>camel</w:t>
            </w:r>
          </w:p>
        </w:tc>
        <w:tc>
          <w:tcPr>
            <w:tcW w:w="1710" w:type="dxa"/>
          </w:tcPr>
          <w:p w14:paraId="28B1601B" w14:textId="5A940CC3" w:rsidR="00B31D50" w:rsidRPr="00133644" w:rsidRDefault="00B31D50" w:rsidP="00920C98">
            <w:pPr>
              <w:spacing w:after="160" w:line="259" w:lineRule="auto"/>
            </w:pPr>
            <w:r w:rsidRPr="003B7918">
              <w:t>88 Serum samples</w:t>
            </w:r>
          </w:p>
        </w:tc>
        <w:tc>
          <w:tcPr>
            <w:tcW w:w="2790" w:type="dxa"/>
          </w:tcPr>
          <w:p w14:paraId="37C0AAE6" w14:textId="7CBA8DB2" w:rsidR="00B31D50" w:rsidRPr="00133644" w:rsidRDefault="00B31D50" w:rsidP="00920C98">
            <w:pPr>
              <w:spacing w:after="160" w:line="259" w:lineRule="auto"/>
            </w:pPr>
            <w:r w:rsidRPr="003B7918">
              <w:t xml:space="preserve">Coxiella </w:t>
            </w:r>
            <w:proofErr w:type="spellStart"/>
            <w:r w:rsidRPr="003B7918">
              <w:t>burnetii</w:t>
            </w:r>
            <w:proofErr w:type="spellEnd"/>
            <w:r w:rsidRPr="003B7918">
              <w:t xml:space="preserve"> 32/88 (37%)</w:t>
            </w:r>
          </w:p>
        </w:tc>
        <w:tc>
          <w:tcPr>
            <w:tcW w:w="1350" w:type="dxa"/>
          </w:tcPr>
          <w:p w14:paraId="5AC39F3E" w14:textId="1074BAA6" w:rsidR="00B31D50" w:rsidRPr="00133644" w:rsidRDefault="00B31D50" w:rsidP="00920C98">
            <w:pPr>
              <w:spacing w:after="160" w:line="259" w:lineRule="auto"/>
            </w:pPr>
            <w:proofErr w:type="spellStart"/>
            <w:r w:rsidRPr="003B7918">
              <w:t>Khalafalla</w:t>
            </w:r>
            <w:proofErr w:type="spellEnd"/>
            <w:r w:rsidRPr="003B7918">
              <w:t>, A. I.</w:t>
            </w:r>
            <w:r>
              <w:fldChar w:fldCharType="begin"/>
            </w:r>
            <w:r>
              <w:instrText xml:space="preserve"> ADDIN EN.CITE &lt;EndNote&gt;&lt;Cite&gt;&lt;Author&gt;Khalafalla&lt;/Author&gt;&lt;Year&gt;2017&lt;/Year&gt;&lt;RecNum&gt;210&lt;/RecNum&gt;&lt;DisplayText&gt;&lt;style face="superscript"&gt;59&lt;/style&gt;&lt;/DisplayText&gt;&lt;record&gt;&lt;rec-number&gt;210&lt;/rec-number&gt;&lt;foreign-keys&gt;&lt;key app="EN" db-id="a9tspfsz9w9a9xe2tr2pf9r9w5vfearwsxwf" timestamp="1639479531"&gt;210&lt;/key&gt;&lt;/foreign-keys&gt;&lt;ref-type name="Journal Article"&gt;17&lt;/ref-type&gt;&lt;contributors&gt;&lt;authors&gt;&lt;author&gt;Khalafalla, A. I.&lt;/author&gt;&lt;author&gt;Al Eknah, M. M.&lt;/author&gt;&lt;author&gt;Abdelaziz, M.&lt;/author&gt;&lt;author&gt;Ghoneim, I. M.&lt;/author&gt;&lt;/authors&gt;&lt;/contributors&gt;&lt;titles&gt;&lt;title&gt;A study on some reproductive disorders in dromedary camel herds in Saudi Arabia with special references to uterine infections and abortion&lt;/title&gt;&lt;secondary-title&gt;Tropical Animal Health and Production&lt;/secondary-title&gt;&lt;/titles&gt;&lt;periodical&gt;&lt;full-title&gt;Tropical Animal Health and Production&lt;/full-title&gt;&lt;/periodical&gt;&lt;pages&gt;967-974&lt;/pages&gt;&lt;volume&gt;49&lt;/volume&gt;&lt;number&gt;5&lt;/number&gt;&lt;dates&gt;&lt;year&gt;2017&lt;/year&gt;&lt;/dates&gt;&lt;work-type&gt;Article&lt;/work-type&gt;&lt;urls&gt;&lt;related-urls&gt;&lt;url&gt;https://www.scopus.com/inward/record.uri?eid=2-s2.0-85016455515&amp;amp;doi=10.1007%2fs11250-017-1284-x&amp;amp;partnerID=40&amp;amp;md5=e8dfd6899331adb1d9e787607a17d262&lt;/url&gt;&lt;/related-urls&gt;&lt;/urls&gt;&lt;electronic-resource-num&gt;10.1007/s11250-017-1284-x&lt;/electronic-resource-num&gt;&lt;remote-database-name&gt;Scopus&lt;/remote-database-name&gt;&lt;/record&gt;&lt;/Cite&gt;&lt;/EndNote&gt;</w:instrText>
            </w:r>
            <w:r>
              <w:fldChar w:fldCharType="separate"/>
            </w:r>
            <w:r w:rsidRPr="00D70AD8">
              <w:rPr>
                <w:noProof/>
                <w:vertAlign w:val="superscript"/>
              </w:rPr>
              <w:t>59</w:t>
            </w:r>
            <w:r>
              <w:fldChar w:fldCharType="end"/>
            </w:r>
          </w:p>
        </w:tc>
        <w:tc>
          <w:tcPr>
            <w:tcW w:w="900" w:type="dxa"/>
          </w:tcPr>
          <w:p w14:paraId="3BF84E84" w14:textId="77777777" w:rsidR="00B31D50" w:rsidRPr="003B7918" w:rsidRDefault="00B31D50" w:rsidP="00920C98">
            <w:pPr>
              <w:jc w:val="center"/>
            </w:pPr>
          </w:p>
        </w:tc>
      </w:tr>
      <w:tr w:rsidR="00B31D50" w:rsidRPr="00133644" w14:paraId="6CF172BA" w14:textId="3FE9014F" w:rsidTr="00920C98">
        <w:trPr>
          <w:trHeight w:val="756"/>
        </w:trPr>
        <w:tc>
          <w:tcPr>
            <w:tcW w:w="1080" w:type="dxa"/>
          </w:tcPr>
          <w:p w14:paraId="6574680A" w14:textId="41EB83F0" w:rsidR="00B31D50" w:rsidRPr="00742D65" w:rsidRDefault="00B31D50" w:rsidP="00920C98">
            <w:pPr>
              <w:spacing w:after="160" w:line="259" w:lineRule="auto"/>
            </w:pPr>
            <w:r w:rsidRPr="00742D65">
              <w:lastRenderedPageBreak/>
              <w:t xml:space="preserve">Q fever/ C. </w:t>
            </w:r>
            <w:proofErr w:type="spellStart"/>
            <w:r w:rsidRPr="00742D65">
              <w:t>burnetii</w:t>
            </w:r>
            <w:proofErr w:type="spellEnd"/>
          </w:p>
        </w:tc>
        <w:tc>
          <w:tcPr>
            <w:tcW w:w="720" w:type="dxa"/>
          </w:tcPr>
          <w:p w14:paraId="3DC84237" w14:textId="6C21203D" w:rsidR="00B31D50" w:rsidRPr="00742D65" w:rsidRDefault="00B31D50" w:rsidP="00920C98">
            <w:pPr>
              <w:spacing w:after="160" w:line="259" w:lineRule="auto"/>
            </w:pPr>
            <w:r>
              <w:t>2017</w:t>
            </w:r>
          </w:p>
        </w:tc>
        <w:tc>
          <w:tcPr>
            <w:tcW w:w="990" w:type="dxa"/>
          </w:tcPr>
          <w:p w14:paraId="46A1181D" w14:textId="11A7F238" w:rsidR="00B31D50" w:rsidRPr="00742D65" w:rsidRDefault="00B31D50" w:rsidP="00920C98">
            <w:pPr>
              <w:spacing w:after="160" w:line="259" w:lineRule="auto"/>
            </w:pPr>
            <w:r>
              <w:t>Jordan</w:t>
            </w:r>
          </w:p>
        </w:tc>
        <w:tc>
          <w:tcPr>
            <w:tcW w:w="1170" w:type="dxa"/>
          </w:tcPr>
          <w:p w14:paraId="2D26EC19" w14:textId="22AB9280" w:rsidR="00B31D50" w:rsidRPr="00742D65" w:rsidRDefault="00B31D50" w:rsidP="00920C98">
            <w:r w:rsidRPr="00A7512A">
              <w:t>Cross sectional</w:t>
            </w:r>
          </w:p>
        </w:tc>
        <w:tc>
          <w:tcPr>
            <w:tcW w:w="1260" w:type="dxa"/>
          </w:tcPr>
          <w:p w14:paraId="493C5392" w14:textId="0DB26A3A" w:rsidR="00B31D50" w:rsidRPr="003B7918" w:rsidRDefault="00B31D50" w:rsidP="00920C98">
            <w:pPr>
              <w:spacing w:after="160" w:line="259" w:lineRule="auto"/>
            </w:pPr>
            <w:r w:rsidRPr="00831B72">
              <w:t>Cattle, Sheep, and Goats</w:t>
            </w:r>
          </w:p>
        </w:tc>
        <w:tc>
          <w:tcPr>
            <w:tcW w:w="1710" w:type="dxa"/>
          </w:tcPr>
          <w:p w14:paraId="2A5EF5BC" w14:textId="4D887567" w:rsidR="00B31D50" w:rsidRPr="003B7918" w:rsidRDefault="00B31D50" w:rsidP="00920C98">
            <w:pPr>
              <w:spacing w:after="160" w:line="259" w:lineRule="auto"/>
            </w:pPr>
            <w:r>
              <w:t>149 milk sample (</w:t>
            </w:r>
            <w:r w:rsidRPr="00831B72">
              <w:t>78 cattle, 48 sheep, and 23 goats</w:t>
            </w:r>
            <w:r>
              <w:t>)</w:t>
            </w:r>
          </w:p>
        </w:tc>
        <w:tc>
          <w:tcPr>
            <w:tcW w:w="2790" w:type="dxa"/>
          </w:tcPr>
          <w:p w14:paraId="18060424" w14:textId="3E8E72F0" w:rsidR="00B31D50" w:rsidRPr="003B7918" w:rsidRDefault="00B31D50" w:rsidP="00920C98">
            <w:pPr>
              <w:spacing w:after="160" w:line="259" w:lineRule="auto"/>
            </w:pPr>
            <w:r w:rsidRPr="00831B72">
              <w:t xml:space="preserve">Positive results were obtained from 70.9% (60.6 to 79.5%) of dairy cattle, 52.1% (38.3 to 65.5%) of sheep, and 56.0% (37.1 to 73.3%) of goat </w:t>
            </w:r>
          </w:p>
        </w:tc>
        <w:tc>
          <w:tcPr>
            <w:tcW w:w="1350" w:type="dxa"/>
          </w:tcPr>
          <w:p w14:paraId="39D9A08F" w14:textId="3DFF8928" w:rsidR="00B31D50" w:rsidRPr="003B7918" w:rsidRDefault="00B31D50" w:rsidP="00920C98">
            <w:pPr>
              <w:spacing w:after="160" w:line="259" w:lineRule="auto"/>
            </w:pPr>
            <w:proofErr w:type="spellStart"/>
            <w:r w:rsidRPr="001D2DE1">
              <w:t>Obaidat</w:t>
            </w:r>
            <w:proofErr w:type="spellEnd"/>
            <w:r w:rsidRPr="001D2DE1">
              <w:t>, M.M</w:t>
            </w:r>
            <w:r>
              <w:fldChar w:fldCharType="begin">
                <w:fldData xml:space="preserve">PEVuZE5vdGU+PENpdGU+PEF1dGhvcj5PYmFpZGF0PC9BdXRob3I+PFllYXI+MjAxNzwvWWVhcj48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</w:fldData>
              </w:fldChar>
            </w:r>
            <w:r>
              <w:instrText xml:space="preserve"> ADDIN EN.CITE </w:instrText>
            </w:r>
            <w:r>
              <w:fldChar w:fldCharType="begin">
                <w:fldData xml:space="preserve">PEVuZE5vdGU+PENpdGU+PEF1dGhvcj5PYmFpZGF0PC9BdXRob3I+PFllYXI+MjAxNzwvWWVhcj48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</w:fldData>
              </w:fldChar>
            </w:r>
            <w:r>
              <w:instrText xml:space="preserve"> ADDIN EN.CITE.DATA </w:instrText>
            </w:r>
            <w:r>
              <w:fldChar w:fldCharType="end"/>
            </w:r>
            <w:r>
              <w:fldChar w:fldCharType="separate"/>
            </w:r>
            <w:r w:rsidRPr="00D70AD8">
              <w:rPr>
                <w:noProof/>
                <w:vertAlign w:val="superscript"/>
              </w:rPr>
              <w:t>60</w:t>
            </w:r>
            <w:r>
              <w:fldChar w:fldCharType="end"/>
            </w:r>
          </w:p>
        </w:tc>
        <w:tc>
          <w:tcPr>
            <w:tcW w:w="900" w:type="dxa"/>
          </w:tcPr>
          <w:p w14:paraId="68E407FE" w14:textId="77777777" w:rsidR="00B31D50" w:rsidRPr="001D2DE1" w:rsidRDefault="00B31D50" w:rsidP="00920C98">
            <w:pPr>
              <w:jc w:val="center"/>
            </w:pPr>
          </w:p>
        </w:tc>
      </w:tr>
      <w:tr w:rsidR="00B31D50" w:rsidRPr="00133644" w14:paraId="2FD68094" w14:textId="0F138261" w:rsidTr="00920C98">
        <w:trPr>
          <w:trHeight w:val="917"/>
        </w:trPr>
        <w:tc>
          <w:tcPr>
            <w:tcW w:w="1080" w:type="dxa"/>
          </w:tcPr>
          <w:p w14:paraId="0DAF1E7E" w14:textId="34F2C326" w:rsidR="00B31D50" w:rsidRPr="00133644" w:rsidRDefault="00B31D50" w:rsidP="00920C98">
            <w:pPr>
              <w:spacing w:after="160" w:line="259" w:lineRule="auto"/>
            </w:pPr>
            <w:r w:rsidRPr="00B420F7">
              <w:t xml:space="preserve">Q fever/ C. </w:t>
            </w:r>
            <w:proofErr w:type="spellStart"/>
            <w:r w:rsidRPr="00B420F7">
              <w:t>burnetii</w:t>
            </w:r>
            <w:proofErr w:type="spellEnd"/>
          </w:p>
        </w:tc>
        <w:tc>
          <w:tcPr>
            <w:tcW w:w="720" w:type="dxa"/>
          </w:tcPr>
          <w:p w14:paraId="12318A17" w14:textId="60355634" w:rsidR="00B31D50" w:rsidRPr="00133644" w:rsidRDefault="00B31D50" w:rsidP="00920C98">
            <w:pPr>
              <w:spacing w:after="160" w:line="259" w:lineRule="auto"/>
            </w:pPr>
            <w:r w:rsidRPr="00B420F7">
              <w:t>2017</w:t>
            </w:r>
          </w:p>
        </w:tc>
        <w:tc>
          <w:tcPr>
            <w:tcW w:w="990" w:type="dxa"/>
          </w:tcPr>
          <w:p w14:paraId="118B3E52" w14:textId="7938FB14" w:rsidR="00B31D50" w:rsidRPr="00133644" w:rsidRDefault="00B31D50" w:rsidP="00920C98">
            <w:pPr>
              <w:spacing w:after="160" w:line="259" w:lineRule="auto"/>
            </w:pPr>
            <w:r w:rsidRPr="00C452FD">
              <w:t>Iran</w:t>
            </w:r>
          </w:p>
        </w:tc>
        <w:tc>
          <w:tcPr>
            <w:tcW w:w="1170" w:type="dxa"/>
          </w:tcPr>
          <w:p w14:paraId="6B9F0F88" w14:textId="1A052794" w:rsidR="00B31D50" w:rsidRPr="00133644" w:rsidRDefault="00B31D50" w:rsidP="00920C98">
            <w:r w:rsidRPr="00B420F7">
              <w:t>Cross sectional</w:t>
            </w:r>
          </w:p>
        </w:tc>
        <w:tc>
          <w:tcPr>
            <w:tcW w:w="1260" w:type="dxa"/>
          </w:tcPr>
          <w:p w14:paraId="7C34ABFF" w14:textId="52CC0F3D" w:rsidR="00B31D50" w:rsidRPr="00133644" w:rsidRDefault="00B31D50" w:rsidP="00920C98">
            <w:pPr>
              <w:spacing w:after="160" w:line="259" w:lineRule="auto"/>
            </w:pPr>
            <w:r w:rsidRPr="00B420F7">
              <w:t>sheep and cattle</w:t>
            </w:r>
          </w:p>
        </w:tc>
        <w:tc>
          <w:tcPr>
            <w:tcW w:w="1710" w:type="dxa"/>
          </w:tcPr>
          <w:p w14:paraId="0BB74103" w14:textId="79717305" w:rsidR="00B31D50" w:rsidRPr="00133644" w:rsidRDefault="00B31D50" w:rsidP="00920C98">
            <w:pPr>
              <w:spacing w:after="160" w:line="259" w:lineRule="auto"/>
            </w:pPr>
            <w:r w:rsidRPr="00B420F7">
              <w:t>130 serum samples (60 sheep and 70 cattle (</w:t>
            </w:r>
          </w:p>
        </w:tc>
        <w:tc>
          <w:tcPr>
            <w:tcW w:w="2790" w:type="dxa"/>
          </w:tcPr>
          <w:p w14:paraId="1045CECF" w14:textId="10567B2F" w:rsidR="00B31D50" w:rsidRPr="00133644" w:rsidRDefault="00B31D50" w:rsidP="00920C98">
            <w:pPr>
              <w:spacing w:after="160" w:line="259" w:lineRule="auto"/>
            </w:pPr>
            <w:r w:rsidRPr="00B420F7">
              <w:t>The results showed that 6.66% of the sheep and 5.71% of the cattle carcasses were positive</w:t>
            </w:r>
          </w:p>
        </w:tc>
        <w:tc>
          <w:tcPr>
            <w:tcW w:w="1350" w:type="dxa"/>
          </w:tcPr>
          <w:p w14:paraId="138D53DA" w14:textId="419B3325" w:rsidR="00B31D50" w:rsidRPr="00133644" w:rsidRDefault="00B31D50" w:rsidP="00920C98">
            <w:pPr>
              <w:spacing w:after="160" w:line="259" w:lineRule="auto"/>
            </w:pPr>
            <w:proofErr w:type="spellStart"/>
            <w:r w:rsidRPr="00B420F7">
              <w:t>Hosseinzadeh</w:t>
            </w:r>
            <w:proofErr w:type="spellEnd"/>
            <w:r w:rsidRPr="00B420F7">
              <w:t>, S.</w:t>
            </w:r>
            <w:r>
              <w:fldChar w:fldCharType="begin"/>
            </w:r>
            <w:r>
              <w:instrText xml:space="preserve"> ADDIN EN.CITE &lt;EndNote&gt;&lt;Cite&gt;&lt;Author&gt;Hosseinzadeh&lt;/Author&gt;&lt;Year&gt;2017&lt;/Year&gt;&lt;RecNum&gt;217&lt;/RecNum&gt;&lt;DisplayText&gt;&lt;style face="superscript"&gt;61&lt;/style&gt;&lt;/DisplayText&gt;&lt;record&gt;&lt;rec-number&gt;217&lt;/rec-number&gt;&lt;foreign-keys&gt;&lt;key app="EN" db-id="a9tspfsz9w9a9xe2tr2pf9r9w5vfearwsxwf" timestamp="1639479531"&gt;217&lt;/key&gt;&lt;/foreign-keys&gt;&lt;ref-type name="Journal Article"&gt;17&lt;/ref-type&gt;&lt;contributors&gt;&lt;authors&gt;&lt;author&gt;Hosseinzadeh, S.&lt;/author&gt;&lt;author&gt;Oryan, A.&lt;/author&gt;&lt;author&gt;Limaki, S. K.&lt;/author&gt;&lt;author&gt;Moaddeli, A.&lt;/author&gt;&lt;author&gt;Poormontaseri, M.&lt;/author&gt;&lt;author&gt;Taghadosi, V.&lt;/author&gt;&lt;/authors&gt;&lt;/contributors&gt;&lt;titles&gt;&lt;title&gt;Molecular characterization of Coxiella burnetii in the slaughtered animals of Southern Iran&lt;/title&gt;&lt;secondary-title&gt;Asian Pacific Journal of Tropical Disease&lt;/secondary-title&gt;&lt;/titles&gt;&lt;periodical&gt;&lt;full-title&gt;Asian Pacific Journal of Tropical Disease&lt;/full-title&gt;&lt;/periodical&gt;&lt;pages&gt;753-756&lt;/pages&gt;&lt;volume&gt;7&lt;/volume&gt;&lt;number&gt;12&lt;/number&gt;&lt;dates&gt;&lt;year&gt;2017&lt;/year&gt;&lt;/dates&gt;&lt;work-type&gt;Article&lt;/work-type&gt;&lt;urls&gt;&lt;related-urls&gt;&lt;url&gt;https://www.scopus.com/inward/record.uri?eid=2-s2.0-85035745211&amp;amp;doi=10.12980%2fapjtd.7.2017D7-194&amp;amp;partnerID=40&amp;amp;md5=c84b2aaae1df9efeb520305aa2a84499&lt;/url&gt;&lt;/related-urls&gt;&lt;/urls&gt;&lt;electronic-resource-num&gt;10.12980/apjtd.7.2017D7-194&lt;/electronic-resource-num&gt;&lt;remote-database-name&gt;Scopus&lt;/remote-database-name&gt;&lt;/record&gt;&lt;/Cite&gt;&lt;/EndNote&gt;</w:instrText>
            </w:r>
            <w:r>
              <w:fldChar w:fldCharType="separate"/>
            </w:r>
            <w:r w:rsidRPr="00D70AD8">
              <w:rPr>
                <w:noProof/>
                <w:vertAlign w:val="superscript"/>
              </w:rPr>
              <w:t>61</w:t>
            </w:r>
            <w:r>
              <w:fldChar w:fldCharType="end"/>
            </w:r>
          </w:p>
        </w:tc>
        <w:tc>
          <w:tcPr>
            <w:tcW w:w="900" w:type="dxa"/>
          </w:tcPr>
          <w:p w14:paraId="7A7D7450" w14:textId="77777777" w:rsidR="00B31D50" w:rsidRPr="00B420F7" w:rsidRDefault="00B31D50" w:rsidP="00920C98">
            <w:pPr>
              <w:jc w:val="center"/>
            </w:pPr>
          </w:p>
        </w:tc>
      </w:tr>
      <w:tr w:rsidR="00B31D50" w:rsidRPr="00133644" w14:paraId="769457ED" w14:textId="39E4204B" w:rsidTr="00920C98">
        <w:trPr>
          <w:trHeight w:val="665"/>
        </w:trPr>
        <w:tc>
          <w:tcPr>
            <w:tcW w:w="1080" w:type="dxa"/>
          </w:tcPr>
          <w:p w14:paraId="530F71F3" w14:textId="68799E74" w:rsidR="00B31D50" w:rsidRPr="008735F3" w:rsidRDefault="00B31D50" w:rsidP="00920C98">
            <w:pPr>
              <w:spacing w:after="160" w:line="259" w:lineRule="auto"/>
            </w:pPr>
            <w:r w:rsidRPr="008735F3">
              <w:t xml:space="preserve">Q fever/ C. </w:t>
            </w:r>
            <w:proofErr w:type="spellStart"/>
            <w:r w:rsidRPr="008735F3">
              <w:t>burnetii</w:t>
            </w:r>
            <w:proofErr w:type="spellEnd"/>
          </w:p>
        </w:tc>
        <w:tc>
          <w:tcPr>
            <w:tcW w:w="720" w:type="dxa"/>
          </w:tcPr>
          <w:p w14:paraId="12935C5C" w14:textId="1CC0C5F3" w:rsidR="00B31D50" w:rsidRPr="008735F3" w:rsidRDefault="00B31D50" w:rsidP="00920C98">
            <w:pPr>
              <w:spacing w:after="160" w:line="259" w:lineRule="auto"/>
            </w:pPr>
            <w:r w:rsidRPr="008735F3">
              <w:t>2017</w:t>
            </w:r>
          </w:p>
        </w:tc>
        <w:tc>
          <w:tcPr>
            <w:tcW w:w="990" w:type="dxa"/>
          </w:tcPr>
          <w:p w14:paraId="3A4AEA2C" w14:textId="2A76ADC8" w:rsidR="00B31D50" w:rsidRPr="008735F3" w:rsidRDefault="00B31D50" w:rsidP="00920C98">
            <w:pPr>
              <w:spacing w:after="160" w:line="259" w:lineRule="auto"/>
            </w:pPr>
            <w:r w:rsidRPr="008735F3">
              <w:t>Iran</w:t>
            </w:r>
          </w:p>
        </w:tc>
        <w:tc>
          <w:tcPr>
            <w:tcW w:w="1170" w:type="dxa"/>
          </w:tcPr>
          <w:p w14:paraId="435E464F" w14:textId="25F59578" w:rsidR="00B31D50" w:rsidRPr="008735F3" w:rsidRDefault="00B31D50" w:rsidP="00920C98">
            <w:r w:rsidRPr="008735F3">
              <w:t>Cross sectional</w:t>
            </w:r>
          </w:p>
        </w:tc>
        <w:tc>
          <w:tcPr>
            <w:tcW w:w="1260" w:type="dxa"/>
          </w:tcPr>
          <w:p w14:paraId="7CDE3F99" w14:textId="5973DED4" w:rsidR="00B31D50" w:rsidRPr="008735F3" w:rsidRDefault="00B31D50" w:rsidP="00920C98">
            <w:pPr>
              <w:spacing w:after="160" w:line="259" w:lineRule="auto"/>
            </w:pPr>
            <w:r w:rsidRPr="008735F3">
              <w:t>human</w:t>
            </w:r>
          </w:p>
        </w:tc>
        <w:tc>
          <w:tcPr>
            <w:tcW w:w="1710" w:type="dxa"/>
          </w:tcPr>
          <w:p w14:paraId="753ACB89" w14:textId="4D385ABC" w:rsidR="00B31D50" w:rsidRPr="008735F3" w:rsidRDefault="00B31D50" w:rsidP="00920C98">
            <w:pPr>
              <w:spacing w:after="160" w:line="259" w:lineRule="auto"/>
            </w:pPr>
            <w:r w:rsidRPr="008735F3">
              <w:t>56 blood samples</w:t>
            </w:r>
          </w:p>
        </w:tc>
        <w:tc>
          <w:tcPr>
            <w:tcW w:w="2790" w:type="dxa"/>
          </w:tcPr>
          <w:p w14:paraId="6B9F49D1" w14:textId="05FDB179" w:rsidR="00B31D50" w:rsidRPr="008735F3" w:rsidRDefault="00B31D50" w:rsidP="00920C98">
            <w:pPr>
              <w:spacing w:after="160" w:line="259" w:lineRule="auto"/>
            </w:pPr>
            <w:r w:rsidRPr="008735F3">
              <w:t>The prevalence rate of acute Q fever in 56 patients with 2nd blood sample was 5.3%</w:t>
            </w:r>
          </w:p>
        </w:tc>
        <w:tc>
          <w:tcPr>
            <w:tcW w:w="1350" w:type="dxa"/>
          </w:tcPr>
          <w:p w14:paraId="708E13E5" w14:textId="4E25A89B" w:rsidR="00B31D50" w:rsidRPr="008735F3" w:rsidRDefault="00B31D50" w:rsidP="00920C98">
            <w:pPr>
              <w:spacing w:after="160" w:line="259" w:lineRule="auto"/>
            </w:pPr>
            <w:proofErr w:type="spellStart"/>
            <w:r w:rsidRPr="008735F3">
              <w:t>Ghasemian</w:t>
            </w:r>
            <w:proofErr w:type="spellEnd"/>
            <w:r w:rsidRPr="008735F3">
              <w:t xml:space="preserve"> R</w:t>
            </w:r>
            <w:r w:rsidRPr="008735F3">
              <w:fldChar w:fldCharType="begin"/>
            </w:r>
            <w:r w:rsidRPr="008735F3">
              <w:instrText xml:space="preserve"> ADDIN EN.CITE &lt;EndNote&gt;&lt;Cite&gt;&lt;Author&gt;Ghasemian&lt;/Author&gt;&lt;Year&gt;2016&lt;/Year&gt;&lt;RecNum&gt;1107&lt;/RecNum&gt;&lt;DisplayText&gt;&lt;style face="superscript"&gt;62&lt;/style&gt;&lt;/DisplayText&gt;&lt;record&gt;&lt;rec-number&gt;1107&lt;/rec-number&gt;&lt;foreign-keys&gt;&lt;key app="EN" db-id="a9tspfsz9w9a9xe2tr2pf9r9w5vfearwsxwf" timestamp="1650437662"&gt;1107&lt;/key&gt;&lt;/foreign-keys&gt;&lt;ref-type name="Journal Article"&gt;17&lt;/ref-type&gt;&lt;contributors&gt;&lt;authors&gt;&lt;author&gt;Ghasemian, R&lt;/author&gt;&lt;author&gt;Mostafavi, E&lt;/author&gt;&lt;author&gt;Esmaeili, S&lt;/author&gt;&lt;author&gt;Najafi, N&lt;/author&gt;&lt;author&gt;Arabsheybani, S&lt;/author&gt;&lt;/authors&gt;&lt;/contributors&gt;&lt;titles&gt;&lt;title&gt;A Survey of Acute Q Fever among Patients with Brucellosis-Like and Atypical Pneumonia Symptoms Who Are Referred to Qaemshahr Razi Hospital in Northern Iran (2014–2015)&lt;/title&gt;&lt;secondary-title&gt;Global Journal of Health Science&lt;/secondary-title&gt;&lt;/titles&gt;&lt;periodical&gt;&lt;full-title&gt;Global Journal of Health Science&lt;/full-title&gt;&lt;/periodical&gt;&lt;pages&gt;225-232&lt;/pages&gt;&lt;volume&gt;9&lt;/volume&gt;&lt;dates&gt;&lt;year&gt;2016&lt;/year&gt;&lt;/dates&gt;&lt;urls&gt;&lt;/urls&gt;&lt;/record&gt;&lt;/Cite&gt;&lt;/EndNote&gt;</w:instrText>
            </w:r>
            <w:r w:rsidRPr="008735F3">
              <w:fldChar w:fldCharType="separate"/>
            </w:r>
            <w:r w:rsidRPr="008735F3">
              <w:rPr>
                <w:noProof/>
                <w:vertAlign w:val="superscript"/>
              </w:rPr>
              <w:t>62</w:t>
            </w:r>
            <w:r w:rsidRPr="008735F3">
              <w:fldChar w:fldCharType="end"/>
            </w:r>
          </w:p>
          <w:p w14:paraId="1C86B32C" w14:textId="2F82F6EE" w:rsidR="00B31D50" w:rsidRPr="008735F3" w:rsidRDefault="00B31D50" w:rsidP="00920C98">
            <w:pPr>
              <w:spacing w:after="160" w:line="259" w:lineRule="auto"/>
            </w:pPr>
          </w:p>
        </w:tc>
        <w:tc>
          <w:tcPr>
            <w:tcW w:w="900" w:type="dxa"/>
          </w:tcPr>
          <w:p w14:paraId="7FB7A134" w14:textId="4D4E3F3A" w:rsidR="00B31D50" w:rsidRPr="00133644" w:rsidRDefault="00B31D50" w:rsidP="00920C98">
            <w:pPr>
              <w:jc w:val="center"/>
            </w:pPr>
            <w:r>
              <w:t>4</w:t>
            </w:r>
          </w:p>
        </w:tc>
      </w:tr>
      <w:tr w:rsidR="00B31D50" w:rsidRPr="00133644" w14:paraId="2836A964" w14:textId="42B03E6D" w:rsidTr="00920C98">
        <w:trPr>
          <w:trHeight w:val="782"/>
        </w:trPr>
        <w:tc>
          <w:tcPr>
            <w:tcW w:w="1080" w:type="dxa"/>
          </w:tcPr>
          <w:p w14:paraId="33FE2119" w14:textId="6DEA5008" w:rsidR="00B31D50" w:rsidRPr="00133644" w:rsidRDefault="00B31D50" w:rsidP="00920C98">
            <w:pPr>
              <w:spacing w:after="160" w:line="259" w:lineRule="auto"/>
            </w:pPr>
            <w:r w:rsidRPr="00A636FD">
              <w:t xml:space="preserve">Q fever/ C. </w:t>
            </w:r>
            <w:proofErr w:type="spellStart"/>
            <w:r w:rsidRPr="00A636FD">
              <w:t>burnetii</w:t>
            </w:r>
            <w:proofErr w:type="spellEnd"/>
          </w:p>
        </w:tc>
        <w:tc>
          <w:tcPr>
            <w:tcW w:w="720" w:type="dxa"/>
          </w:tcPr>
          <w:p w14:paraId="37489B9E" w14:textId="510D32D9" w:rsidR="00B31D50" w:rsidRPr="00133644" w:rsidRDefault="00B31D50" w:rsidP="00920C98">
            <w:pPr>
              <w:spacing w:after="160" w:line="259" w:lineRule="auto"/>
            </w:pPr>
            <w:r w:rsidRPr="00A636FD">
              <w:t>2017</w:t>
            </w:r>
          </w:p>
        </w:tc>
        <w:tc>
          <w:tcPr>
            <w:tcW w:w="990" w:type="dxa"/>
          </w:tcPr>
          <w:p w14:paraId="7786C693" w14:textId="02649710" w:rsidR="00B31D50" w:rsidRPr="00133644" w:rsidRDefault="00B31D50" w:rsidP="00920C98">
            <w:pPr>
              <w:spacing w:after="160" w:line="259" w:lineRule="auto"/>
            </w:pPr>
            <w:r w:rsidRPr="00795F55">
              <w:t>Iran</w:t>
            </w:r>
          </w:p>
        </w:tc>
        <w:tc>
          <w:tcPr>
            <w:tcW w:w="1170" w:type="dxa"/>
          </w:tcPr>
          <w:p w14:paraId="476AB91B" w14:textId="6803E753" w:rsidR="00B31D50" w:rsidRPr="00133644" w:rsidRDefault="00B31D50" w:rsidP="00920C98">
            <w:r w:rsidRPr="00A636FD">
              <w:t>Cross sectional</w:t>
            </w:r>
          </w:p>
        </w:tc>
        <w:tc>
          <w:tcPr>
            <w:tcW w:w="1260" w:type="dxa"/>
          </w:tcPr>
          <w:p w14:paraId="3BE458B2" w14:textId="78CE42ED" w:rsidR="00B31D50" w:rsidRPr="00133644" w:rsidRDefault="00B31D50" w:rsidP="00920C98">
            <w:pPr>
              <w:spacing w:after="160" w:line="259" w:lineRule="auto"/>
            </w:pPr>
            <w:r w:rsidRPr="00A636FD">
              <w:t>human</w:t>
            </w:r>
          </w:p>
        </w:tc>
        <w:tc>
          <w:tcPr>
            <w:tcW w:w="1710" w:type="dxa"/>
          </w:tcPr>
          <w:p w14:paraId="422B7849" w14:textId="1BEA84E5" w:rsidR="00B31D50" w:rsidRPr="00133644" w:rsidRDefault="00B31D50" w:rsidP="00920C98">
            <w:pPr>
              <w:spacing w:after="160" w:line="259" w:lineRule="auto"/>
            </w:pPr>
            <w:r w:rsidRPr="00A636FD">
              <w:t>92 blood sample</w:t>
            </w:r>
          </w:p>
        </w:tc>
        <w:tc>
          <w:tcPr>
            <w:tcW w:w="2790" w:type="dxa"/>
          </w:tcPr>
          <w:p w14:paraId="18B25746" w14:textId="0EF91658" w:rsidR="00B31D50" w:rsidRPr="00133644" w:rsidRDefault="00B31D50" w:rsidP="00920C98">
            <w:pPr>
              <w:spacing w:after="160" w:line="259" w:lineRule="auto"/>
            </w:pPr>
            <w:r w:rsidRPr="00A636FD">
              <w:t>The results showed that 50 serum samples (54.35%) were positive</w:t>
            </w:r>
          </w:p>
        </w:tc>
        <w:tc>
          <w:tcPr>
            <w:tcW w:w="1350" w:type="dxa"/>
          </w:tcPr>
          <w:p w14:paraId="5A707B4A" w14:textId="2F4A55BD" w:rsidR="00B31D50" w:rsidRPr="00133644" w:rsidRDefault="00B31D50" w:rsidP="00920C98">
            <w:pPr>
              <w:spacing w:after="160" w:line="259" w:lineRule="auto"/>
            </w:pPr>
            <w:proofErr w:type="spellStart"/>
            <w:r w:rsidRPr="00A636FD">
              <w:t>Aflatoonian</w:t>
            </w:r>
            <w:proofErr w:type="spellEnd"/>
            <w:r w:rsidRPr="00A636FD">
              <w:t>, M. R.</w:t>
            </w:r>
            <w:r>
              <w:fldChar w:fldCharType="begin"/>
            </w:r>
            <w:r>
              <w:instrText xml:space="preserve"> ADDIN EN.CITE &lt;EndNote&gt;&lt;Cite&gt;&lt;Author&gt;Aflatoonian&lt;/Author&gt;&lt;Year&gt;2016&lt;/Year&gt;&lt;RecNum&gt;221&lt;/RecNum&gt;&lt;DisplayText&gt;&lt;style face="superscript"&gt;63&lt;/style&gt;&lt;/DisplayText&gt;&lt;record&gt;&lt;rec-number&gt;221&lt;/rec-number&gt;&lt;foreign-keys&gt;&lt;key app="EN" db-id="a9tspfsz9w9a9xe2tr2pf9r9w5vfearwsxwf" timestamp="1639479531"&gt;221&lt;/key&gt;&lt;/foreign-keys&gt;&lt;ref-type name="Journal Article"&gt;17&lt;/ref-type&gt;&lt;contributors&gt;&lt;authors&gt;&lt;author&gt;Aflatoonian, M. R.&lt;/author&gt;&lt;author&gt;Khalili, M.&lt;/author&gt;&lt;author&gt;Rahanjam, M.&lt;/author&gt;&lt;author&gt;Aflatoonian, B.&lt;/author&gt;&lt;/authors&gt;&lt;/contributors&gt;&lt;titles&gt;&lt;title&gt;Q fever seroepidemiology and associated risk factors in veterinarians and vet staff in Southern Khorasan, Iran, 2014&lt;/title&gt;&lt;secondary-title&gt;Iranian Journal of Epidemiology&lt;/secondary-title&gt;&lt;/titles&gt;&lt;periodical&gt;&lt;full-title&gt;Iranian Journal of Epidemiology&lt;/full-title&gt;&lt;/periodical&gt;&lt;pages&gt;38-45&lt;/pages&gt;&lt;volume&gt;11&lt;/volume&gt;&lt;number&gt;4&lt;/number&gt;&lt;dates&gt;&lt;year&gt;2016&lt;/year&gt;&lt;/dates&gt;&lt;work-type&gt;Article&lt;/work-type&gt;&lt;urls&gt;&lt;related-urls&gt;&lt;url&gt;https://www.scopus.com/inward/record.uri?eid=2-s2.0-84964489932&amp;amp;partnerID=40&amp;amp;md5=f47908152d49ebedd641c537e5887c6e&lt;/url&gt;&lt;/related-urls&gt;&lt;/urls&gt;&lt;remote-database-name&gt;Scopus&lt;/remote-database-name&gt;&lt;/record&gt;&lt;/Cite&gt;&lt;/EndNote&gt;</w:instrText>
            </w:r>
            <w:r>
              <w:fldChar w:fldCharType="separate"/>
            </w:r>
            <w:r w:rsidRPr="00D70AD8">
              <w:rPr>
                <w:noProof/>
                <w:vertAlign w:val="superscript"/>
              </w:rPr>
              <w:t>63</w:t>
            </w:r>
            <w:r>
              <w:fldChar w:fldCharType="end"/>
            </w:r>
          </w:p>
        </w:tc>
        <w:tc>
          <w:tcPr>
            <w:tcW w:w="900" w:type="dxa"/>
          </w:tcPr>
          <w:p w14:paraId="7E57C338" w14:textId="55F7424A" w:rsidR="00B31D50" w:rsidRPr="00A636FD" w:rsidRDefault="00B31D50" w:rsidP="00920C98">
            <w:pPr>
              <w:jc w:val="center"/>
            </w:pPr>
            <w:r>
              <w:t>6</w:t>
            </w:r>
          </w:p>
        </w:tc>
      </w:tr>
      <w:tr w:rsidR="00B31D50" w:rsidRPr="00133644" w14:paraId="3F8D7D74" w14:textId="07E94391" w:rsidTr="00920C98">
        <w:trPr>
          <w:trHeight w:val="971"/>
        </w:trPr>
        <w:tc>
          <w:tcPr>
            <w:tcW w:w="1080" w:type="dxa"/>
          </w:tcPr>
          <w:p w14:paraId="6755082D" w14:textId="47542A24" w:rsidR="00B31D50" w:rsidRPr="00133644" w:rsidRDefault="00B31D50" w:rsidP="00920C98">
            <w:pPr>
              <w:spacing w:after="160" w:line="259" w:lineRule="auto"/>
            </w:pPr>
            <w:r w:rsidRPr="003045FB">
              <w:t xml:space="preserve">Q fever/ C. </w:t>
            </w:r>
            <w:proofErr w:type="spellStart"/>
            <w:r w:rsidRPr="003045FB">
              <w:t>burnetii</w:t>
            </w:r>
            <w:proofErr w:type="spellEnd"/>
          </w:p>
        </w:tc>
        <w:tc>
          <w:tcPr>
            <w:tcW w:w="720" w:type="dxa"/>
          </w:tcPr>
          <w:p w14:paraId="44279D8F" w14:textId="02E18BB6" w:rsidR="00B31D50" w:rsidRPr="00133644" w:rsidRDefault="00B31D50" w:rsidP="00920C98">
            <w:pPr>
              <w:spacing w:after="160" w:line="259" w:lineRule="auto"/>
            </w:pPr>
            <w:r w:rsidRPr="003045FB">
              <w:t>2017</w:t>
            </w:r>
          </w:p>
        </w:tc>
        <w:tc>
          <w:tcPr>
            <w:tcW w:w="990" w:type="dxa"/>
          </w:tcPr>
          <w:p w14:paraId="3ED4506A" w14:textId="21B9766C" w:rsidR="00B31D50" w:rsidRPr="00133644" w:rsidRDefault="00B31D50" w:rsidP="00920C98">
            <w:pPr>
              <w:spacing w:after="160" w:line="259" w:lineRule="auto"/>
            </w:pPr>
            <w:r w:rsidRPr="00795F55">
              <w:t>Iran</w:t>
            </w:r>
          </w:p>
        </w:tc>
        <w:tc>
          <w:tcPr>
            <w:tcW w:w="1170" w:type="dxa"/>
          </w:tcPr>
          <w:p w14:paraId="512F6A55" w14:textId="6300D4A4" w:rsidR="00B31D50" w:rsidRPr="00133644" w:rsidRDefault="00B31D50" w:rsidP="00920C98">
            <w:r w:rsidRPr="003045FB">
              <w:t>Cross sectional</w:t>
            </w:r>
          </w:p>
        </w:tc>
        <w:tc>
          <w:tcPr>
            <w:tcW w:w="1260" w:type="dxa"/>
          </w:tcPr>
          <w:p w14:paraId="7B830C05" w14:textId="31EA8C64" w:rsidR="00B31D50" w:rsidRPr="00133644" w:rsidRDefault="00B31D50" w:rsidP="00920C98">
            <w:pPr>
              <w:spacing w:after="160" w:line="259" w:lineRule="auto"/>
            </w:pPr>
            <w:r w:rsidRPr="003045FB">
              <w:t>human</w:t>
            </w:r>
          </w:p>
        </w:tc>
        <w:tc>
          <w:tcPr>
            <w:tcW w:w="1710" w:type="dxa"/>
          </w:tcPr>
          <w:p w14:paraId="6D710E87" w14:textId="0E18B8FD" w:rsidR="00B31D50" w:rsidRPr="00133644" w:rsidRDefault="00B31D50" w:rsidP="00920C98">
            <w:pPr>
              <w:spacing w:after="160" w:line="259" w:lineRule="auto"/>
            </w:pPr>
            <w:r w:rsidRPr="003045FB">
              <w:t>401 serum samples</w:t>
            </w:r>
          </w:p>
        </w:tc>
        <w:tc>
          <w:tcPr>
            <w:tcW w:w="2790" w:type="dxa"/>
          </w:tcPr>
          <w:p w14:paraId="254754D8" w14:textId="657D8186" w:rsidR="00B31D50" w:rsidRPr="00133644" w:rsidRDefault="00B31D50" w:rsidP="00920C98">
            <w:pPr>
              <w:spacing w:after="160" w:line="259" w:lineRule="auto"/>
            </w:pPr>
            <w:r w:rsidRPr="003045FB">
              <w:t>The overall seropositivity (presence of antibodies against phase I and/or phase II) was 43.1%</w:t>
            </w:r>
          </w:p>
        </w:tc>
        <w:tc>
          <w:tcPr>
            <w:tcW w:w="1350" w:type="dxa"/>
          </w:tcPr>
          <w:p w14:paraId="480694F6" w14:textId="0F851DCC" w:rsidR="00B31D50" w:rsidRPr="00133644" w:rsidRDefault="00B31D50" w:rsidP="00920C98">
            <w:pPr>
              <w:spacing w:after="160" w:line="259" w:lineRule="auto"/>
            </w:pPr>
            <w:proofErr w:type="spellStart"/>
            <w:r w:rsidRPr="003045FB">
              <w:t>Nokhodian</w:t>
            </w:r>
            <w:proofErr w:type="spellEnd"/>
            <w:r w:rsidRPr="003045FB">
              <w:t>, Z</w:t>
            </w:r>
            <w:r>
              <w:fldChar w:fldCharType="begin"/>
            </w:r>
            <w:r>
              <w:instrText xml:space="preserve"> ADDIN EN.CITE &lt;EndNote&gt;&lt;Cite&gt;&lt;Author&gt;Nokhodian&lt;/Author&gt;&lt;Year&gt;2017&lt;/Year&gt;&lt;RecNum&gt;211&lt;/RecNum&gt;&lt;DisplayText&gt;&lt;style face="superscript"&gt;64&lt;/style&gt;&lt;/DisplayText&gt;&lt;record&gt;&lt;rec-number&gt;211&lt;/rec-number&gt;&lt;foreign-keys&gt;&lt;key app="EN" db-id="a9tspfsz9w9a9xe2tr2pf9r9w5vfearwsxwf" timestamp="1639479531"&gt;211&lt;/key&gt;&lt;/foreign-keys&gt;&lt;ref-type name="Journal Article"&gt;17&lt;/ref-type&gt;&lt;contributors&gt;&lt;authors&gt;&lt;author&gt;Nokhodian, Z.&lt;/author&gt;&lt;author&gt;Ataei, B.&lt;/author&gt;&lt;author&gt;Moradi, A.&lt;/author&gt;&lt;author&gt;Yaran, M.&lt;/author&gt;&lt;author&gt;Hoseini, S. G.&lt;/author&gt;&lt;author&gt;Feizi, A.&lt;/author&gt;&lt;author&gt;Sherkat, R.&lt;/author&gt;&lt;/authors&gt;&lt;/contributors&gt;&lt;titles&gt;&lt;title&gt;Seroprevalence and risk factors of Coxiella burnetii infection among high-risk population in center of Iran, a neglected health problem&lt;/title&gt;&lt;secondary-title&gt;Acta Tropica&lt;/secondary-title&gt;&lt;/titles&gt;&lt;periodical&gt;&lt;full-title&gt;Acta Tropica&lt;/full-title&gt;&lt;/periodical&gt;&lt;pages&gt;107-111&lt;/pages&gt;&lt;volume&gt;169&lt;/volume&gt;&lt;dates&gt;&lt;year&gt;2017&lt;/year&gt;&lt;/dates&gt;&lt;work-type&gt;Article&lt;/work-type&gt;&lt;urls&gt;&lt;related-urls&gt;&lt;url&gt;https://www.scopus.com/inward/record.uri?eid=2-s2.0-85013001567&amp;amp;doi=10.1016%2fj.actatropica.2017.02.002&amp;amp;partnerID=40&amp;amp;md5=257086615a2d7882d31b673b3a6dd6cc&lt;/url&gt;&lt;/related-urls&gt;&lt;/urls&gt;&lt;electronic-resource-num&gt;10.1016/j.actatropica.2017.02.002&lt;/electronic-resource-num&gt;&lt;remote-database-name&gt;Scopus&lt;/remote-database-name&gt;&lt;/record&gt;&lt;/Cite&gt;&lt;/EndNote&gt;</w:instrText>
            </w:r>
            <w:r>
              <w:fldChar w:fldCharType="separate"/>
            </w:r>
            <w:r w:rsidRPr="00D70AD8">
              <w:rPr>
                <w:noProof/>
                <w:vertAlign w:val="superscript"/>
              </w:rPr>
              <w:t>64</w:t>
            </w:r>
            <w:r>
              <w:fldChar w:fldCharType="end"/>
            </w:r>
            <w:r w:rsidRPr="003045FB">
              <w:t>.</w:t>
            </w:r>
          </w:p>
        </w:tc>
        <w:tc>
          <w:tcPr>
            <w:tcW w:w="900" w:type="dxa"/>
          </w:tcPr>
          <w:p w14:paraId="1AD1CDD9" w14:textId="105EF791" w:rsidR="00B31D50" w:rsidRPr="003045FB" w:rsidRDefault="0042688D" w:rsidP="00920C98">
            <w:pPr>
              <w:jc w:val="center"/>
            </w:pPr>
            <w:r>
              <w:t>6</w:t>
            </w:r>
          </w:p>
        </w:tc>
      </w:tr>
      <w:tr w:rsidR="00B31D50" w:rsidRPr="00133644" w14:paraId="38A7648B" w14:textId="7DD2ABD6" w:rsidTr="00920C98">
        <w:tc>
          <w:tcPr>
            <w:tcW w:w="1080" w:type="dxa"/>
          </w:tcPr>
          <w:p w14:paraId="3212AE0C" w14:textId="716BD0E4" w:rsidR="00B31D50" w:rsidRPr="00133644" w:rsidRDefault="00B31D50" w:rsidP="00920C98">
            <w:pPr>
              <w:spacing w:after="160" w:line="259" w:lineRule="auto"/>
            </w:pPr>
            <w:r w:rsidRPr="007F6639">
              <w:t xml:space="preserve">Q fever/ C. </w:t>
            </w:r>
            <w:proofErr w:type="spellStart"/>
            <w:r w:rsidRPr="007F6639">
              <w:t>burnetii</w:t>
            </w:r>
            <w:proofErr w:type="spellEnd"/>
          </w:p>
        </w:tc>
        <w:tc>
          <w:tcPr>
            <w:tcW w:w="720" w:type="dxa"/>
          </w:tcPr>
          <w:p w14:paraId="11ABD336" w14:textId="50399F62" w:rsidR="00B31D50" w:rsidRPr="00133644" w:rsidRDefault="00B31D50" w:rsidP="00920C98">
            <w:pPr>
              <w:spacing w:after="160" w:line="259" w:lineRule="auto"/>
            </w:pPr>
            <w:r w:rsidRPr="007F6639">
              <w:t>2017</w:t>
            </w:r>
          </w:p>
        </w:tc>
        <w:tc>
          <w:tcPr>
            <w:tcW w:w="990" w:type="dxa"/>
          </w:tcPr>
          <w:p w14:paraId="07D271B9" w14:textId="4DA44373" w:rsidR="00B31D50" w:rsidRPr="00133644" w:rsidRDefault="00B31D50" w:rsidP="00920C98">
            <w:pPr>
              <w:spacing w:after="160" w:line="259" w:lineRule="auto"/>
            </w:pPr>
            <w:r w:rsidRPr="00795F55">
              <w:t>Iran</w:t>
            </w:r>
          </w:p>
        </w:tc>
        <w:tc>
          <w:tcPr>
            <w:tcW w:w="1170" w:type="dxa"/>
          </w:tcPr>
          <w:p w14:paraId="5A606BD7" w14:textId="31BC6C3E" w:rsidR="00B31D50" w:rsidRPr="00133644" w:rsidRDefault="00B31D50" w:rsidP="00920C98">
            <w:r w:rsidRPr="007F6639">
              <w:t>Cross sectional</w:t>
            </w:r>
          </w:p>
        </w:tc>
        <w:tc>
          <w:tcPr>
            <w:tcW w:w="1260" w:type="dxa"/>
          </w:tcPr>
          <w:p w14:paraId="48D3C844" w14:textId="24915BB8" w:rsidR="00B31D50" w:rsidRPr="00133644" w:rsidRDefault="00B31D50" w:rsidP="00920C98">
            <w:pPr>
              <w:spacing w:after="160" w:line="259" w:lineRule="auto"/>
            </w:pPr>
            <w:r w:rsidRPr="007F6639">
              <w:t>dog</w:t>
            </w:r>
          </w:p>
        </w:tc>
        <w:tc>
          <w:tcPr>
            <w:tcW w:w="1710" w:type="dxa"/>
          </w:tcPr>
          <w:p w14:paraId="7FB6A50D" w14:textId="77786979" w:rsidR="00B31D50" w:rsidRPr="00133644" w:rsidRDefault="00B31D50" w:rsidP="00920C98">
            <w:pPr>
              <w:spacing w:after="160" w:line="259" w:lineRule="auto"/>
            </w:pPr>
            <w:r w:rsidRPr="007F6639">
              <w:t>181 blood sample</w:t>
            </w:r>
          </w:p>
        </w:tc>
        <w:tc>
          <w:tcPr>
            <w:tcW w:w="2790" w:type="dxa"/>
          </w:tcPr>
          <w:p w14:paraId="1CE6E773" w14:textId="617339AC" w:rsidR="00B31D50" w:rsidRPr="00133644" w:rsidRDefault="00B31D50" w:rsidP="00920C98">
            <w:pPr>
              <w:spacing w:after="160" w:line="259" w:lineRule="auto"/>
            </w:pPr>
            <w:r w:rsidRPr="007F6639">
              <w:t xml:space="preserve">Out of the 181 sera samples studied using the ELISA method, 14 (7.7%) had anti-bodies against Coxiella </w:t>
            </w:r>
            <w:proofErr w:type="spellStart"/>
            <w:r w:rsidRPr="007F6639">
              <w:t>burnetii</w:t>
            </w:r>
            <w:proofErr w:type="spellEnd"/>
            <w:r w:rsidRPr="007F6639">
              <w:t>,</w:t>
            </w:r>
          </w:p>
        </w:tc>
        <w:tc>
          <w:tcPr>
            <w:tcW w:w="1350" w:type="dxa"/>
          </w:tcPr>
          <w:p w14:paraId="6B29AB8E" w14:textId="2F0D34FC" w:rsidR="00B31D50" w:rsidRPr="00133644" w:rsidRDefault="00B31D50" w:rsidP="00920C98">
            <w:pPr>
              <w:spacing w:after="160" w:line="259" w:lineRule="auto"/>
            </w:pPr>
            <w:proofErr w:type="spellStart"/>
            <w:r w:rsidRPr="007F6639">
              <w:t>Esmailnejad</w:t>
            </w:r>
            <w:proofErr w:type="spellEnd"/>
            <w:r w:rsidRPr="007F6639">
              <w:t>, A.</w:t>
            </w:r>
            <w:r>
              <w:fldChar w:fldCharType="begin"/>
            </w:r>
            <w:r>
              <w:instrText xml:space="preserve"> ADDIN EN.CITE &lt;EndNote&gt;&lt;Cite&gt;&lt;Author&gt;Esmailnejad&lt;/Author&gt;&lt;Year&gt;2017&lt;/Year&gt;&lt;RecNum&gt;218&lt;/RecNum&gt;&lt;DisplayText&gt;&lt;style face="superscript"&gt;65&lt;/style&gt;&lt;/DisplayText&gt;&lt;record&gt;&lt;rec-number&gt;218&lt;/rec-number&gt;&lt;foreign-keys&gt;&lt;key app="EN" db-id="a9tspfsz9w9a9xe2tr2pf9r9w5vfearwsxwf" timestamp="1639479531"&gt;218&lt;/key&gt;&lt;/foreign-keys&gt;&lt;ref-type name="Journal Article"&gt;17&lt;/ref-type&gt;&lt;contributors&gt;&lt;authors&gt;&lt;author&gt;Esmailnejad, A.&lt;/author&gt;&lt;author&gt;Hasiri, M. A.&lt;/author&gt;&lt;/authors&gt;&lt;/contributors&gt;&lt;titles&gt;&lt;title&gt;Serological evidence of Coxiella burnetii infection among companion dogs in Fars province, South Iran&lt;/title&gt;&lt;secondary-title&gt;Bulgarian Journal of Veterinary Medicine&lt;/secondary-title&gt;&lt;/titles&gt;&lt;periodical&gt;&lt;full-title&gt;Bulgarian Journal of Veterinary Medicine&lt;/full-title&gt;&lt;/periodical&gt;&lt;pages&gt;377-384&lt;/pages&gt;&lt;volume&gt;20&lt;/volume&gt;&lt;number&gt;4&lt;/number&gt;&lt;dates&gt;&lt;year&gt;2017&lt;/year&gt;&lt;/dates&gt;&lt;work-type&gt;Article&lt;/work-type&gt;&lt;urls&gt;&lt;related-urls&gt;&lt;url&gt;https://www.scopus.com/inward/record.uri?eid=2-s2.0-85033361345&amp;amp;doi=10.15547%2fbjvm.1016&amp;amp;partnerID=40&amp;amp;md5=4f2faa9f8abf0bd4f9b1835886da8434&lt;/url&gt;&lt;/related-urls&gt;&lt;/urls&gt;&lt;electronic-resource-num&gt;10.15547/bjvm.1016&lt;/electronic-resource-num&gt;&lt;remote-database-name&gt;Scopus&lt;/remote-database-name&gt;&lt;/record&gt;&lt;/Cite&gt;&lt;/EndNote&gt;</w:instrText>
            </w:r>
            <w:r>
              <w:fldChar w:fldCharType="separate"/>
            </w:r>
            <w:r w:rsidRPr="00D70AD8">
              <w:rPr>
                <w:noProof/>
                <w:vertAlign w:val="superscript"/>
              </w:rPr>
              <w:t>65</w:t>
            </w:r>
            <w:r>
              <w:fldChar w:fldCharType="end"/>
            </w:r>
          </w:p>
        </w:tc>
        <w:tc>
          <w:tcPr>
            <w:tcW w:w="900" w:type="dxa"/>
          </w:tcPr>
          <w:p w14:paraId="16171ED1" w14:textId="77777777" w:rsidR="00B31D50" w:rsidRPr="007F6639" w:rsidRDefault="00B31D50" w:rsidP="00920C98">
            <w:pPr>
              <w:jc w:val="center"/>
            </w:pPr>
          </w:p>
        </w:tc>
      </w:tr>
      <w:tr w:rsidR="00B31D50" w:rsidRPr="00133644" w14:paraId="1A464EB7" w14:textId="1005E4F6" w:rsidTr="00920C98">
        <w:trPr>
          <w:trHeight w:val="935"/>
        </w:trPr>
        <w:tc>
          <w:tcPr>
            <w:tcW w:w="1080" w:type="dxa"/>
          </w:tcPr>
          <w:p w14:paraId="5492270B" w14:textId="5E4BE608" w:rsidR="00B31D50" w:rsidRPr="00133644" w:rsidRDefault="00B31D50" w:rsidP="00920C98">
            <w:pPr>
              <w:spacing w:after="160" w:line="259" w:lineRule="auto"/>
            </w:pPr>
            <w:r w:rsidRPr="009429BA">
              <w:t xml:space="preserve">Q fever/ C. </w:t>
            </w:r>
            <w:proofErr w:type="spellStart"/>
            <w:r w:rsidRPr="009429BA">
              <w:t>burnetii</w:t>
            </w:r>
            <w:proofErr w:type="spellEnd"/>
          </w:p>
        </w:tc>
        <w:tc>
          <w:tcPr>
            <w:tcW w:w="720" w:type="dxa"/>
          </w:tcPr>
          <w:p w14:paraId="05F0BFD2" w14:textId="20C4BB7E" w:rsidR="00B31D50" w:rsidRPr="00133644" w:rsidRDefault="00B31D50" w:rsidP="00920C98">
            <w:pPr>
              <w:spacing w:after="160" w:line="259" w:lineRule="auto"/>
            </w:pPr>
            <w:r w:rsidRPr="009429BA">
              <w:t>2017</w:t>
            </w:r>
          </w:p>
        </w:tc>
        <w:tc>
          <w:tcPr>
            <w:tcW w:w="990" w:type="dxa"/>
          </w:tcPr>
          <w:p w14:paraId="7FFB8133" w14:textId="36598A8B" w:rsidR="00B31D50" w:rsidRPr="00133644" w:rsidRDefault="00B31D50" w:rsidP="00920C98">
            <w:pPr>
              <w:spacing w:after="160" w:line="259" w:lineRule="auto"/>
            </w:pPr>
            <w:r w:rsidRPr="00BE6AC0">
              <w:t>Iran</w:t>
            </w:r>
          </w:p>
        </w:tc>
        <w:tc>
          <w:tcPr>
            <w:tcW w:w="1170" w:type="dxa"/>
          </w:tcPr>
          <w:p w14:paraId="013CFD4F" w14:textId="2424D20F" w:rsidR="00B31D50" w:rsidRPr="00133644" w:rsidRDefault="00B31D50" w:rsidP="00920C98">
            <w:r w:rsidRPr="009429BA">
              <w:t>Cross sectional</w:t>
            </w:r>
          </w:p>
        </w:tc>
        <w:tc>
          <w:tcPr>
            <w:tcW w:w="1260" w:type="dxa"/>
          </w:tcPr>
          <w:p w14:paraId="6B317AA1" w14:textId="339B61F1" w:rsidR="00B31D50" w:rsidRPr="00133644" w:rsidRDefault="00B31D50" w:rsidP="00920C98">
            <w:pPr>
              <w:spacing w:after="160" w:line="259" w:lineRule="auto"/>
            </w:pPr>
            <w:r w:rsidRPr="009429BA">
              <w:t>sheep</w:t>
            </w:r>
          </w:p>
        </w:tc>
        <w:tc>
          <w:tcPr>
            <w:tcW w:w="1710" w:type="dxa"/>
          </w:tcPr>
          <w:p w14:paraId="643A50AC" w14:textId="6B0921E1" w:rsidR="00B31D50" w:rsidRPr="00133644" w:rsidRDefault="00B31D50" w:rsidP="00920C98">
            <w:pPr>
              <w:spacing w:after="160" w:line="259" w:lineRule="auto"/>
            </w:pPr>
            <w:r w:rsidRPr="009429BA">
              <w:t>330 blood sample</w:t>
            </w:r>
          </w:p>
        </w:tc>
        <w:tc>
          <w:tcPr>
            <w:tcW w:w="2790" w:type="dxa"/>
          </w:tcPr>
          <w:p w14:paraId="24975C5C" w14:textId="5865B1F1" w:rsidR="00B31D50" w:rsidRPr="00133644" w:rsidRDefault="00B31D50" w:rsidP="00920C98">
            <w:pPr>
              <w:spacing w:after="160" w:line="259" w:lineRule="auto"/>
            </w:pPr>
            <w:r w:rsidRPr="009429BA">
              <w:t>Among the samples tested, 45 samples (13.64%) were seropositive</w:t>
            </w:r>
          </w:p>
        </w:tc>
        <w:tc>
          <w:tcPr>
            <w:tcW w:w="1350" w:type="dxa"/>
          </w:tcPr>
          <w:p w14:paraId="00DF86E2" w14:textId="119578D0" w:rsidR="00B31D50" w:rsidRPr="00133644" w:rsidRDefault="00B31D50" w:rsidP="00920C98">
            <w:pPr>
              <w:spacing w:after="160" w:line="259" w:lineRule="auto"/>
            </w:pPr>
            <w:proofErr w:type="spellStart"/>
            <w:r w:rsidRPr="009429BA">
              <w:t>Kayedi</w:t>
            </w:r>
            <w:proofErr w:type="spellEnd"/>
            <w:r w:rsidRPr="009429BA">
              <w:t>, M. H.</w:t>
            </w:r>
            <w:r>
              <w:fldChar w:fldCharType="begin"/>
            </w:r>
            <w:r>
              <w:instrText xml:space="preserve"> ADDIN EN.CITE &lt;EndNote&gt;&lt;Cite&gt;&lt;Author&gt;Kayedi&lt;/Author&gt;&lt;Year&gt;2017&lt;/Year&gt;&lt;RecNum&gt;41&lt;/RecNum&gt;&lt;DisplayText&gt;&lt;style face="superscript"&gt;66&lt;/style&gt;&lt;/DisplayText&gt;&lt;record&gt;&lt;rec-number&gt;41&lt;/rec-number&gt;&lt;foreign-keys&gt;&lt;key app="EN" db-id="a9tspfsz9w9a9xe2tr2pf9r9w5vfearwsxwf" timestamp="1639479499"&gt;41&lt;/key&gt;&lt;/foreign-keys&gt;&lt;ref-type name="Journal Article"&gt;17&lt;/ref-type&gt;&lt;contributors&gt;&lt;authors&gt;&lt;author&gt;Kayedi, M. H.&lt;/author&gt;&lt;author&gt;Mokhayeri, H.&lt;/author&gt;&lt;author&gt;Birjandi, M.&lt;/author&gt;&lt;author&gt;Chegeni-Sharafi, A.&lt;/author&gt;&lt;author&gt;Esmaeili, S.&lt;/author&gt;&lt;author&gt;Mostafavi, E.&lt;/author&gt;&lt;/authors&gt;&lt;/contributors&gt;&lt;titles&gt;&lt;title&gt;Seroepidemiological study of Q fever in Lorestan province, western Iran, 2014&lt;/title&gt;&lt;secondary-title&gt;Iranian Journal of Microbiology&lt;/secondary-title&gt;&lt;/titles&gt;&lt;periodical&gt;&lt;full-title&gt;Iranian Journal of Microbiology&lt;/full-title&gt;&lt;/periodical&gt;&lt;pages&gt;213-218&lt;/pages&gt;&lt;volume&gt;9&lt;/volume&gt;&lt;number&gt;4&lt;/number&gt;&lt;dates&gt;&lt;year&gt;2017&lt;/year&gt;&lt;/dates&gt;&lt;work-type&gt;Article&lt;/work-type&gt;&lt;urls&gt;&lt;related-urls&gt;&lt;url&gt;https://www.scopus.com/inward/record.uri?eid=2-s2.0-85034633980&amp;amp;partnerID=40&amp;amp;md5=56af9a594d25023798bd3564a5aae53f&lt;/url&gt;&lt;/related-urls&gt;&lt;/urls&gt;&lt;remote-database-name&gt;Scopus&lt;/remote-database-name&gt;&lt;/record&gt;&lt;/Cite&gt;&lt;/EndNote&gt;</w:instrText>
            </w:r>
            <w:r>
              <w:fldChar w:fldCharType="separate"/>
            </w:r>
            <w:r w:rsidRPr="00D70AD8">
              <w:rPr>
                <w:noProof/>
                <w:vertAlign w:val="superscript"/>
              </w:rPr>
              <w:t>66</w:t>
            </w:r>
            <w:r>
              <w:fldChar w:fldCharType="end"/>
            </w:r>
          </w:p>
        </w:tc>
        <w:tc>
          <w:tcPr>
            <w:tcW w:w="900" w:type="dxa"/>
          </w:tcPr>
          <w:p w14:paraId="4D2D6B36" w14:textId="77777777" w:rsidR="00B31D50" w:rsidRPr="009429BA" w:rsidRDefault="00B31D50" w:rsidP="00920C98">
            <w:pPr>
              <w:jc w:val="center"/>
            </w:pPr>
          </w:p>
        </w:tc>
      </w:tr>
    </w:tbl>
    <w:p w14:paraId="6D7B4B4E" w14:textId="77777777" w:rsidR="00133644" w:rsidRPr="00133644" w:rsidRDefault="00133644" w:rsidP="00133644">
      <w:r w:rsidRPr="00133644">
        <w:br w:type="page"/>
      </w:r>
    </w:p>
    <w:tbl>
      <w:tblPr>
        <w:tblStyle w:val="a3"/>
        <w:tblW w:w="12060" w:type="dxa"/>
        <w:tblInd w:w="-1355" w:type="dxa"/>
        <w:tblLayout w:type="fixed"/>
        <w:tblLook w:val="04A0" w:firstRow="1" w:lastRow="0" w:firstColumn="1" w:lastColumn="0" w:noHBand="0" w:noVBand="1"/>
      </w:tblPr>
      <w:tblGrid>
        <w:gridCol w:w="1033"/>
        <w:gridCol w:w="767"/>
        <w:gridCol w:w="810"/>
        <w:gridCol w:w="1170"/>
        <w:gridCol w:w="1260"/>
        <w:gridCol w:w="1620"/>
        <w:gridCol w:w="3240"/>
        <w:gridCol w:w="1260"/>
        <w:gridCol w:w="900"/>
      </w:tblGrid>
      <w:tr w:rsidR="00B31D50" w:rsidRPr="00133644" w14:paraId="50511AFE" w14:textId="06C85DC7" w:rsidTr="00B31D50">
        <w:tc>
          <w:tcPr>
            <w:tcW w:w="1033" w:type="dxa"/>
          </w:tcPr>
          <w:p w14:paraId="6819C32C" w14:textId="77777777" w:rsidR="00B31D50" w:rsidRPr="00133644" w:rsidRDefault="00B31D50" w:rsidP="00FB0373">
            <w:pPr>
              <w:spacing w:after="160" w:line="259" w:lineRule="auto"/>
            </w:pPr>
            <w:r w:rsidRPr="00133644">
              <w:lastRenderedPageBreak/>
              <w:t xml:space="preserve">Q fever/ C. </w:t>
            </w:r>
            <w:proofErr w:type="spellStart"/>
            <w:r w:rsidRPr="00133644">
              <w:t>burnetii</w:t>
            </w:r>
            <w:proofErr w:type="spellEnd"/>
          </w:p>
        </w:tc>
        <w:tc>
          <w:tcPr>
            <w:tcW w:w="767" w:type="dxa"/>
          </w:tcPr>
          <w:p w14:paraId="3F616213" w14:textId="77777777" w:rsidR="00B31D50" w:rsidRPr="00133644" w:rsidRDefault="00B31D50" w:rsidP="00FB0373">
            <w:pPr>
              <w:spacing w:after="160" w:line="259" w:lineRule="auto"/>
            </w:pPr>
            <w:r w:rsidRPr="00133644">
              <w:rPr>
                <w:rFonts w:hint="cs"/>
                <w:rtl/>
              </w:rPr>
              <w:t>2017</w:t>
            </w:r>
          </w:p>
        </w:tc>
        <w:tc>
          <w:tcPr>
            <w:tcW w:w="810" w:type="dxa"/>
          </w:tcPr>
          <w:p w14:paraId="15FC4CBF" w14:textId="676B9B17" w:rsidR="00B31D50" w:rsidRPr="00133644" w:rsidRDefault="00B31D50" w:rsidP="00FB0373">
            <w:pPr>
              <w:spacing w:after="160" w:line="259" w:lineRule="auto"/>
            </w:pPr>
            <w:r w:rsidRPr="00C452FD">
              <w:t>Iran</w:t>
            </w:r>
          </w:p>
        </w:tc>
        <w:tc>
          <w:tcPr>
            <w:tcW w:w="1170" w:type="dxa"/>
          </w:tcPr>
          <w:p w14:paraId="2A35A910" w14:textId="55BEB30D" w:rsidR="00B31D50" w:rsidRPr="00133644" w:rsidRDefault="00B31D50" w:rsidP="00FB0373">
            <w:r w:rsidRPr="008573EF">
              <w:t>Cross sectional</w:t>
            </w:r>
          </w:p>
        </w:tc>
        <w:tc>
          <w:tcPr>
            <w:tcW w:w="1260" w:type="dxa"/>
          </w:tcPr>
          <w:p w14:paraId="5557140D" w14:textId="77777777" w:rsidR="00B31D50" w:rsidRPr="00133644" w:rsidRDefault="00B31D50" w:rsidP="00FB0373">
            <w:pPr>
              <w:spacing w:after="160" w:line="259" w:lineRule="auto"/>
            </w:pPr>
            <w:r w:rsidRPr="00133644">
              <w:t>human</w:t>
            </w:r>
          </w:p>
        </w:tc>
        <w:tc>
          <w:tcPr>
            <w:tcW w:w="1620" w:type="dxa"/>
          </w:tcPr>
          <w:p w14:paraId="08A92B51" w14:textId="266C5902" w:rsidR="00B31D50" w:rsidRPr="00133644" w:rsidRDefault="00B31D50" w:rsidP="00FB0373">
            <w:pPr>
              <w:spacing w:after="160" w:line="259" w:lineRule="auto"/>
            </w:pPr>
            <w:r w:rsidRPr="00133644">
              <w:t>116</w:t>
            </w:r>
            <w:r>
              <w:t xml:space="preserve"> blood sample</w:t>
            </w:r>
          </w:p>
        </w:tc>
        <w:tc>
          <w:tcPr>
            <w:tcW w:w="3240" w:type="dxa"/>
          </w:tcPr>
          <w:p w14:paraId="5CEF67D0" w14:textId="77777777" w:rsidR="00B31D50" w:rsidRPr="00133644" w:rsidRDefault="00B31D50" w:rsidP="00FB0373">
            <w:pPr>
              <w:spacing w:after="160" w:line="259" w:lineRule="auto"/>
            </w:pPr>
            <w:r w:rsidRPr="00133644">
              <w:t>The prevalence of acute Q fever was 13.8% (95% confidence interval [CI]: 8.0, 21.0%)</w:t>
            </w:r>
          </w:p>
        </w:tc>
        <w:tc>
          <w:tcPr>
            <w:tcW w:w="1260" w:type="dxa"/>
          </w:tcPr>
          <w:p w14:paraId="1686E6CE" w14:textId="2F913BDE" w:rsidR="00B31D50" w:rsidRPr="00133644" w:rsidRDefault="00B31D50" w:rsidP="00FB0373">
            <w:pPr>
              <w:spacing w:after="160" w:line="259" w:lineRule="auto"/>
            </w:pPr>
            <w:proofErr w:type="spellStart"/>
            <w:r w:rsidRPr="00133644">
              <w:t>Esmaeili</w:t>
            </w:r>
            <w:proofErr w:type="spellEnd"/>
            <w:r w:rsidRPr="00133644">
              <w:t xml:space="preserve"> S</w:t>
            </w:r>
            <w:r w:rsidRPr="00133644">
              <w:rPr>
                <w:rFonts w:hint="cs"/>
                <w:rtl/>
              </w:rPr>
              <w:t>.</w:t>
            </w:r>
            <w:r>
              <w:rPr>
                <w:rtl/>
              </w:rPr>
              <w:fldChar w:fldCharType="begin"/>
            </w:r>
            <w:r>
              <w:rPr>
                <w:rtl/>
              </w:rPr>
              <w:instrText xml:space="preserve"> </w:instrText>
            </w:r>
            <w:r>
              <w:instrText>ADDIN EN.CITE &lt;EndNote&gt;&lt;Cite&gt;&lt;Author&gt;Esmaeili&lt;/Author&gt;&lt;Year&gt;2017&lt;/Year&gt;&lt;RecNum&gt;213&lt;/RecNum&gt;&lt;DisplayText&gt;&lt;style face="superscript"&gt;67&lt;/style&gt;&lt;/DisplayText&gt;&lt;record&gt;&lt;rec-number&gt;213&lt;/rec-number&gt;&lt;foreign-keys&gt;&lt;key app="EN" db-id="a9tspfsz9w9a9xe2tr2pf9r9w5vfearwsxwf" timestamp="1639479531"&gt;213&lt;/key&gt;&lt;/foreign-keys&gt;&lt;ref-type name="Journal Article"&gt;17&lt;/ref-type&gt;&lt;contributors&gt;&lt;authors&gt;&lt;author&gt;Esmaeili, S.&lt;/author&gt;&lt;author&gt;Golzar, F.&lt;/author&gt;&lt;author&gt;Ayubi, E.&lt;/author&gt;&lt;author&gt;Naghili, B.&lt;/author&gt;&lt;author&gt;Mostafavi, E</w:instrText>
            </w:r>
            <w:r>
              <w:rPr>
                <w:rtl/>
              </w:rPr>
              <w:instrText>.&lt;/</w:instrText>
            </w:r>
            <w:r>
              <w:instrText>author&gt;&lt;/authors&gt;&lt;/contributors&gt;&lt;titles&gt;&lt;title&gt;Acute Q fever in febrile patients in northwestern of Iran&lt;/title&gt;&lt;secondary-title&gt;PLoS Neglected Tropical Diseases&lt;/secondary-title&gt;&lt;/titles&gt;&lt;periodical&gt;&lt;full-title&gt;PLoS Neglected Tropical Diseases&lt;/full-title&gt;&lt;/periodical&gt;&lt;volume&gt;11&lt;/volume&gt;&lt;number&gt;4&lt;/number&gt;&lt;dates&gt;&lt;year&gt;2017&lt;/year&gt;&lt;/dates&gt;&lt;work-type&gt;Article&lt;/work-type&gt;&lt;urls&gt;&lt;related-urls&gt;&lt;url&gt;https://www.scopus.com/inward/record.uri?eid=2-s2.0-85019020462&amp;amp;doi=10.1371%2fjournal.pntd.0005535&amp;amp;partnerID=40&amp;amp;md5=6a7307883afaaccda4b91096b77f6960&lt;/url&gt;&lt;/related-urls&gt;&lt;/urls&gt;&lt;custom7&gt;e0005535&lt;/custom7&gt;&lt;electronic-resource-num&gt;10.1371/journal.pntd.0005535&lt;/electronic-resource-num&gt;&lt;remote-database-name&gt;Scopus&lt;/remote-database-name&gt;&lt;/record&gt;&lt;/Cite&gt;&lt;/EndNote</w:instrText>
            </w:r>
            <w:r>
              <w:rPr>
                <w:rtl/>
              </w:rPr>
              <w:instrText>&gt;</w:instrText>
            </w:r>
            <w:r>
              <w:rPr>
                <w:rtl/>
              </w:rPr>
              <w:fldChar w:fldCharType="separate"/>
            </w:r>
            <w:r w:rsidRPr="00D70AD8">
              <w:rPr>
                <w:noProof/>
                <w:vertAlign w:val="superscript"/>
                <w:rtl/>
              </w:rPr>
              <w:t>67</w:t>
            </w:r>
            <w:r>
              <w:rPr>
                <w:rtl/>
              </w:rPr>
              <w:fldChar w:fldCharType="end"/>
            </w:r>
          </w:p>
        </w:tc>
        <w:tc>
          <w:tcPr>
            <w:tcW w:w="900" w:type="dxa"/>
          </w:tcPr>
          <w:p w14:paraId="4FC2537D" w14:textId="062DCEF3" w:rsidR="00B31D50" w:rsidRPr="00133644" w:rsidRDefault="00B31D50" w:rsidP="00FB0373">
            <w:r>
              <w:t>6</w:t>
            </w:r>
          </w:p>
        </w:tc>
      </w:tr>
      <w:tr w:rsidR="00B31D50" w:rsidRPr="00133644" w14:paraId="18702ABE" w14:textId="6D09C517" w:rsidTr="00B31D50">
        <w:tc>
          <w:tcPr>
            <w:tcW w:w="1033" w:type="dxa"/>
          </w:tcPr>
          <w:p w14:paraId="6C5E6B6A" w14:textId="7FB938F7" w:rsidR="00B31D50" w:rsidRPr="00133644" w:rsidRDefault="00B31D50" w:rsidP="00FB0373">
            <w:r w:rsidRPr="00133644">
              <w:t xml:space="preserve">Q fever/ C. </w:t>
            </w:r>
            <w:proofErr w:type="spellStart"/>
            <w:r w:rsidRPr="00133644">
              <w:t>burnetii</w:t>
            </w:r>
            <w:proofErr w:type="spellEnd"/>
          </w:p>
        </w:tc>
        <w:tc>
          <w:tcPr>
            <w:tcW w:w="767" w:type="dxa"/>
          </w:tcPr>
          <w:p w14:paraId="7D4BA409" w14:textId="7FCB4B25" w:rsidR="00B31D50" w:rsidRPr="00133644" w:rsidRDefault="00B31D50" w:rsidP="00FB0373">
            <w:pPr>
              <w:rPr>
                <w:rtl/>
              </w:rPr>
            </w:pPr>
            <w:r w:rsidRPr="00133644">
              <w:t>2018</w:t>
            </w:r>
          </w:p>
        </w:tc>
        <w:tc>
          <w:tcPr>
            <w:tcW w:w="810" w:type="dxa"/>
          </w:tcPr>
          <w:p w14:paraId="59E0E813" w14:textId="27AEE242" w:rsidR="00B31D50" w:rsidRPr="00133644" w:rsidRDefault="00B31D50" w:rsidP="00FB0373">
            <w:r w:rsidRPr="00C452FD">
              <w:t>Iran</w:t>
            </w:r>
          </w:p>
        </w:tc>
        <w:tc>
          <w:tcPr>
            <w:tcW w:w="1170" w:type="dxa"/>
          </w:tcPr>
          <w:p w14:paraId="24341604" w14:textId="141666F7" w:rsidR="00B31D50" w:rsidRPr="008573EF" w:rsidRDefault="00B31D50" w:rsidP="00FB0373">
            <w:r w:rsidRPr="000079A1">
              <w:t>Cross-sectional</w:t>
            </w:r>
          </w:p>
        </w:tc>
        <w:tc>
          <w:tcPr>
            <w:tcW w:w="1260" w:type="dxa"/>
          </w:tcPr>
          <w:p w14:paraId="7D3D6D9E" w14:textId="4994EE58" w:rsidR="00B31D50" w:rsidRPr="00133644" w:rsidRDefault="00B31D50" w:rsidP="00FB0373">
            <w:r w:rsidRPr="00133644">
              <w:t>Cattle, sheep, goat</w:t>
            </w:r>
          </w:p>
        </w:tc>
        <w:tc>
          <w:tcPr>
            <w:tcW w:w="1620" w:type="dxa"/>
          </w:tcPr>
          <w:p w14:paraId="38A34241" w14:textId="498DCD42" w:rsidR="00B31D50" w:rsidRPr="00133644" w:rsidRDefault="00B31D50" w:rsidP="00FB0373">
            <w:r w:rsidRPr="00133644">
              <w:t>480 blood samples</w:t>
            </w:r>
            <w:r>
              <w:t xml:space="preserve"> (120 cattle, 301 sheep,59 goat)</w:t>
            </w:r>
          </w:p>
        </w:tc>
        <w:tc>
          <w:tcPr>
            <w:tcW w:w="3240" w:type="dxa"/>
          </w:tcPr>
          <w:p w14:paraId="6A319B31" w14:textId="600831CB" w:rsidR="00B31D50" w:rsidRPr="00133644" w:rsidRDefault="00B31D50" w:rsidP="00FB0373">
            <w:r w:rsidRPr="00133644">
              <w:t>In total, 7.5% of the cattle, 10% of the sheep, and 6.8% of the goats were positive and 25 herds had at least a positive sample</w:t>
            </w:r>
          </w:p>
        </w:tc>
        <w:tc>
          <w:tcPr>
            <w:tcW w:w="1260" w:type="dxa"/>
          </w:tcPr>
          <w:p w14:paraId="356B2A43" w14:textId="26162C43" w:rsidR="00B31D50" w:rsidRPr="00133644" w:rsidRDefault="00B31D50" w:rsidP="00FB0373">
            <w:pPr>
              <w:spacing w:after="160" w:line="259" w:lineRule="auto"/>
            </w:pPr>
            <w:proofErr w:type="spellStart"/>
            <w:r w:rsidRPr="00133644">
              <w:t>Nokhodian</w:t>
            </w:r>
            <w:proofErr w:type="spellEnd"/>
            <w:r w:rsidRPr="00133644">
              <w:t>, Z.</w:t>
            </w:r>
            <w:r>
              <w:fldChar w:fldCharType="begin"/>
            </w:r>
            <w:r>
              <w:instrText xml:space="preserve"> ADDIN EN.CITE &lt;EndNote&gt;&lt;Cite&gt;&lt;Author&gt;Nokhodian&lt;/Author&gt;&lt;Year&gt;2018&lt;/Year&gt;&lt;RecNum&gt;190&lt;/RecNum&gt;&lt;DisplayText&gt;&lt;style face="superscript"&gt;68&lt;/style&gt;&lt;/DisplayText&gt;&lt;record&gt;&lt;rec-number&gt;190&lt;/rec-number&gt;&lt;foreign-keys&gt;&lt;key app="EN" db-id="a9tspfsz9w9a9xe2tr2pf9r9w5vfearwsxwf" timestamp="1639479531"&gt;190&lt;/key&gt;&lt;/foreign-keys&gt;&lt;ref-type name="Journal Article"&gt;17&lt;/ref-type&gt;&lt;contributors&gt;&lt;authors&gt;&lt;author&gt;Nokhodian, Z.&lt;/author&gt;&lt;author&gt;Ataei, B.&lt;/author&gt;&lt;author&gt;khalili, M.&lt;/author&gt;&lt;author&gt;Feizi, A.&lt;/author&gt;&lt;author&gt;Moradi, A.&lt;/author&gt;&lt;author&gt;Yaran, M.&lt;/author&gt;&lt;author&gt;Hoseini, S. G.&lt;/author&gt;&lt;/authors&gt;&lt;/contributors&gt;&lt;titles&gt;&lt;title&gt;Detection of Coxiella burnetii and risk factors for infection in ruminants in a central county of Iran&lt;/title&gt;&lt;secondary-title&gt;Veterinary Microbiology&lt;/secondary-title&gt;&lt;/titles&gt;&lt;periodical&gt;&lt;full-title&gt;Veterinary Microbiology&lt;/full-title&gt;&lt;/periodical&gt;&lt;pages&gt;7-10&lt;/pages&gt;&lt;volume&gt;222&lt;/volume&gt;&lt;dates&gt;&lt;year&gt;2018&lt;/year&gt;&lt;/dates&gt;&lt;work-type&gt;Article&lt;/work-type&gt;&lt;urls&gt;&lt;related-urls&gt;&lt;url&gt;https://www.scopus.com/inward/record.uri?eid=2-s2.0-85048738754&amp;amp;doi=10.1016%2fj.vetmic.2018.06.008&amp;amp;partnerID=40&amp;amp;md5=94f2ae63d3e34f1dbd980f18742a8b9b&lt;/url&gt;&lt;/related-urls&gt;&lt;/urls&gt;&lt;electronic-resource-num&gt;10.1016/j.vetmic.2018.06.008&lt;/electronic-resource-num&gt;&lt;remote-database-name&gt;Scopus&lt;/remote-database-name&gt;&lt;/record&gt;&lt;/Cite&gt;&lt;/EndNote&gt;</w:instrText>
            </w:r>
            <w:r>
              <w:fldChar w:fldCharType="separate"/>
            </w:r>
            <w:r w:rsidRPr="00D70AD8">
              <w:rPr>
                <w:noProof/>
                <w:vertAlign w:val="superscript"/>
              </w:rPr>
              <w:t>68</w:t>
            </w:r>
            <w:r>
              <w:fldChar w:fldCharType="end"/>
            </w:r>
          </w:p>
          <w:p w14:paraId="0C1B9001" w14:textId="77777777" w:rsidR="00B31D50" w:rsidRPr="00133644" w:rsidRDefault="00B31D50" w:rsidP="00FB0373"/>
        </w:tc>
        <w:tc>
          <w:tcPr>
            <w:tcW w:w="900" w:type="dxa"/>
          </w:tcPr>
          <w:p w14:paraId="2ADAE5AA" w14:textId="77777777" w:rsidR="00B31D50" w:rsidRPr="00133644" w:rsidRDefault="00B31D50" w:rsidP="00FB0373"/>
        </w:tc>
      </w:tr>
      <w:tr w:rsidR="00B31D50" w:rsidRPr="00133644" w14:paraId="5772E168" w14:textId="2AA96A39" w:rsidTr="00B31D50">
        <w:tc>
          <w:tcPr>
            <w:tcW w:w="1033" w:type="dxa"/>
          </w:tcPr>
          <w:p w14:paraId="36EDD005" w14:textId="5C6784CF" w:rsidR="00B31D50" w:rsidRPr="00133644" w:rsidRDefault="00B31D50" w:rsidP="00DE2BFB">
            <w:r w:rsidRPr="0099011C">
              <w:t xml:space="preserve">Q fever/ C. </w:t>
            </w:r>
            <w:proofErr w:type="spellStart"/>
            <w:r w:rsidRPr="0099011C">
              <w:t>burnetii</w:t>
            </w:r>
            <w:proofErr w:type="spellEnd"/>
          </w:p>
        </w:tc>
        <w:tc>
          <w:tcPr>
            <w:tcW w:w="767" w:type="dxa"/>
          </w:tcPr>
          <w:p w14:paraId="5C521114" w14:textId="0A5EDE0E" w:rsidR="00B31D50" w:rsidRPr="00133644" w:rsidRDefault="00B31D50" w:rsidP="00DE2BFB">
            <w:r w:rsidRPr="0099011C">
              <w:t>2018</w:t>
            </w:r>
          </w:p>
        </w:tc>
        <w:tc>
          <w:tcPr>
            <w:tcW w:w="810" w:type="dxa"/>
          </w:tcPr>
          <w:p w14:paraId="53660E1F" w14:textId="7479854A" w:rsidR="00B31D50" w:rsidRPr="00C452FD" w:rsidRDefault="00B31D50" w:rsidP="00DE2BFB">
            <w:r w:rsidRPr="00C452FD">
              <w:t>Iran</w:t>
            </w:r>
          </w:p>
        </w:tc>
        <w:tc>
          <w:tcPr>
            <w:tcW w:w="1170" w:type="dxa"/>
          </w:tcPr>
          <w:p w14:paraId="0D389DA5" w14:textId="74FB6FA6" w:rsidR="00B31D50" w:rsidRPr="000079A1" w:rsidRDefault="00B31D50" w:rsidP="00DE2BFB">
            <w:r w:rsidRPr="0099011C">
              <w:t>Cross sectional</w:t>
            </w:r>
          </w:p>
        </w:tc>
        <w:tc>
          <w:tcPr>
            <w:tcW w:w="1260" w:type="dxa"/>
          </w:tcPr>
          <w:p w14:paraId="50048960" w14:textId="6CF7389A" w:rsidR="00B31D50" w:rsidRPr="00133644" w:rsidRDefault="00B31D50" w:rsidP="00DE2BFB">
            <w:r w:rsidRPr="0099011C">
              <w:t>human</w:t>
            </w:r>
          </w:p>
        </w:tc>
        <w:tc>
          <w:tcPr>
            <w:tcW w:w="1620" w:type="dxa"/>
          </w:tcPr>
          <w:p w14:paraId="5916F7D3" w14:textId="63434B2D" w:rsidR="00B31D50" w:rsidRPr="00133644" w:rsidRDefault="00B31D50" w:rsidP="00DE2BFB">
            <w:r w:rsidRPr="0099011C">
              <w:t>173 blood samples</w:t>
            </w:r>
          </w:p>
        </w:tc>
        <w:tc>
          <w:tcPr>
            <w:tcW w:w="3240" w:type="dxa"/>
          </w:tcPr>
          <w:p w14:paraId="612E2C39" w14:textId="27A7F875" w:rsidR="00B31D50" w:rsidRPr="00133644" w:rsidRDefault="00B31D50" w:rsidP="00DE2BFB">
            <w:r w:rsidRPr="0099011C">
              <w:t>In total, 9.83% of the samples were positive</w:t>
            </w:r>
          </w:p>
        </w:tc>
        <w:tc>
          <w:tcPr>
            <w:tcW w:w="1260" w:type="dxa"/>
          </w:tcPr>
          <w:p w14:paraId="436366FD" w14:textId="53916E7B" w:rsidR="00B31D50" w:rsidRPr="00133644" w:rsidRDefault="00B31D50" w:rsidP="00DE2BFB">
            <w:proofErr w:type="spellStart"/>
            <w:r w:rsidRPr="0099011C">
              <w:t>Nokhodian</w:t>
            </w:r>
            <w:proofErr w:type="spellEnd"/>
            <w:r w:rsidRPr="0099011C">
              <w:t>, Z.</w:t>
            </w:r>
            <w:r>
              <w:fldChar w:fldCharType="begin"/>
            </w:r>
            <w:r>
              <w:instrText xml:space="preserve"> ADDIN EN.CITE &lt;EndNote&gt;&lt;Cite&gt;&lt;Author&gt;Nokhodian&lt;/Author&gt;&lt;Year&gt;2018&lt;/Year&gt;&lt;RecNum&gt;182&lt;/RecNum&gt;&lt;DisplayText&gt;&lt;style face="superscript"&gt;69&lt;/style&gt;&lt;/DisplayText&gt;&lt;record&gt;&lt;rec-number&gt;182&lt;/rec-number&gt;&lt;foreign-keys&gt;&lt;key app="EN" db-id="a9tspfsz9w9a9xe2tr2pf9r9w5vfearwsxwf" timestamp="1639479531"&gt;182&lt;/key&gt;&lt;/foreign-keys&gt;&lt;ref-type name="Journal Article"&gt;17&lt;/ref-type&gt;&lt;contributors&gt;&lt;authors&gt;&lt;author&gt;Nokhodian, Z.&lt;/author&gt;&lt;author&gt;Feizi, A.&lt;/author&gt;&lt;author&gt;Khalili, M.&lt;/author&gt;&lt;author&gt;Ataei, B.&lt;/author&gt;&lt;author&gt;Moradi, A.&lt;/author&gt;&lt;/authors&gt;&lt;/contributors&gt;&lt;titles&gt;&lt;title&gt;Molecular evidence and risk factors of Coxiella burnetii among seropositive high-risk individuals in the center of Iran&lt;/title&gt;&lt;secondary-title&gt;Comparative Immunology, Microbiology and Infectious Diseases&lt;/secondary-title&gt;&lt;/titles&gt;&lt;periodical&gt;&lt;full-title&gt;Comparative Immunology, Microbiology and Infectious Diseases&lt;/full-title&gt;&lt;/periodical&gt;&lt;pages&gt;34-37&lt;/pages&gt;&lt;volume&gt;61&lt;/volume&gt;&lt;dates&gt;&lt;year&gt;2018&lt;/year&gt;&lt;/dates&gt;&lt;work-type&gt;Article&lt;/work-type&gt;&lt;urls&gt;&lt;related-urls&gt;&lt;url&gt;https://www.scopus.com/inward/record.uri?eid=2-s2.0-85057069823&amp;amp;doi=10.1016%2fj.cimid.2018.11.003&amp;amp;partnerID=40&amp;amp;md5=3aacabe220807d2e6d040adaf2dc2c21&lt;/url&gt;&lt;/related-urls&gt;&lt;/urls&gt;&lt;electronic-resource-num&gt;10.1016/j.cimid.2018.11.003&lt;/electronic-resource-num&gt;&lt;remote-database-name&gt;Scopus&lt;/remote-database-name&gt;&lt;/record&gt;&lt;/Cite&gt;&lt;/EndNote&gt;</w:instrText>
            </w:r>
            <w:r>
              <w:fldChar w:fldCharType="separate"/>
            </w:r>
            <w:r w:rsidRPr="00D70AD8">
              <w:rPr>
                <w:noProof/>
                <w:vertAlign w:val="superscript"/>
              </w:rPr>
              <w:t>69</w:t>
            </w:r>
            <w:r>
              <w:fldChar w:fldCharType="end"/>
            </w:r>
          </w:p>
        </w:tc>
        <w:tc>
          <w:tcPr>
            <w:tcW w:w="900" w:type="dxa"/>
          </w:tcPr>
          <w:p w14:paraId="405CE0C7" w14:textId="77777777" w:rsidR="00B31D50" w:rsidRPr="0099011C" w:rsidRDefault="00B31D50" w:rsidP="00DE2BFB"/>
        </w:tc>
      </w:tr>
      <w:tr w:rsidR="00B31D50" w:rsidRPr="00133644" w14:paraId="05BE0CAC" w14:textId="4628047D" w:rsidTr="00B31D50">
        <w:tc>
          <w:tcPr>
            <w:tcW w:w="1033" w:type="dxa"/>
          </w:tcPr>
          <w:p w14:paraId="4DF64F45" w14:textId="2B793835" w:rsidR="00B31D50" w:rsidRPr="00133644" w:rsidRDefault="00B31D50" w:rsidP="00DE2BFB">
            <w:r w:rsidRPr="009C1C8E">
              <w:t xml:space="preserve">Q fever/ C. </w:t>
            </w:r>
            <w:proofErr w:type="spellStart"/>
            <w:r w:rsidRPr="009C1C8E">
              <w:t>burnetii</w:t>
            </w:r>
            <w:proofErr w:type="spellEnd"/>
          </w:p>
        </w:tc>
        <w:tc>
          <w:tcPr>
            <w:tcW w:w="767" w:type="dxa"/>
          </w:tcPr>
          <w:p w14:paraId="7D4BF968" w14:textId="646E21BE" w:rsidR="00B31D50" w:rsidRPr="00133644" w:rsidRDefault="00B31D50" w:rsidP="00DE2BFB">
            <w:pPr>
              <w:rPr>
                <w:rtl/>
              </w:rPr>
            </w:pPr>
            <w:r w:rsidRPr="009C1C8E">
              <w:t>2018</w:t>
            </w:r>
          </w:p>
        </w:tc>
        <w:tc>
          <w:tcPr>
            <w:tcW w:w="810" w:type="dxa"/>
          </w:tcPr>
          <w:p w14:paraId="66AC07D6" w14:textId="701163B7" w:rsidR="00B31D50" w:rsidRPr="00133644" w:rsidRDefault="00B31D50" w:rsidP="00DE2BFB">
            <w:r w:rsidRPr="00BE6AC0">
              <w:t>Iran</w:t>
            </w:r>
          </w:p>
        </w:tc>
        <w:tc>
          <w:tcPr>
            <w:tcW w:w="1170" w:type="dxa"/>
          </w:tcPr>
          <w:p w14:paraId="70B57CB9" w14:textId="662B60AF" w:rsidR="00B31D50" w:rsidRPr="008573EF" w:rsidRDefault="00B31D50" w:rsidP="00DE2BFB">
            <w:r w:rsidRPr="009C1C8E">
              <w:t>Cross-sectional</w:t>
            </w:r>
          </w:p>
        </w:tc>
        <w:tc>
          <w:tcPr>
            <w:tcW w:w="1260" w:type="dxa"/>
          </w:tcPr>
          <w:p w14:paraId="7D7EB931" w14:textId="2929077F" w:rsidR="00B31D50" w:rsidRPr="00133644" w:rsidRDefault="00B31D50" w:rsidP="00DE2BFB">
            <w:r w:rsidRPr="009C1C8E">
              <w:t>tick</w:t>
            </w:r>
          </w:p>
        </w:tc>
        <w:tc>
          <w:tcPr>
            <w:tcW w:w="1620" w:type="dxa"/>
          </w:tcPr>
          <w:p w14:paraId="019393E7" w14:textId="26115886" w:rsidR="00B31D50" w:rsidRPr="00133644" w:rsidRDefault="00B31D50" w:rsidP="00DE2BFB">
            <w:r w:rsidRPr="009C1C8E">
              <w:t>375</w:t>
            </w:r>
          </w:p>
        </w:tc>
        <w:tc>
          <w:tcPr>
            <w:tcW w:w="3240" w:type="dxa"/>
          </w:tcPr>
          <w:p w14:paraId="159DA537" w14:textId="027DC7CD" w:rsidR="00B31D50" w:rsidRPr="00133644" w:rsidRDefault="00B31D50" w:rsidP="00DE2BFB">
            <w:r w:rsidRPr="009C1C8E">
              <w:t>In total, 47 of 375 (12.5%) tick samples were positive</w:t>
            </w:r>
          </w:p>
        </w:tc>
        <w:tc>
          <w:tcPr>
            <w:tcW w:w="1260" w:type="dxa"/>
          </w:tcPr>
          <w:p w14:paraId="5BD7ED78" w14:textId="45EC5B52" w:rsidR="00B31D50" w:rsidRPr="00133644" w:rsidRDefault="00B31D50" w:rsidP="00DE2BFB">
            <w:r w:rsidRPr="009C1C8E">
              <w:t>Khalili, M.</w:t>
            </w:r>
            <w:r>
              <w:fldChar w:fldCharType="begin"/>
            </w:r>
            <w:r>
              <w:instrText xml:space="preserve"> ADDIN EN.CITE &lt;EndNote&gt;&lt;Cite&gt;&lt;Author&gt;Khalili&lt;/Author&gt;&lt;Year&gt;2018&lt;/Year&gt;&lt;RecNum&gt;199&lt;/RecNum&gt;&lt;DisplayText&gt;&lt;style face="superscript"&gt;70&lt;/style&gt;&lt;/DisplayText&gt;&lt;record&gt;&lt;rec-number&gt;199&lt;/rec-number&gt;&lt;foreign-keys&gt;&lt;key app="EN" db-id="a9tspfsz9w9a9xe2tr2pf9r9w5vfearwsxwf" timestamp="1639479531"&gt;199&lt;/key&gt;&lt;/foreign-keys&gt;&lt;ref-type name="Journal Article"&gt;17&lt;/ref-type&gt;&lt;contributors&gt;&lt;authors&gt;&lt;author&gt;Khalili, M.&lt;/author&gt;&lt;author&gt;Rezaei, M.&lt;/author&gt;&lt;author&gt;Akhtardanesh, B.&lt;/author&gt;&lt;author&gt;Abiri, Z.&lt;/author&gt;&lt;author&gt;Shahheidaripour, S.&lt;/author&gt;&lt;/authors&gt;&lt;/contributors&gt;&lt;titles&gt;&lt;title&gt;Detection of Coxiella burnetii (Gammaproteobacteria: Coxiellaceae) in ticks collected from infested dogs in Kerman, Southeast of Iran&lt;/title&gt;&lt;secondary-title&gt;Persian Journal of Acarology&lt;/secondary-title&gt;&lt;/titles&gt;&lt;periodical&gt;&lt;full-title&gt;Persian Journal of Acarology&lt;/full-title&gt;&lt;/periodical&gt;&lt;pages&gt;93-100&lt;/pages&gt;&lt;volume&gt;7&lt;/volume&gt;&lt;number&gt;1&lt;/number&gt;&lt;dates&gt;&lt;year&gt;2018&lt;/year&gt;&lt;/dates&gt;&lt;work-type&gt;Article&lt;/work-type&gt;&lt;urls&gt;&lt;related-urls&gt;&lt;url&gt;https://www.scopus.com/inward/record.uri?eid=2-s2.0-85041621743&amp;amp;doi=10.22073%2fpja.v1i1.30699&amp;amp;partnerID=40&amp;amp;md5=d4e0a09503ef86fa7d39523a9d383aa2&lt;/url&gt;&lt;/related-urls&gt;&lt;/urls&gt;&lt;electronic-resource-num&gt;10.22073/pja.v1i1.30699&lt;/electronic-resource-num&gt;&lt;remote-database-name&gt;Scopus&lt;/remote-database-name&gt;&lt;/record&gt;&lt;/Cite&gt;&lt;/EndNote&gt;</w:instrText>
            </w:r>
            <w:r>
              <w:fldChar w:fldCharType="separate"/>
            </w:r>
            <w:r w:rsidRPr="00D70AD8">
              <w:rPr>
                <w:noProof/>
                <w:vertAlign w:val="superscript"/>
              </w:rPr>
              <w:t>70</w:t>
            </w:r>
            <w:r>
              <w:fldChar w:fldCharType="end"/>
            </w:r>
          </w:p>
        </w:tc>
        <w:tc>
          <w:tcPr>
            <w:tcW w:w="900" w:type="dxa"/>
          </w:tcPr>
          <w:p w14:paraId="08411338" w14:textId="77777777" w:rsidR="00B31D50" w:rsidRPr="009C1C8E" w:rsidRDefault="00B31D50" w:rsidP="00DE2BFB"/>
        </w:tc>
      </w:tr>
      <w:tr w:rsidR="00B31D50" w:rsidRPr="00133644" w14:paraId="0F6060C9" w14:textId="438AFCB9" w:rsidTr="00B31D50">
        <w:tc>
          <w:tcPr>
            <w:tcW w:w="1033" w:type="dxa"/>
          </w:tcPr>
          <w:p w14:paraId="7E3BD060" w14:textId="7EB4584A" w:rsidR="00B31D50" w:rsidRPr="00133644" w:rsidRDefault="00B31D50" w:rsidP="00DE2BFB">
            <w:r w:rsidRPr="00180B8A">
              <w:t xml:space="preserve">Q fever/ C. </w:t>
            </w:r>
            <w:proofErr w:type="spellStart"/>
            <w:r w:rsidRPr="00180B8A">
              <w:t>burnetii</w:t>
            </w:r>
            <w:proofErr w:type="spellEnd"/>
          </w:p>
        </w:tc>
        <w:tc>
          <w:tcPr>
            <w:tcW w:w="767" w:type="dxa"/>
          </w:tcPr>
          <w:p w14:paraId="57B5E85D" w14:textId="67AC1A2C" w:rsidR="00B31D50" w:rsidRPr="00133644" w:rsidRDefault="00B31D50" w:rsidP="00DE2BFB">
            <w:pPr>
              <w:rPr>
                <w:rtl/>
              </w:rPr>
            </w:pPr>
            <w:r w:rsidRPr="00180B8A">
              <w:t>2018</w:t>
            </w:r>
          </w:p>
        </w:tc>
        <w:tc>
          <w:tcPr>
            <w:tcW w:w="810" w:type="dxa"/>
          </w:tcPr>
          <w:p w14:paraId="78A00A6E" w14:textId="5074FD99" w:rsidR="00B31D50" w:rsidRPr="00133644" w:rsidRDefault="00B31D50" w:rsidP="00DE2BFB">
            <w:r w:rsidRPr="00180B8A">
              <w:t>Egypt</w:t>
            </w:r>
          </w:p>
        </w:tc>
        <w:tc>
          <w:tcPr>
            <w:tcW w:w="1170" w:type="dxa"/>
          </w:tcPr>
          <w:p w14:paraId="2EBD0537" w14:textId="3331BAD6" w:rsidR="00B31D50" w:rsidRPr="008573EF" w:rsidRDefault="00B31D50" w:rsidP="00DE2BFB">
            <w:r w:rsidRPr="00180B8A">
              <w:t>Cross sectional</w:t>
            </w:r>
          </w:p>
        </w:tc>
        <w:tc>
          <w:tcPr>
            <w:tcW w:w="1260" w:type="dxa"/>
          </w:tcPr>
          <w:p w14:paraId="247DCE26" w14:textId="15D97EEF" w:rsidR="00B31D50" w:rsidRPr="00133644" w:rsidRDefault="00B31D50" w:rsidP="00DE2BFB">
            <w:r w:rsidRPr="00180B8A">
              <w:t>camel</w:t>
            </w:r>
          </w:p>
        </w:tc>
        <w:tc>
          <w:tcPr>
            <w:tcW w:w="1620" w:type="dxa"/>
          </w:tcPr>
          <w:p w14:paraId="095A4001" w14:textId="53E74C79" w:rsidR="00B31D50" w:rsidRPr="00133644" w:rsidRDefault="00B31D50" w:rsidP="00DE2BFB">
            <w:r w:rsidRPr="00180B8A">
              <w:t>113 serum samples</w:t>
            </w:r>
          </w:p>
        </w:tc>
        <w:tc>
          <w:tcPr>
            <w:tcW w:w="3240" w:type="dxa"/>
          </w:tcPr>
          <w:p w14:paraId="665622AE" w14:textId="6B6D99E4" w:rsidR="00B31D50" w:rsidRPr="00133644" w:rsidRDefault="00B31D50" w:rsidP="00DE2BFB">
            <w:r w:rsidRPr="00180B8A">
              <w:t>A total of 52 camels (46%) were positive for Q fever infection</w:t>
            </w:r>
          </w:p>
        </w:tc>
        <w:tc>
          <w:tcPr>
            <w:tcW w:w="1260" w:type="dxa"/>
          </w:tcPr>
          <w:p w14:paraId="117D4F85" w14:textId="13873F2B" w:rsidR="00B31D50" w:rsidRPr="00133644" w:rsidRDefault="00B31D50" w:rsidP="00DE2BFB">
            <w:r w:rsidRPr="00180B8A">
              <w:t>Abdullah, H. H. A. M.</w:t>
            </w:r>
            <w:r>
              <w:fldChar w:fldCharType="begin"/>
            </w:r>
            <w:r>
              <w:instrText xml:space="preserve"> ADDIN EN.CITE &lt;EndNote&gt;&lt;Cite&gt;&lt;Author&gt;Abdullah&lt;/Author&gt;&lt;Year&gt;2018&lt;/Year&gt;&lt;RecNum&gt;188&lt;/RecNum&gt;&lt;DisplayText&gt;&lt;style face="superscript"&gt;71&lt;/style&gt;&lt;/DisplayText&gt;&lt;record&gt;&lt;rec-number&gt;188&lt;/rec-number&gt;&lt;foreign-keys&gt;&lt;key app="EN" db-id="a9tspfsz9w9a9xe2tr2pf9r9w5vfearwsxwf" timestamp="1639479531"&gt;188&lt;/key&gt;&lt;/foreign-keys&gt;&lt;ref-type name="Journal Article"&gt;17&lt;/ref-type&gt;&lt;contributors&gt;&lt;authors&gt;&lt;author&gt;Abdullah, H. H. A. M.&lt;/author&gt;&lt;author&gt;El-Shanawany, E. E.&lt;/author&gt;&lt;author&gt;Abdel-Shafy, S.&lt;/author&gt;&lt;author&gt;Abou-Zeina, H. A. A.&lt;/author&gt;&lt;author&gt;Abdel-Rahman, E. H.&lt;/author&gt;&lt;/authors&gt;&lt;/contributors&gt;&lt;titles&gt;&lt;title&gt;Molecular and immunological characterization of Hyalomma dromedarii and Hyalomma excavatum (Acari: Ixodidae) vectors of Q fever in camels&lt;/title&gt;&lt;secondary-title&gt;Veterinary World&lt;/secondary-title&gt;&lt;/titles&gt;&lt;periodical&gt;&lt;full-title&gt;Veterinary World&lt;/full-title&gt;&lt;/periodical&gt;&lt;pages&gt;1109-1119&lt;/pages&gt;&lt;volume&gt;11&lt;/volume&gt;&lt;number&gt;8&lt;/number&gt;&lt;dates&gt;&lt;year&gt;2018&lt;/year&gt;&lt;/dates&gt;&lt;work-type&gt;Article&lt;/work-type&gt;&lt;urls&gt;&lt;related-urls&gt;&lt;url&gt;https://www.scopus.com/inward/record.uri?eid=2-s2.0-85054302989&amp;amp;doi=10.14202%2fvetworld.2018.1109-1119&amp;amp;partnerID=40&amp;amp;md5=1751d305e5de70918400e27c5e6ae86e&lt;/url&gt;&lt;/related-urls&gt;&lt;/urls&gt;&lt;electronic-resource-num&gt;10.14202/vetworld.2018.1109-1119&lt;/electronic-resource-num&gt;&lt;remote-database-name&gt;Scopus&lt;/remote-database-name&gt;&lt;/record&gt;&lt;/Cite&gt;&lt;/EndNote&gt;</w:instrText>
            </w:r>
            <w:r>
              <w:fldChar w:fldCharType="separate"/>
            </w:r>
            <w:r w:rsidRPr="00D70AD8">
              <w:rPr>
                <w:noProof/>
                <w:vertAlign w:val="superscript"/>
              </w:rPr>
              <w:t>71</w:t>
            </w:r>
            <w:r>
              <w:fldChar w:fldCharType="end"/>
            </w:r>
          </w:p>
        </w:tc>
        <w:tc>
          <w:tcPr>
            <w:tcW w:w="900" w:type="dxa"/>
          </w:tcPr>
          <w:p w14:paraId="460E1395" w14:textId="77777777" w:rsidR="00B31D50" w:rsidRPr="00180B8A" w:rsidRDefault="00B31D50" w:rsidP="00DE2BFB"/>
        </w:tc>
      </w:tr>
      <w:tr w:rsidR="00B31D50" w:rsidRPr="00133644" w14:paraId="457333C1" w14:textId="251214D2" w:rsidTr="00B31D50">
        <w:tc>
          <w:tcPr>
            <w:tcW w:w="1033" w:type="dxa"/>
          </w:tcPr>
          <w:p w14:paraId="2879DFCF" w14:textId="2C45DA58" w:rsidR="00B31D50" w:rsidRPr="00133644" w:rsidRDefault="00B31D50" w:rsidP="00DF6DDA">
            <w:r w:rsidRPr="00AA4C6A">
              <w:t xml:space="preserve">Q fever/ C. </w:t>
            </w:r>
            <w:proofErr w:type="spellStart"/>
            <w:r w:rsidRPr="00AA4C6A">
              <w:t>burnetii</w:t>
            </w:r>
            <w:proofErr w:type="spellEnd"/>
          </w:p>
        </w:tc>
        <w:tc>
          <w:tcPr>
            <w:tcW w:w="767" w:type="dxa"/>
          </w:tcPr>
          <w:p w14:paraId="668BC63D" w14:textId="0ED61D17" w:rsidR="00B31D50" w:rsidRPr="00133644" w:rsidRDefault="00B31D50" w:rsidP="00DF6DDA">
            <w:pPr>
              <w:rPr>
                <w:rtl/>
              </w:rPr>
            </w:pPr>
            <w:r w:rsidRPr="00AA4C6A">
              <w:t>2018</w:t>
            </w:r>
          </w:p>
        </w:tc>
        <w:tc>
          <w:tcPr>
            <w:tcW w:w="810" w:type="dxa"/>
          </w:tcPr>
          <w:p w14:paraId="1B40FB4A" w14:textId="4726BAE5" w:rsidR="00B31D50" w:rsidRPr="00133644" w:rsidRDefault="00B31D50" w:rsidP="00DF6DDA">
            <w:r w:rsidRPr="00AA4C6A">
              <w:t>Egypt</w:t>
            </w:r>
          </w:p>
        </w:tc>
        <w:tc>
          <w:tcPr>
            <w:tcW w:w="1170" w:type="dxa"/>
          </w:tcPr>
          <w:p w14:paraId="26F4F34B" w14:textId="33DCBE3B" w:rsidR="00B31D50" w:rsidRPr="008573EF" w:rsidRDefault="00B31D50" w:rsidP="00DF6DDA">
            <w:r w:rsidRPr="00AA4C6A">
              <w:t>Cross sectional</w:t>
            </w:r>
          </w:p>
        </w:tc>
        <w:tc>
          <w:tcPr>
            <w:tcW w:w="1260" w:type="dxa"/>
          </w:tcPr>
          <w:p w14:paraId="1E263A92" w14:textId="367AAB83" w:rsidR="00B31D50" w:rsidRPr="00133644" w:rsidRDefault="00B31D50" w:rsidP="00DF6DDA">
            <w:r w:rsidRPr="00AA4C6A">
              <w:t>Camel, cattle, buffaloes, sheep, goat</w:t>
            </w:r>
          </w:p>
        </w:tc>
        <w:tc>
          <w:tcPr>
            <w:tcW w:w="1620" w:type="dxa"/>
          </w:tcPr>
          <w:p w14:paraId="3BA1C0F7" w14:textId="1B127E69" w:rsidR="00B31D50" w:rsidRPr="00133644" w:rsidRDefault="00B31D50" w:rsidP="00DF6DDA">
            <w:r w:rsidRPr="00AA4C6A">
              <w:t>2,699 blood samples (Camels 528, cattle 840, buffaloes 304, sheep 716, goats 311)</w:t>
            </w:r>
          </w:p>
        </w:tc>
        <w:tc>
          <w:tcPr>
            <w:tcW w:w="3240" w:type="dxa"/>
          </w:tcPr>
          <w:p w14:paraId="477499F9" w14:textId="2F883001" w:rsidR="00B31D50" w:rsidRPr="00133644" w:rsidRDefault="00B31D50" w:rsidP="00DF6DDA">
            <w:r w:rsidRPr="00AA4C6A">
              <w:t xml:space="preserve">Coxiella </w:t>
            </w:r>
            <w:proofErr w:type="spellStart"/>
            <w:r w:rsidRPr="00AA4C6A">
              <w:t>burnetii</w:t>
            </w:r>
            <w:proofErr w:type="spellEnd"/>
            <w:r w:rsidRPr="00AA4C6A">
              <w:t xml:space="preserve"> specific antibodies were detected in 40.7% of camels (215/528), 19.3% of cattle (162/840), 11.2% of buffaloes (34/304), 8.9% of sheep (64/716) and 6.8% of goats (21/311), respectively. </w:t>
            </w:r>
          </w:p>
        </w:tc>
        <w:tc>
          <w:tcPr>
            <w:tcW w:w="1260" w:type="dxa"/>
          </w:tcPr>
          <w:p w14:paraId="5F43C1EB" w14:textId="27E517D6" w:rsidR="00B31D50" w:rsidRPr="00133644" w:rsidRDefault="00B31D50" w:rsidP="00DF6DDA">
            <w:proofErr w:type="spellStart"/>
            <w:r w:rsidRPr="00AA4C6A">
              <w:t>Klemmer</w:t>
            </w:r>
            <w:proofErr w:type="spellEnd"/>
            <w:r w:rsidRPr="00AA4C6A">
              <w:t>, J.</w:t>
            </w:r>
            <w:r>
              <w:fldChar w:fldCharType="begin"/>
            </w:r>
            <w:r>
              <w:instrText xml:space="preserve"> ADDIN EN.CITE &lt;EndNote&gt;&lt;Cite&gt;&lt;Author&gt;Klemmer&lt;/Author&gt;&lt;Year&gt;2018&lt;/Year&gt;&lt;RecNum&gt;197&lt;/RecNum&gt;&lt;DisplayText&gt;&lt;style face="superscript"&gt;72&lt;/style&gt;&lt;/DisplayText&gt;&lt;record&gt;&lt;rec-number&gt;197&lt;/rec-number&gt;&lt;foreign-keys&gt;&lt;key app="EN" db-id="a9tspfsz9w9a9xe2tr2pf9r9w5vfearwsxwf" timestamp="1639479531"&gt;197&lt;/key&gt;&lt;/foreign-keys&gt;&lt;ref-type name="Journal Article"&gt;17&lt;/ref-type&gt;&lt;contributors&gt;&lt;authors&gt;&lt;author&gt;Klemmer, J.&lt;/author&gt;&lt;author&gt;Njeru, J.&lt;/author&gt;&lt;author&gt;Emam, A.&lt;/author&gt;&lt;author&gt;El-Sayed, A.&lt;/author&gt;&lt;author&gt;Moawad, A. A.&lt;/author&gt;&lt;author&gt;Henning, K.&lt;/author&gt;&lt;author&gt;Elbeskawy, M. A.&lt;/author&gt;&lt;author&gt;Sauter-Louis, C.&lt;/author&gt;&lt;author&gt;Straubinger, R. K.&lt;/author&gt;&lt;author&gt;Neubauer, H.&lt;/author&gt;&lt;author&gt;El-Diasty, M. M.&lt;/author&gt;&lt;/authors&gt;&lt;/contributors&gt;&lt;titles&gt;&lt;title&gt;Q fever in Egypt: Epidemiological survey of Coxiella burnetii specific antibodies in cattle, buffaloes, sheep, goats and camels&lt;/title&gt;&lt;secondary-title&gt;PLoS ONE&lt;/secondary-title&gt;&lt;/titles&gt;&lt;periodical&gt;&lt;full-title&gt;PLoS ONE&lt;/full-title&gt;&lt;/periodical&gt;&lt;volume&gt;13&lt;/volume&gt;&lt;number&gt;2&lt;/number&gt;&lt;dates&gt;&lt;year&gt;2018&lt;/year&gt;&lt;/dates&gt;&lt;work-type&gt;Article&lt;/work-type&gt;&lt;urls&gt;&lt;related-urls&gt;&lt;url&gt;https://www.scopus.com/inward/record.uri?eid=2-s2.0-85042390221&amp;amp;doi=10.1371%2fjournal.pone.0192188&amp;amp;partnerID=40&amp;amp;md5=9ed422d6e9e39bf749da7511ba830b66&lt;/url&gt;&lt;/related-urls&gt;&lt;/urls&gt;&lt;custom7&gt;e0192188&lt;/custom7&gt;&lt;electronic-resource-num&gt;10.1371/journal.pone.0192188&lt;/electronic-resource-num&gt;&lt;remote-database-name&gt;Scopus&lt;/remote-database-name&gt;&lt;/record&gt;&lt;/Cite&gt;&lt;/EndNote&gt;</w:instrText>
            </w:r>
            <w:r>
              <w:fldChar w:fldCharType="separate"/>
            </w:r>
            <w:r w:rsidRPr="00D70AD8">
              <w:rPr>
                <w:noProof/>
                <w:vertAlign w:val="superscript"/>
              </w:rPr>
              <w:t>72</w:t>
            </w:r>
            <w:r>
              <w:fldChar w:fldCharType="end"/>
            </w:r>
          </w:p>
        </w:tc>
        <w:tc>
          <w:tcPr>
            <w:tcW w:w="900" w:type="dxa"/>
          </w:tcPr>
          <w:p w14:paraId="41B58006" w14:textId="77777777" w:rsidR="00B31D50" w:rsidRPr="00AA4C6A" w:rsidRDefault="00B31D50" w:rsidP="00DF6DDA"/>
        </w:tc>
      </w:tr>
      <w:tr w:rsidR="00B31D50" w:rsidRPr="00133644" w14:paraId="49F9581F" w14:textId="6AFD47CF" w:rsidTr="00B31D50">
        <w:tc>
          <w:tcPr>
            <w:tcW w:w="1033" w:type="dxa"/>
          </w:tcPr>
          <w:p w14:paraId="00C50AB3" w14:textId="5658C5F2" w:rsidR="00B31D50" w:rsidRPr="00133644" w:rsidRDefault="00B31D50" w:rsidP="004334B7">
            <w:r w:rsidRPr="00EE48E1">
              <w:t xml:space="preserve">Q fever/ C. </w:t>
            </w:r>
            <w:proofErr w:type="spellStart"/>
            <w:r w:rsidRPr="00EE48E1">
              <w:t>burnetii</w:t>
            </w:r>
            <w:proofErr w:type="spellEnd"/>
          </w:p>
        </w:tc>
        <w:tc>
          <w:tcPr>
            <w:tcW w:w="767" w:type="dxa"/>
          </w:tcPr>
          <w:p w14:paraId="22381519" w14:textId="26AEBBAE" w:rsidR="00B31D50" w:rsidRPr="00133644" w:rsidRDefault="00B31D50" w:rsidP="004334B7">
            <w:pPr>
              <w:rPr>
                <w:rtl/>
              </w:rPr>
            </w:pPr>
            <w:r w:rsidRPr="00EE48E1">
              <w:t>2018</w:t>
            </w:r>
          </w:p>
        </w:tc>
        <w:tc>
          <w:tcPr>
            <w:tcW w:w="810" w:type="dxa"/>
          </w:tcPr>
          <w:p w14:paraId="5C8E3008" w14:textId="1862CD71" w:rsidR="00B31D50" w:rsidRPr="00133644" w:rsidRDefault="00B31D50" w:rsidP="004334B7">
            <w:r w:rsidRPr="00EE48E1">
              <w:t>Saudi Arabia</w:t>
            </w:r>
          </w:p>
        </w:tc>
        <w:tc>
          <w:tcPr>
            <w:tcW w:w="1170" w:type="dxa"/>
          </w:tcPr>
          <w:p w14:paraId="55D580FA" w14:textId="2170299D" w:rsidR="00B31D50" w:rsidRPr="008573EF" w:rsidRDefault="00B31D50" w:rsidP="004334B7">
            <w:r w:rsidRPr="00EE48E1">
              <w:t>Cross sectional</w:t>
            </w:r>
          </w:p>
        </w:tc>
        <w:tc>
          <w:tcPr>
            <w:tcW w:w="1260" w:type="dxa"/>
          </w:tcPr>
          <w:p w14:paraId="7AC1E5B6" w14:textId="66F94366" w:rsidR="00B31D50" w:rsidRPr="00133644" w:rsidRDefault="00B31D50" w:rsidP="004334B7">
            <w:r w:rsidRPr="00EE48E1">
              <w:t>Camel, cattle, sheep, goats</w:t>
            </w:r>
          </w:p>
        </w:tc>
        <w:tc>
          <w:tcPr>
            <w:tcW w:w="1620" w:type="dxa"/>
          </w:tcPr>
          <w:p w14:paraId="7B9670B9" w14:textId="039B9852" w:rsidR="00B31D50" w:rsidRPr="00133644" w:rsidRDefault="00B31D50" w:rsidP="004334B7">
            <w:r w:rsidRPr="00EE48E1">
              <w:t>Serum samples from 489 camels, 428 cattle, 630 sheep and 423 goats</w:t>
            </w:r>
          </w:p>
        </w:tc>
        <w:tc>
          <w:tcPr>
            <w:tcW w:w="3240" w:type="dxa"/>
          </w:tcPr>
          <w:p w14:paraId="556F61EA" w14:textId="032F235C" w:rsidR="00B31D50" w:rsidRPr="00133644" w:rsidRDefault="00B31D50" w:rsidP="004334B7">
            <w:r w:rsidRPr="00EE48E1">
              <w:t>The overall seroprevalence was 30.71%. Prevalence by species was 51.53%, 30.67%, 34.04% and 12.38% in camels, cattle, goats and sheep</w:t>
            </w:r>
          </w:p>
        </w:tc>
        <w:tc>
          <w:tcPr>
            <w:tcW w:w="1260" w:type="dxa"/>
          </w:tcPr>
          <w:p w14:paraId="2D0C3FD3" w14:textId="5BA9EC9C" w:rsidR="00B31D50" w:rsidRPr="00133644" w:rsidRDefault="00B31D50" w:rsidP="004334B7">
            <w:proofErr w:type="spellStart"/>
            <w:r w:rsidRPr="00EE48E1">
              <w:t>Jarelnabi</w:t>
            </w:r>
            <w:proofErr w:type="spellEnd"/>
            <w:r w:rsidRPr="00EE48E1">
              <w:t>, A. A.</w:t>
            </w:r>
            <w:r>
              <w:fldChar w:fldCharType="begin"/>
            </w:r>
            <w:r>
              <w:instrText xml:space="preserve"> ADDIN EN.CITE &lt;EndNote&gt;&lt;Cite&gt;&lt;Author&gt;Jarelnabi&lt;/Author&gt;&lt;Year&gt;2018&lt;/Year&gt;&lt;RecNum&gt;201&lt;/RecNum&gt;&lt;DisplayText&gt;&lt;style face="superscript"&gt;73&lt;/style&gt;&lt;/DisplayText&gt;&lt;record&gt;&lt;rec-number&gt;201&lt;/rec-number&gt;&lt;foreign-keys&gt;&lt;key app="EN" db-id="a9tspfsz9w9a9xe2tr2pf9r9w5vfearwsxwf" timestamp="1639479531"&gt;201&lt;/key&gt;&lt;/foreign-keys&gt;&lt;ref-type name="Journal Article"&gt;17&lt;/ref-type&gt;&lt;contributors&gt;&lt;authors&gt;&lt;author&gt;Jarelnabi, A. A.&lt;/author&gt;&lt;author&gt;Alshaikh, M. A.&lt;/author&gt;&lt;author&gt;Bakhiet, A. O.&lt;/author&gt;&lt;author&gt;Omer, S. A.&lt;/author&gt;&lt;author&gt;Aljumaah, R. S.&lt;/author&gt;&lt;author&gt;Harkiss, G. D.&lt;/author&gt;&lt;author&gt;Mohammed, O. B.&lt;/author&gt;&lt;author&gt;Hussein, M. F.&lt;/author&gt;&lt;/authors&gt;&lt;/contributors&gt;&lt;titles&gt;&lt;title&gt;Seroprevalence of q fever in farm animals in saudi arabia&lt;/title&gt;&lt;secondary-title&gt;Biomedical Research (India)&lt;/secondary-title&gt;&lt;/titles&gt;&lt;periodical&gt;&lt;full-title&gt;Biomedical Research (India)&lt;/full-title&gt;&lt;/periodical&gt;&lt;pages&gt;895-900&lt;/pages&gt;&lt;volume&gt;29&lt;/volume&gt;&lt;number&gt;5&lt;/number&gt;&lt;dates&gt;&lt;year&gt;2018&lt;/year&gt;&lt;/dates&gt;&lt;work-type&gt;Article&lt;/work-type&gt;&lt;urls&gt;&lt;related-urls&gt;&lt;url&gt;https://www.scopus.com/inward/record.uri?eid=2-s2.0-85045110465&amp;amp;partnerID=40&amp;amp;md5=139922f356488a9b7807afe44aa500ab&lt;/url&gt;&lt;/related-urls&gt;&lt;/urls&gt;&lt;remote-database-name&gt;Scopus&lt;/remote-database-name&gt;&lt;/record&gt;&lt;/Cite&gt;&lt;/EndNote&gt;</w:instrText>
            </w:r>
            <w:r>
              <w:fldChar w:fldCharType="separate"/>
            </w:r>
            <w:r w:rsidRPr="00D70AD8">
              <w:rPr>
                <w:noProof/>
                <w:vertAlign w:val="superscript"/>
              </w:rPr>
              <w:t>73</w:t>
            </w:r>
            <w:r>
              <w:fldChar w:fldCharType="end"/>
            </w:r>
          </w:p>
        </w:tc>
        <w:tc>
          <w:tcPr>
            <w:tcW w:w="900" w:type="dxa"/>
          </w:tcPr>
          <w:p w14:paraId="11B8C40B" w14:textId="77777777" w:rsidR="00B31D50" w:rsidRPr="00EE48E1" w:rsidRDefault="00B31D50" w:rsidP="004334B7"/>
        </w:tc>
      </w:tr>
      <w:tr w:rsidR="00B31D50" w:rsidRPr="00133644" w14:paraId="0190E839" w14:textId="78458693" w:rsidTr="00B31D50">
        <w:tc>
          <w:tcPr>
            <w:tcW w:w="1033" w:type="dxa"/>
          </w:tcPr>
          <w:p w14:paraId="206C3871" w14:textId="4E37B766" w:rsidR="00B31D50" w:rsidRPr="00133644" w:rsidRDefault="00B31D50" w:rsidP="004334B7">
            <w:r w:rsidRPr="006A0113">
              <w:t xml:space="preserve">Q fever/ C. </w:t>
            </w:r>
            <w:proofErr w:type="spellStart"/>
            <w:r w:rsidRPr="006A0113">
              <w:t>burnetii</w:t>
            </w:r>
            <w:proofErr w:type="spellEnd"/>
          </w:p>
        </w:tc>
        <w:tc>
          <w:tcPr>
            <w:tcW w:w="767" w:type="dxa"/>
          </w:tcPr>
          <w:p w14:paraId="72BE00E5" w14:textId="4A839C78" w:rsidR="00B31D50" w:rsidRPr="00133644" w:rsidRDefault="00B31D50" w:rsidP="004334B7">
            <w:pPr>
              <w:rPr>
                <w:rtl/>
              </w:rPr>
            </w:pPr>
            <w:r w:rsidRPr="006A0113">
              <w:t>2018</w:t>
            </w:r>
          </w:p>
        </w:tc>
        <w:tc>
          <w:tcPr>
            <w:tcW w:w="810" w:type="dxa"/>
          </w:tcPr>
          <w:p w14:paraId="7E3533B8" w14:textId="36168E52" w:rsidR="00B31D50" w:rsidRPr="00133644" w:rsidRDefault="00B31D50" w:rsidP="004334B7">
            <w:r w:rsidRPr="006A0113">
              <w:t>Saudi Arabia</w:t>
            </w:r>
          </w:p>
        </w:tc>
        <w:tc>
          <w:tcPr>
            <w:tcW w:w="1170" w:type="dxa"/>
          </w:tcPr>
          <w:p w14:paraId="5A0E14A6" w14:textId="1A5EBAC1" w:rsidR="00B31D50" w:rsidRPr="008573EF" w:rsidRDefault="00B31D50" w:rsidP="004334B7">
            <w:r w:rsidRPr="006A0113">
              <w:t>Cross sectional</w:t>
            </w:r>
          </w:p>
        </w:tc>
        <w:tc>
          <w:tcPr>
            <w:tcW w:w="1260" w:type="dxa"/>
          </w:tcPr>
          <w:p w14:paraId="693B196A" w14:textId="3F2F4538" w:rsidR="00B31D50" w:rsidRPr="00133644" w:rsidRDefault="00B31D50" w:rsidP="004334B7">
            <w:r w:rsidRPr="006A0113">
              <w:t>human</w:t>
            </w:r>
          </w:p>
        </w:tc>
        <w:tc>
          <w:tcPr>
            <w:tcW w:w="1620" w:type="dxa"/>
          </w:tcPr>
          <w:p w14:paraId="1B4AF40B" w14:textId="137F5DA6" w:rsidR="00B31D50" w:rsidRPr="00133644" w:rsidRDefault="00B31D50" w:rsidP="004334B7">
            <w:r w:rsidRPr="006A0113">
              <w:t>100 blood sample</w:t>
            </w:r>
          </w:p>
        </w:tc>
        <w:tc>
          <w:tcPr>
            <w:tcW w:w="3240" w:type="dxa"/>
          </w:tcPr>
          <w:p w14:paraId="2580F921" w14:textId="183856CA" w:rsidR="00B31D50" w:rsidRPr="00133644" w:rsidRDefault="00B31D50" w:rsidP="004334B7">
            <w:r w:rsidRPr="006A0113">
              <w:t xml:space="preserve">Coxiella </w:t>
            </w:r>
            <w:proofErr w:type="spellStart"/>
            <w:r w:rsidRPr="006A0113">
              <w:t>burnetii</w:t>
            </w:r>
            <w:proofErr w:type="spellEnd"/>
            <w:r w:rsidRPr="006A0113">
              <w:t xml:space="preserve"> phase 1 and phase 2 antibodies were detected in16 (16%) of the patients. </w:t>
            </w:r>
          </w:p>
        </w:tc>
        <w:tc>
          <w:tcPr>
            <w:tcW w:w="1260" w:type="dxa"/>
          </w:tcPr>
          <w:p w14:paraId="5FE22421" w14:textId="221CB344" w:rsidR="00B31D50" w:rsidRPr="00133644" w:rsidRDefault="00B31D50" w:rsidP="004334B7">
            <w:proofErr w:type="spellStart"/>
            <w:r w:rsidRPr="006A0113">
              <w:t>Alhetheel</w:t>
            </w:r>
            <w:proofErr w:type="spellEnd"/>
            <w:r w:rsidRPr="006A0113">
              <w:t>, A. F.</w:t>
            </w:r>
            <w:r>
              <w:fldChar w:fldCharType="begin">
                <w:fldData xml:space="preserve">PEVuZE5vdGU+PENpdGU+PEF1dGhvcj5BbGhldGhlZWw8L0F1dGhvcj48WWVhcj4yMDE4PC9ZZWFy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BbGhldGhlZWw8L0F1dGhvcj48WWVhcj4yMDE4PC9ZZWFy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sidRPr="00D70AD8">
              <w:rPr>
                <w:noProof/>
                <w:vertAlign w:val="superscript"/>
              </w:rPr>
              <w:t>74</w:t>
            </w:r>
            <w:r>
              <w:fldChar w:fldCharType="end"/>
            </w:r>
          </w:p>
        </w:tc>
        <w:tc>
          <w:tcPr>
            <w:tcW w:w="900" w:type="dxa"/>
          </w:tcPr>
          <w:p w14:paraId="1E48B887" w14:textId="77777777" w:rsidR="00B31D50" w:rsidRPr="006A0113" w:rsidRDefault="00B31D50" w:rsidP="004334B7"/>
        </w:tc>
      </w:tr>
      <w:tr w:rsidR="00B31D50" w:rsidRPr="00133644" w14:paraId="51AD8F8E" w14:textId="66DBE816" w:rsidTr="00B31D50">
        <w:tc>
          <w:tcPr>
            <w:tcW w:w="1033" w:type="dxa"/>
          </w:tcPr>
          <w:p w14:paraId="07281D65" w14:textId="4D29F3B3" w:rsidR="00B31D50" w:rsidRPr="006A0113" w:rsidRDefault="00B31D50" w:rsidP="00F01A45">
            <w:r w:rsidRPr="00CD4C52">
              <w:t xml:space="preserve">Q fever/ C. </w:t>
            </w:r>
            <w:proofErr w:type="spellStart"/>
            <w:r w:rsidRPr="00CD4C52">
              <w:t>burnetii</w:t>
            </w:r>
            <w:proofErr w:type="spellEnd"/>
          </w:p>
        </w:tc>
        <w:tc>
          <w:tcPr>
            <w:tcW w:w="767" w:type="dxa"/>
          </w:tcPr>
          <w:p w14:paraId="28FC5607" w14:textId="5D76FC42" w:rsidR="00B31D50" w:rsidRPr="006A0113" w:rsidRDefault="00B31D50" w:rsidP="00F01A45">
            <w:r w:rsidRPr="00CD4C52">
              <w:t>2018</w:t>
            </w:r>
          </w:p>
        </w:tc>
        <w:tc>
          <w:tcPr>
            <w:tcW w:w="810" w:type="dxa"/>
          </w:tcPr>
          <w:p w14:paraId="737D1611" w14:textId="38B84ED6" w:rsidR="00B31D50" w:rsidRPr="006A0113" w:rsidRDefault="00B31D50" w:rsidP="00F01A45">
            <w:r w:rsidRPr="00CD4C52">
              <w:t>Tunisia</w:t>
            </w:r>
          </w:p>
        </w:tc>
        <w:tc>
          <w:tcPr>
            <w:tcW w:w="1170" w:type="dxa"/>
          </w:tcPr>
          <w:p w14:paraId="20C48DFA" w14:textId="11B53FF0" w:rsidR="00B31D50" w:rsidRPr="006A0113" w:rsidRDefault="00B31D50" w:rsidP="00F01A45">
            <w:r w:rsidRPr="00CD4C52">
              <w:t>Cross sectional</w:t>
            </w:r>
          </w:p>
        </w:tc>
        <w:tc>
          <w:tcPr>
            <w:tcW w:w="1260" w:type="dxa"/>
          </w:tcPr>
          <w:p w14:paraId="2F8776C7" w14:textId="716285A5" w:rsidR="00B31D50" w:rsidRPr="006A0113" w:rsidRDefault="00B31D50" w:rsidP="00F01A45">
            <w:r w:rsidRPr="00CD4C52">
              <w:t>sheep</w:t>
            </w:r>
          </w:p>
        </w:tc>
        <w:tc>
          <w:tcPr>
            <w:tcW w:w="1620" w:type="dxa"/>
          </w:tcPr>
          <w:p w14:paraId="7AE48AA7" w14:textId="6BADF244" w:rsidR="00B31D50" w:rsidRPr="006A0113" w:rsidRDefault="00B31D50" w:rsidP="00F01A45">
            <w:r w:rsidRPr="00CD4C52">
              <w:t>A total of 164 animals: 164 blood, 164 vaginal swabs and 164 milk samples</w:t>
            </w:r>
          </w:p>
        </w:tc>
        <w:tc>
          <w:tcPr>
            <w:tcW w:w="3240" w:type="dxa"/>
          </w:tcPr>
          <w:p w14:paraId="2CA82B1F" w14:textId="0B340721" w:rsidR="00B31D50" w:rsidRPr="006A0113" w:rsidRDefault="00B31D50" w:rsidP="00F01A45">
            <w:r w:rsidRPr="00CD4C52">
              <w:t xml:space="preserve"> C. </w:t>
            </w:r>
            <w:proofErr w:type="spellStart"/>
            <w:r w:rsidRPr="00CD4C52">
              <w:t>burnetii</w:t>
            </w:r>
            <w:proofErr w:type="spellEnd"/>
            <w:r w:rsidRPr="00CD4C52">
              <w:t xml:space="preserve"> was detected in 12 (7.31%) vaginal swab, </w:t>
            </w:r>
            <w:proofErr w:type="gramStart"/>
            <w:r w:rsidRPr="00CD4C52">
              <w:t>5  (</w:t>
            </w:r>
            <w:proofErr w:type="gramEnd"/>
            <w:r w:rsidRPr="00CD4C52">
              <w:t>3.04%) milk and 4 (2.43%) blood samples</w:t>
            </w:r>
          </w:p>
        </w:tc>
        <w:tc>
          <w:tcPr>
            <w:tcW w:w="1260" w:type="dxa"/>
          </w:tcPr>
          <w:p w14:paraId="4A8B00E1" w14:textId="0E8C4046" w:rsidR="00B31D50" w:rsidRPr="006A0113" w:rsidRDefault="00B31D50" w:rsidP="00F01A45">
            <w:proofErr w:type="spellStart"/>
            <w:r w:rsidRPr="00CD4C52">
              <w:t>Barkallah</w:t>
            </w:r>
            <w:proofErr w:type="spellEnd"/>
            <w:r w:rsidRPr="00CD4C52">
              <w:t>, M.</w:t>
            </w:r>
            <w:r>
              <w:fldChar w:fldCharType="begin"/>
            </w:r>
            <w:r>
              <w:instrText xml:space="preserve"> ADDIN EN.CITE &lt;EndNote&gt;&lt;Cite&gt;&lt;Author&gt;Barkallah&lt;/Author&gt;&lt;Year&gt;2018&lt;/Year&gt;&lt;RecNum&gt;193&lt;/RecNum&gt;&lt;DisplayText&gt;&lt;style face="superscript"&gt;75&lt;/style&gt;&lt;/DisplayText&gt;&lt;record&gt;&lt;rec-number&gt;193&lt;/rec-number&gt;&lt;foreign-keys&gt;&lt;key app="EN" db-id="a9tspfsz9w9a9xe2tr2pf9r9w5vfearwsxwf" timestamp="1639479531"&gt;193&lt;/key&gt;&lt;/foreign-keys&gt;&lt;ref-type name="Journal Article"&gt;17&lt;/ref-type&gt;&lt;contributors&gt;&lt;authors&gt;&lt;author&gt;Barkallah, M.&lt;/author&gt;&lt;author&gt;Gharbi, Y.&lt;/author&gt;&lt;author&gt;Hmani, M.&lt;/author&gt;&lt;author&gt;Mallek, Z.&lt;/author&gt;&lt;author&gt;Gautier, M.&lt;/author&gt;&lt;author&gt;Gdoura, R.&lt;/author&gt;&lt;author&gt;Fendri, I.&lt;/author&gt;&lt;/authors&gt;&lt;/contributors&gt;&lt;titles&gt;&lt;title&gt;Serological and molecular evidence of coxiellosis and risk factors in sheep flocks in central-eastern Tunisia&lt;/title&gt;&lt;secondary-title&gt;Comparative Immunology, Microbiology and Infectious Diseases&lt;/secondary-title&gt;&lt;/titles&gt;&lt;periodical&gt;&lt;full-title&gt;Comparative Immunology, Microbiology and Infectious Diseases&lt;/full-title&gt;&lt;/periodical&gt;&lt;pages&gt;15-21&lt;/pages&gt;&lt;volume&gt;57&lt;/volume&gt;&lt;dates&gt;&lt;year&gt;2018&lt;/year&gt;&lt;/dates&gt;&lt;work-type&gt;Article&lt;/work-type&gt;&lt;urls&gt;&lt;related-urls&gt;&lt;url&gt;https://www.scopus.com/inward/record.uri?eid=2-s2.0-85044154219&amp;amp;doi=10.1016%2fj.cimid.2018.02.001&amp;amp;partnerID=40&amp;amp;md5=20442072c06d918fc29124a424787a1b&lt;/url&gt;&lt;/related-urls&gt;&lt;/urls&gt;&lt;electronic-resource-num&gt;10.1016/j.cimid.2018.02.001&lt;/electronic-resource-num&gt;&lt;remote-database-name&gt;Scopus&lt;/remote-database-name&gt;&lt;/record&gt;&lt;/Cite&gt;&lt;/EndNote&gt;</w:instrText>
            </w:r>
            <w:r>
              <w:fldChar w:fldCharType="separate"/>
            </w:r>
            <w:r w:rsidRPr="00D70AD8">
              <w:rPr>
                <w:noProof/>
                <w:vertAlign w:val="superscript"/>
              </w:rPr>
              <w:t>75</w:t>
            </w:r>
            <w:r>
              <w:fldChar w:fldCharType="end"/>
            </w:r>
          </w:p>
        </w:tc>
        <w:tc>
          <w:tcPr>
            <w:tcW w:w="900" w:type="dxa"/>
          </w:tcPr>
          <w:p w14:paraId="1D63740D" w14:textId="77777777" w:rsidR="00B31D50" w:rsidRPr="00CD4C52" w:rsidRDefault="00B31D50" w:rsidP="00F01A45"/>
        </w:tc>
      </w:tr>
      <w:tr w:rsidR="00B31D50" w:rsidRPr="00133644" w14:paraId="7E268CE8" w14:textId="0B67EB52" w:rsidTr="00B31D50">
        <w:tc>
          <w:tcPr>
            <w:tcW w:w="1033" w:type="dxa"/>
          </w:tcPr>
          <w:p w14:paraId="7DF98A55" w14:textId="7C18A1C3" w:rsidR="00B31D50" w:rsidRPr="006A0113" w:rsidRDefault="00B31D50" w:rsidP="00F01A45">
            <w:r w:rsidRPr="00CA0FE9">
              <w:t xml:space="preserve">Q fever/ C. </w:t>
            </w:r>
            <w:proofErr w:type="spellStart"/>
            <w:r w:rsidRPr="00CA0FE9">
              <w:t>burnetii</w:t>
            </w:r>
            <w:proofErr w:type="spellEnd"/>
          </w:p>
        </w:tc>
        <w:tc>
          <w:tcPr>
            <w:tcW w:w="767" w:type="dxa"/>
          </w:tcPr>
          <w:p w14:paraId="693CD1E4" w14:textId="5802B67E" w:rsidR="00B31D50" w:rsidRPr="006A0113" w:rsidRDefault="00B31D50" w:rsidP="00F01A45">
            <w:r w:rsidRPr="00CA0FE9">
              <w:t>2018</w:t>
            </w:r>
          </w:p>
        </w:tc>
        <w:tc>
          <w:tcPr>
            <w:tcW w:w="810" w:type="dxa"/>
          </w:tcPr>
          <w:p w14:paraId="5D4D1123" w14:textId="7B1FD4F7" w:rsidR="00B31D50" w:rsidRPr="006A0113" w:rsidRDefault="00B31D50" w:rsidP="00F01A45">
            <w:r w:rsidRPr="00CA0FE9">
              <w:t>Tunisia</w:t>
            </w:r>
          </w:p>
        </w:tc>
        <w:tc>
          <w:tcPr>
            <w:tcW w:w="1170" w:type="dxa"/>
          </w:tcPr>
          <w:p w14:paraId="70974879" w14:textId="0F39F5BA" w:rsidR="00B31D50" w:rsidRPr="006A0113" w:rsidRDefault="00B31D50" w:rsidP="00F01A45">
            <w:r w:rsidRPr="00CA0FE9">
              <w:t>Cross sectional</w:t>
            </w:r>
          </w:p>
        </w:tc>
        <w:tc>
          <w:tcPr>
            <w:tcW w:w="1260" w:type="dxa"/>
          </w:tcPr>
          <w:p w14:paraId="76C44536" w14:textId="3D94ACEC" w:rsidR="00B31D50" w:rsidRPr="006A0113" w:rsidRDefault="00B31D50" w:rsidP="00F01A45">
            <w:r w:rsidRPr="00CA0FE9">
              <w:t>human</w:t>
            </w:r>
          </w:p>
        </w:tc>
        <w:tc>
          <w:tcPr>
            <w:tcW w:w="1620" w:type="dxa"/>
          </w:tcPr>
          <w:p w14:paraId="62A0212D" w14:textId="0BBAB719" w:rsidR="00B31D50" w:rsidRPr="006A0113" w:rsidRDefault="00B31D50" w:rsidP="00F01A45">
            <w:r w:rsidRPr="00CA0FE9">
              <w:t>240 serum sample</w:t>
            </w:r>
          </w:p>
        </w:tc>
        <w:tc>
          <w:tcPr>
            <w:tcW w:w="3240" w:type="dxa"/>
          </w:tcPr>
          <w:p w14:paraId="34259F3A" w14:textId="150EFA00" w:rsidR="00B31D50" w:rsidRPr="006A0113" w:rsidRDefault="00B31D50" w:rsidP="00F01A45">
            <w:r w:rsidRPr="00CA0FE9">
              <w:t xml:space="preserve">The prevalence of C. </w:t>
            </w:r>
            <w:proofErr w:type="spellStart"/>
            <w:r w:rsidRPr="00CA0FE9">
              <w:t>burnetii</w:t>
            </w:r>
            <w:proofErr w:type="spellEnd"/>
            <w:r w:rsidRPr="00CA0FE9">
              <w:t xml:space="preserve"> was 6.6%, respectively</w:t>
            </w:r>
          </w:p>
        </w:tc>
        <w:tc>
          <w:tcPr>
            <w:tcW w:w="1260" w:type="dxa"/>
          </w:tcPr>
          <w:p w14:paraId="225A52C8" w14:textId="3223BBF5" w:rsidR="00B31D50" w:rsidRPr="006A0113" w:rsidRDefault="00B31D50" w:rsidP="00F01A45">
            <w:proofErr w:type="spellStart"/>
            <w:r w:rsidRPr="00CA0FE9">
              <w:t>Messous</w:t>
            </w:r>
            <w:proofErr w:type="spellEnd"/>
            <w:r w:rsidRPr="00CA0FE9">
              <w:t>, S.</w:t>
            </w:r>
            <w:r>
              <w:fldChar w:fldCharType="begin"/>
            </w:r>
            <w:r>
              <w:instrText xml:space="preserve"> ADDIN EN.CITE &lt;EndNote&gt;&lt;Cite&gt;&lt;Author&gt;Messous&lt;/Author&gt;&lt;Year&gt;2018&lt;/Year&gt;&lt;RecNum&gt;203&lt;/RecNum&gt;&lt;DisplayText&gt;&lt;style face="superscript"&gt;76&lt;/style&gt;&lt;/DisplayText&gt;&lt;record&gt;&lt;rec-number&gt;203&lt;/rec-number&gt;&lt;foreign-keys&gt;&lt;key app="EN" db-id="a9tspfsz9w9a9xe2tr2pf9r9w5vfearwsxwf" timestamp="1639479531"&gt;203&lt;/key&gt;&lt;/foreign-keys&gt;&lt;ref-type name="Journal Article"&gt;17&lt;/ref-type&gt;&lt;contributors&gt;&lt;authors&gt;&lt;author&gt;Messous, S.&lt;/author&gt;&lt;author&gt;Grissa, M. H.&lt;/author&gt;&lt;author&gt;Beltaief, K.&lt;/author&gt;&lt;author&gt;Boukef, R.&lt;/author&gt;&lt;author&gt;Nouira, S.&lt;/author&gt;&lt;author&gt;Mastouri, M.&lt;/author&gt;&lt;/authors&gt;&lt;/contributors&gt;&lt;titles&gt;&lt;title&gt;Bacteriology of acute exacerbations of chronic obstructive pulmonary disease in Tunisia&lt;/title&gt;&lt;secondary-title&gt;Revue des Maladies Respiratoires&lt;/secondary-title&gt;&lt;short-title&gt;Bactériologie des exacerbations aiguës des bronchopneumopathies chroniques obstructives en Tunisie&lt;/short-title&gt;&lt;/titles&gt;&lt;periodical&gt;&lt;full-title&gt;Revue des Maladies Respiratoires&lt;/full-title&gt;&lt;/periodical&gt;&lt;pages&gt;36-47&lt;/pages&gt;&lt;volume&gt;35&lt;/volume&gt;&lt;number&gt;1&lt;/number&gt;&lt;dates&gt;&lt;year&gt;2018&lt;/year&gt;&lt;/dates&gt;&lt;work-type&gt;Article&lt;/work-type&gt;&lt;urls&gt;&lt;related-urls&gt;&lt;url&gt;https://www.scopus.com/inward/record.uri?eid=2-s2.0-85041097159&amp;amp;doi=10.1016%2fj.rmr.2017.03.035&amp;amp;partnerID=40&amp;amp;md5=cb4d83c721e651e11b716b191669bfdc&lt;/url&gt;&lt;/related-urls&gt;&lt;/urls&gt;&lt;electronic-resource-num&gt;10.1016/j.rmr.2017.03.035&lt;/electronic-resource-num&gt;&lt;remote-database-name&gt;Scopus&lt;/remote-database-name&gt;&lt;/record&gt;&lt;/Cite&gt;&lt;/EndNote&gt;</w:instrText>
            </w:r>
            <w:r>
              <w:fldChar w:fldCharType="separate"/>
            </w:r>
            <w:r w:rsidRPr="00D70AD8">
              <w:rPr>
                <w:noProof/>
                <w:vertAlign w:val="superscript"/>
              </w:rPr>
              <w:t>76</w:t>
            </w:r>
            <w:r>
              <w:fldChar w:fldCharType="end"/>
            </w:r>
          </w:p>
        </w:tc>
        <w:tc>
          <w:tcPr>
            <w:tcW w:w="900" w:type="dxa"/>
          </w:tcPr>
          <w:p w14:paraId="2CBB5F0A" w14:textId="2668FF25" w:rsidR="00B31D50" w:rsidRPr="00CA0FE9" w:rsidRDefault="00B31D50" w:rsidP="00F01A45">
            <w:r>
              <w:t>3</w:t>
            </w:r>
          </w:p>
        </w:tc>
      </w:tr>
      <w:tr w:rsidR="00B31D50" w:rsidRPr="00133644" w14:paraId="6B974FD4" w14:textId="2B39C997" w:rsidTr="00B31D50">
        <w:tc>
          <w:tcPr>
            <w:tcW w:w="1033" w:type="dxa"/>
          </w:tcPr>
          <w:p w14:paraId="11E80847" w14:textId="7BF73D73" w:rsidR="00B31D50" w:rsidRPr="006A0113" w:rsidRDefault="00B31D50" w:rsidP="00E90AA8">
            <w:r w:rsidRPr="004C68B5">
              <w:t xml:space="preserve">Q fever/ C. </w:t>
            </w:r>
            <w:proofErr w:type="spellStart"/>
            <w:r w:rsidRPr="004C68B5">
              <w:t>burnetii</w:t>
            </w:r>
            <w:proofErr w:type="spellEnd"/>
          </w:p>
        </w:tc>
        <w:tc>
          <w:tcPr>
            <w:tcW w:w="767" w:type="dxa"/>
          </w:tcPr>
          <w:p w14:paraId="0D9233CF" w14:textId="56FD5EFC" w:rsidR="00B31D50" w:rsidRPr="006A0113" w:rsidRDefault="00B31D50" w:rsidP="00E90AA8">
            <w:r w:rsidRPr="004C68B5">
              <w:t>2018</w:t>
            </w:r>
          </w:p>
        </w:tc>
        <w:tc>
          <w:tcPr>
            <w:tcW w:w="810" w:type="dxa"/>
          </w:tcPr>
          <w:p w14:paraId="3CDA3F87" w14:textId="5131CD47" w:rsidR="00B31D50" w:rsidRPr="006A0113" w:rsidRDefault="00B31D50" w:rsidP="00E90AA8">
            <w:r w:rsidRPr="004C68B5">
              <w:t>Tunisia</w:t>
            </w:r>
          </w:p>
        </w:tc>
        <w:tc>
          <w:tcPr>
            <w:tcW w:w="1170" w:type="dxa"/>
          </w:tcPr>
          <w:p w14:paraId="1BC3E1C8" w14:textId="7E9CED90" w:rsidR="00B31D50" w:rsidRPr="006A0113" w:rsidRDefault="00B31D50" w:rsidP="00E90AA8">
            <w:r w:rsidRPr="004C68B5">
              <w:t>Cross sectional</w:t>
            </w:r>
          </w:p>
        </w:tc>
        <w:tc>
          <w:tcPr>
            <w:tcW w:w="1260" w:type="dxa"/>
          </w:tcPr>
          <w:p w14:paraId="44B970ED" w14:textId="6552A62B" w:rsidR="00B31D50" w:rsidRPr="006A0113" w:rsidRDefault="00B31D50" w:rsidP="00E90AA8">
            <w:r>
              <w:t>c</w:t>
            </w:r>
            <w:r w:rsidRPr="004C68B5">
              <w:t>amel</w:t>
            </w:r>
          </w:p>
        </w:tc>
        <w:tc>
          <w:tcPr>
            <w:tcW w:w="1620" w:type="dxa"/>
          </w:tcPr>
          <w:p w14:paraId="192E0194" w14:textId="2EBDBF60" w:rsidR="00B31D50" w:rsidRPr="006A0113" w:rsidRDefault="00B31D50" w:rsidP="00E90AA8">
            <w:r w:rsidRPr="004C68B5">
              <w:t>534 serum sample</w:t>
            </w:r>
          </w:p>
        </w:tc>
        <w:tc>
          <w:tcPr>
            <w:tcW w:w="3240" w:type="dxa"/>
          </w:tcPr>
          <w:p w14:paraId="14FF3733" w14:textId="4063941A" w:rsidR="00B31D50" w:rsidRPr="006A0113" w:rsidRDefault="00B31D50" w:rsidP="00E90AA8">
            <w:r w:rsidRPr="004C68B5">
              <w:t xml:space="preserve">Overall, 237 camels (44%, 95%CI: 0.40-0.49) were seropositive to C. </w:t>
            </w:r>
            <w:proofErr w:type="spellStart"/>
            <w:r w:rsidRPr="004C68B5">
              <w:t>burnetii</w:t>
            </w:r>
            <w:proofErr w:type="spellEnd"/>
          </w:p>
        </w:tc>
        <w:tc>
          <w:tcPr>
            <w:tcW w:w="1260" w:type="dxa"/>
          </w:tcPr>
          <w:p w14:paraId="1DF56E5B" w14:textId="43238691" w:rsidR="00B31D50" w:rsidRPr="006A0113" w:rsidRDefault="00B31D50" w:rsidP="00E90AA8">
            <w:proofErr w:type="spellStart"/>
            <w:r w:rsidRPr="004C68B5">
              <w:t>Selmi</w:t>
            </w:r>
            <w:proofErr w:type="spellEnd"/>
            <w:r w:rsidRPr="004C68B5">
              <w:t>, R.</w:t>
            </w:r>
            <w:r w:rsidRPr="006A0113">
              <w:t xml:space="preserve"> </w:t>
            </w:r>
            <w:r>
              <w:fldChar w:fldCharType="begin">
                <w:fldData xml:space="preserve">PEVuZE5vdGU+PENpdGU+PEF1dGhvcj5TZWxtaTwvQXV0aG9yPjxZZWFyPjIwMTg8L1llYXI+PFJl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</w:fldData>
              </w:fldChar>
            </w:r>
            <w:r>
              <w:instrText xml:space="preserve"> ADDIN EN.CITE </w:instrText>
            </w:r>
            <w:r>
              <w:fldChar w:fldCharType="begin">
                <w:fldData xml:space="preserve">PEVuZE5vdGU+PENpdGU+PEF1dGhvcj5TZWxtaTwvQXV0aG9yPjxZZWFyPjIwMTg8L1llYXI+PFJl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</w:fldData>
              </w:fldChar>
            </w:r>
            <w:r>
              <w:instrText xml:space="preserve"> ADDIN EN.CITE.DATA </w:instrText>
            </w:r>
            <w:r>
              <w:fldChar w:fldCharType="end"/>
            </w:r>
            <w:r>
              <w:fldChar w:fldCharType="separate"/>
            </w:r>
            <w:r w:rsidRPr="00D70AD8">
              <w:rPr>
                <w:noProof/>
                <w:vertAlign w:val="superscript"/>
              </w:rPr>
              <w:t>77</w:t>
            </w:r>
            <w:r>
              <w:fldChar w:fldCharType="end"/>
            </w:r>
          </w:p>
        </w:tc>
        <w:tc>
          <w:tcPr>
            <w:tcW w:w="900" w:type="dxa"/>
          </w:tcPr>
          <w:p w14:paraId="62F78038" w14:textId="77777777" w:rsidR="00B31D50" w:rsidRPr="004C68B5" w:rsidRDefault="00B31D50" w:rsidP="00E90AA8"/>
        </w:tc>
      </w:tr>
      <w:tr w:rsidR="00B31D50" w:rsidRPr="00133644" w14:paraId="793F9CF5" w14:textId="4BFEC06E" w:rsidTr="00B31D50">
        <w:tc>
          <w:tcPr>
            <w:tcW w:w="1033" w:type="dxa"/>
          </w:tcPr>
          <w:p w14:paraId="2FB78C78" w14:textId="437A594C" w:rsidR="00B31D50" w:rsidRPr="00133644" w:rsidRDefault="00B31D50" w:rsidP="00D41867">
            <w:r w:rsidRPr="00807D53">
              <w:lastRenderedPageBreak/>
              <w:t xml:space="preserve">Q fever/ C. </w:t>
            </w:r>
            <w:proofErr w:type="spellStart"/>
            <w:r w:rsidRPr="00807D53">
              <w:t>burnetii</w:t>
            </w:r>
            <w:proofErr w:type="spellEnd"/>
          </w:p>
        </w:tc>
        <w:tc>
          <w:tcPr>
            <w:tcW w:w="767" w:type="dxa"/>
          </w:tcPr>
          <w:p w14:paraId="2F94A106" w14:textId="47C09106" w:rsidR="00B31D50" w:rsidRPr="00133644" w:rsidRDefault="00B31D50" w:rsidP="00D41867">
            <w:pPr>
              <w:rPr>
                <w:rtl/>
              </w:rPr>
            </w:pPr>
            <w:r w:rsidRPr="00807D53">
              <w:t>20</w:t>
            </w:r>
            <w:r>
              <w:t>19</w:t>
            </w:r>
          </w:p>
        </w:tc>
        <w:tc>
          <w:tcPr>
            <w:tcW w:w="810" w:type="dxa"/>
          </w:tcPr>
          <w:p w14:paraId="73F23D51" w14:textId="418879E8" w:rsidR="00B31D50" w:rsidRPr="00133644" w:rsidRDefault="00B31D50" w:rsidP="00D41867">
            <w:r w:rsidRPr="00BE6AC0">
              <w:t>Iran</w:t>
            </w:r>
          </w:p>
        </w:tc>
        <w:tc>
          <w:tcPr>
            <w:tcW w:w="1170" w:type="dxa"/>
          </w:tcPr>
          <w:p w14:paraId="2F2739F9" w14:textId="2BB9943F" w:rsidR="00B31D50" w:rsidRPr="008573EF" w:rsidRDefault="00B31D50" w:rsidP="00D41867">
            <w:r w:rsidRPr="00807D53">
              <w:t>Cross sectional</w:t>
            </w:r>
          </w:p>
        </w:tc>
        <w:tc>
          <w:tcPr>
            <w:tcW w:w="1260" w:type="dxa"/>
          </w:tcPr>
          <w:p w14:paraId="0EE7CE84" w14:textId="0978FBFF" w:rsidR="00B31D50" w:rsidRPr="00133644" w:rsidRDefault="00B31D50" w:rsidP="00D41867">
            <w:r w:rsidRPr="00807D53">
              <w:t>human</w:t>
            </w:r>
          </w:p>
        </w:tc>
        <w:tc>
          <w:tcPr>
            <w:tcW w:w="1620" w:type="dxa"/>
          </w:tcPr>
          <w:p w14:paraId="6DEA553F" w14:textId="01682794" w:rsidR="00B31D50" w:rsidRPr="00133644" w:rsidRDefault="00B31D50" w:rsidP="00D41867">
            <w:r w:rsidRPr="00807D53">
              <w:t>216 serum samples</w:t>
            </w:r>
          </w:p>
        </w:tc>
        <w:tc>
          <w:tcPr>
            <w:tcW w:w="3240" w:type="dxa"/>
          </w:tcPr>
          <w:p w14:paraId="51D55409" w14:textId="13C30640" w:rsidR="00B31D50" w:rsidRPr="00133644" w:rsidRDefault="00B31D50" w:rsidP="00D41867">
            <w:r w:rsidRPr="00807D53">
              <w:t xml:space="preserve">9/216 (4.2%) case was positive for </w:t>
            </w:r>
            <w:proofErr w:type="spellStart"/>
            <w:r w:rsidRPr="00807D53">
              <w:t>coxiella</w:t>
            </w:r>
            <w:proofErr w:type="spellEnd"/>
            <w:r w:rsidRPr="00807D53">
              <w:t xml:space="preserve"> burnetiid.</w:t>
            </w:r>
          </w:p>
        </w:tc>
        <w:tc>
          <w:tcPr>
            <w:tcW w:w="1260" w:type="dxa"/>
          </w:tcPr>
          <w:p w14:paraId="0005CABE" w14:textId="1F2101D8" w:rsidR="00B31D50" w:rsidRPr="00133644" w:rsidRDefault="00B31D50" w:rsidP="00D41867">
            <w:proofErr w:type="spellStart"/>
            <w:r w:rsidRPr="00807D53">
              <w:t>Esmaeili</w:t>
            </w:r>
            <w:proofErr w:type="spellEnd"/>
            <w:r w:rsidRPr="00807D53">
              <w:t>, S.</w:t>
            </w:r>
            <w:r>
              <w:fldChar w:fldCharType="begin">
                <w:fldData xml:space="preserve">PEVuZE5vdGU+PENpdGU+PEF1dGhvcj5Fc21hZWlsaTwvQXV0aG9yPjxZZWFyPjIwMTk8L1llYXI+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Fc21hZWlsaTwvQXV0aG9yPjxZZWFyPjIwMTk8L1llYXI+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sidRPr="00D70AD8">
              <w:rPr>
                <w:noProof/>
                <w:vertAlign w:val="superscript"/>
              </w:rPr>
              <w:t>78</w:t>
            </w:r>
            <w:r>
              <w:fldChar w:fldCharType="end"/>
            </w:r>
          </w:p>
        </w:tc>
        <w:tc>
          <w:tcPr>
            <w:tcW w:w="900" w:type="dxa"/>
          </w:tcPr>
          <w:p w14:paraId="07291EDF" w14:textId="77777777" w:rsidR="00B31D50" w:rsidRPr="00807D53" w:rsidRDefault="00B31D50" w:rsidP="00D41867"/>
        </w:tc>
      </w:tr>
      <w:tr w:rsidR="00B31D50" w:rsidRPr="00133644" w14:paraId="7A8D675B" w14:textId="4F91FB7F" w:rsidTr="00B31D50">
        <w:tc>
          <w:tcPr>
            <w:tcW w:w="1033" w:type="dxa"/>
          </w:tcPr>
          <w:p w14:paraId="264EC3A9" w14:textId="1A2C60DD" w:rsidR="00B31D50" w:rsidRPr="00133644" w:rsidRDefault="00B31D50" w:rsidP="00FB0373">
            <w:r w:rsidRPr="00133644">
              <w:t xml:space="preserve">Q fever/ C. </w:t>
            </w:r>
            <w:proofErr w:type="spellStart"/>
            <w:r w:rsidRPr="00133644">
              <w:t>burnetii</w:t>
            </w:r>
            <w:proofErr w:type="spellEnd"/>
          </w:p>
        </w:tc>
        <w:tc>
          <w:tcPr>
            <w:tcW w:w="767" w:type="dxa"/>
          </w:tcPr>
          <w:p w14:paraId="36B4E30B" w14:textId="338CCD69" w:rsidR="00B31D50" w:rsidRPr="00133644" w:rsidRDefault="00B31D50" w:rsidP="00FB0373">
            <w:pPr>
              <w:rPr>
                <w:rtl/>
              </w:rPr>
            </w:pPr>
            <w:r w:rsidRPr="00133644">
              <w:t>2019</w:t>
            </w:r>
          </w:p>
        </w:tc>
        <w:tc>
          <w:tcPr>
            <w:tcW w:w="810" w:type="dxa"/>
          </w:tcPr>
          <w:p w14:paraId="5476DCC2" w14:textId="6E1FFC7C" w:rsidR="00B31D50" w:rsidRPr="00133644" w:rsidRDefault="00B31D50" w:rsidP="00FB0373">
            <w:r w:rsidRPr="00C452FD">
              <w:t>Iran</w:t>
            </w:r>
          </w:p>
        </w:tc>
        <w:tc>
          <w:tcPr>
            <w:tcW w:w="1170" w:type="dxa"/>
          </w:tcPr>
          <w:p w14:paraId="6EFFEE6B" w14:textId="1184B7A3" w:rsidR="00B31D50" w:rsidRPr="008573EF" w:rsidRDefault="00B31D50" w:rsidP="00FB0373">
            <w:r w:rsidRPr="0086522B">
              <w:t>Cross-sectional</w:t>
            </w:r>
          </w:p>
        </w:tc>
        <w:tc>
          <w:tcPr>
            <w:tcW w:w="1260" w:type="dxa"/>
          </w:tcPr>
          <w:p w14:paraId="6B6A66F2" w14:textId="2B85A73B" w:rsidR="00B31D50" w:rsidRPr="00133644" w:rsidRDefault="00B31D50" w:rsidP="00FB0373">
            <w:r w:rsidRPr="00133644">
              <w:t>human</w:t>
            </w:r>
          </w:p>
        </w:tc>
        <w:tc>
          <w:tcPr>
            <w:tcW w:w="1620" w:type="dxa"/>
          </w:tcPr>
          <w:p w14:paraId="6BFC374A" w14:textId="416D530F" w:rsidR="00B31D50" w:rsidRPr="00133644" w:rsidRDefault="00B31D50" w:rsidP="00FB0373">
            <w:r w:rsidRPr="00133644">
              <w:t>476</w:t>
            </w:r>
            <w:r>
              <w:t xml:space="preserve"> </w:t>
            </w:r>
            <w:r w:rsidRPr="00DB470A">
              <w:t>serum sample</w:t>
            </w:r>
          </w:p>
        </w:tc>
        <w:tc>
          <w:tcPr>
            <w:tcW w:w="3240" w:type="dxa"/>
          </w:tcPr>
          <w:p w14:paraId="45E208F2" w14:textId="1A182B03" w:rsidR="00B31D50" w:rsidRPr="00133644" w:rsidRDefault="00B31D50" w:rsidP="00FB0373">
            <w:r w:rsidRPr="00133644">
              <w:t>The prevalence of acute Q fever was 5.37% (95% CI: 1.84, 14.61%).</w:t>
            </w:r>
          </w:p>
        </w:tc>
        <w:tc>
          <w:tcPr>
            <w:tcW w:w="1260" w:type="dxa"/>
          </w:tcPr>
          <w:p w14:paraId="2C36CD49" w14:textId="1AF6D0AE" w:rsidR="00B31D50" w:rsidRPr="00133644" w:rsidRDefault="00B31D50" w:rsidP="00FB0373">
            <w:pPr>
              <w:spacing w:after="160" w:line="259" w:lineRule="auto"/>
            </w:pPr>
            <w:proofErr w:type="spellStart"/>
            <w:r w:rsidRPr="00133644">
              <w:t>Ghasemian</w:t>
            </w:r>
            <w:proofErr w:type="spellEnd"/>
            <w:r w:rsidRPr="00133644">
              <w:t>, R.</w:t>
            </w:r>
            <w:r>
              <w:fldChar w:fldCharType="begin"/>
            </w:r>
            <w:r>
              <w:instrText xml:space="preserve"> ADDIN EN.CITE &lt;EndNote&gt;&lt;Cite&gt;&lt;Author&gt;Ghasemian&lt;/Author&gt;&lt;Year&gt;2019&lt;/Year&gt;&lt;RecNum&gt;177&lt;/RecNum&gt;&lt;DisplayText&gt;&lt;style face="superscript"&gt;79&lt;/style&gt;&lt;/DisplayText&gt;&lt;record&gt;&lt;rec-number&gt;177&lt;/rec-number&gt;&lt;foreign-keys&gt;&lt;key app="EN" db-id="a9tspfsz9w9a9xe2tr2pf9r9w5vfearwsxwf" timestamp="1639479531"&gt;177&lt;/key&gt;&lt;/foreign-keys&gt;&lt;ref-type name="Journal Article"&gt;17&lt;/ref-type&gt;&lt;contributors&gt;&lt;authors&gt;&lt;author&gt;Ghasemian, R.&lt;/author&gt;&lt;author&gt;Mostafavi, E.&lt;/author&gt;&lt;author&gt;Esmaeili, S.&lt;/author&gt;&lt;author&gt;Arabsheybani, S.&lt;/author&gt;&lt;author&gt;Davoodi, L.&lt;/author&gt;&lt;/authors&gt;&lt;/contributors&gt;&lt;titles&gt;&lt;title&gt;Epidemiologic investigation of acute q fever in North of Iran&lt;/title&gt;&lt;secondary-title&gt;Journal of Mazandaran University of Medical Sciences&lt;/secondary-title&gt;&lt;/titles&gt;&lt;periodical&gt;&lt;full-title&gt;Journal of Mazandaran University of Medical Sciences&lt;/full-title&gt;&lt;/periodical&gt;&lt;pages&gt;100-106&lt;/pages&gt;&lt;volume&gt;29&lt;/volume&gt;&lt;number&gt;173&lt;/number&gt;&lt;dates&gt;&lt;year&gt;2019&lt;/year&gt;&lt;/dates&gt;&lt;work-type&gt;Article&lt;/work-type&gt;&lt;urls&gt;&lt;related-urls&gt;&lt;url&gt;https://www.scopus.com/inward/record.uri?eid=2-s2.0-85070400074&amp;amp;partnerID=40&amp;amp;md5=182bc07937695d442615fe2bb3c9c3d2&lt;/url&gt;&lt;/related-urls&gt;&lt;/urls&gt;&lt;remote-database-name&gt;Scopus&lt;/remote-database-name&gt;&lt;/record&gt;&lt;/Cite&gt;&lt;/EndNote&gt;</w:instrText>
            </w:r>
            <w:r>
              <w:fldChar w:fldCharType="separate"/>
            </w:r>
            <w:r w:rsidRPr="00D70AD8">
              <w:rPr>
                <w:noProof/>
                <w:vertAlign w:val="superscript"/>
              </w:rPr>
              <w:t>79</w:t>
            </w:r>
            <w:r>
              <w:fldChar w:fldCharType="end"/>
            </w:r>
          </w:p>
          <w:p w14:paraId="0B7DF785" w14:textId="77777777" w:rsidR="00B31D50" w:rsidRPr="00133644" w:rsidRDefault="00B31D50" w:rsidP="00FB0373"/>
        </w:tc>
        <w:tc>
          <w:tcPr>
            <w:tcW w:w="900" w:type="dxa"/>
          </w:tcPr>
          <w:p w14:paraId="2E6A109A" w14:textId="3C8004AB" w:rsidR="00B31D50" w:rsidRPr="00133644" w:rsidRDefault="0042688D" w:rsidP="00FB0373">
            <w:r>
              <w:t>6</w:t>
            </w:r>
          </w:p>
        </w:tc>
      </w:tr>
      <w:tr w:rsidR="00B31D50" w:rsidRPr="00133644" w14:paraId="6AC51E85" w14:textId="360BB924" w:rsidTr="00B31D50">
        <w:tc>
          <w:tcPr>
            <w:tcW w:w="1033" w:type="dxa"/>
          </w:tcPr>
          <w:p w14:paraId="60064A41" w14:textId="4F33979F" w:rsidR="00B31D50" w:rsidRPr="00133644" w:rsidRDefault="00B31D50" w:rsidP="00D41867">
            <w:r w:rsidRPr="00FA6125">
              <w:t xml:space="preserve">Q fever/ C. </w:t>
            </w:r>
            <w:proofErr w:type="spellStart"/>
            <w:r w:rsidRPr="00FA6125">
              <w:t>burnetii</w:t>
            </w:r>
            <w:proofErr w:type="spellEnd"/>
          </w:p>
        </w:tc>
        <w:tc>
          <w:tcPr>
            <w:tcW w:w="767" w:type="dxa"/>
          </w:tcPr>
          <w:p w14:paraId="6C5B78C7" w14:textId="094C841C" w:rsidR="00B31D50" w:rsidRPr="00133644" w:rsidRDefault="00B31D50" w:rsidP="00D41867">
            <w:pPr>
              <w:rPr>
                <w:rtl/>
              </w:rPr>
            </w:pPr>
            <w:r w:rsidRPr="00133644">
              <w:t>2019</w:t>
            </w:r>
          </w:p>
        </w:tc>
        <w:tc>
          <w:tcPr>
            <w:tcW w:w="810" w:type="dxa"/>
          </w:tcPr>
          <w:p w14:paraId="0C3549FB" w14:textId="5774D560" w:rsidR="00B31D50" w:rsidRPr="00133644" w:rsidRDefault="00B31D50" w:rsidP="00D41867">
            <w:r w:rsidRPr="006F6DEE">
              <w:t>Iran</w:t>
            </w:r>
          </w:p>
        </w:tc>
        <w:tc>
          <w:tcPr>
            <w:tcW w:w="1170" w:type="dxa"/>
          </w:tcPr>
          <w:p w14:paraId="7363D402" w14:textId="382AAE59" w:rsidR="00B31D50" w:rsidRPr="008573EF" w:rsidRDefault="00B31D50" w:rsidP="00D41867">
            <w:r w:rsidRPr="006668F6">
              <w:t>Cross sectional</w:t>
            </w:r>
          </w:p>
        </w:tc>
        <w:tc>
          <w:tcPr>
            <w:tcW w:w="1260" w:type="dxa"/>
          </w:tcPr>
          <w:p w14:paraId="57C948E9" w14:textId="15D76EA3" w:rsidR="00B31D50" w:rsidRPr="00133644" w:rsidRDefault="00B31D50" w:rsidP="00D41867">
            <w:r w:rsidRPr="00133644">
              <w:t>cattle</w:t>
            </w:r>
          </w:p>
        </w:tc>
        <w:tc>
          <w:tcPr>
            <w:tcW w:w="1620" w:type="dxa"/>
          </w:tcPr>
          <w:p w14:paraId="5FFEF9F8" w14:textId="7CCAA589" w:rsidR="00B31D50" w:rsidRPr="00133644" w:rsidRDefault="00B31D50" w:rsidP="00D41867">
            <w:r>
              <w:t>420</w:t>
            </w:r>
            <w:r w:rsidRPr="00133644">
              <w:t xml:space="preserve"> milk sample</w:t>
            </w:r>
            <w:r>
              <w:t xml:space="preserve"> </w:t>
            </w:r>
          </w:p>
        </w:tc>
        <w:tc>
          <w:tcPr>
            <w:tcW w:w="3240" w:type="dxa"/>
          </w:tcPr>
          <w:p w14:paraId="53C88B70" w14:textId="0BF20E40" w:rsidR="00B31D50" w:rsidRPr="00133644" w:rsidRDefault="00B31D50" w:rsidP="00D41867">
            <w:r w:rsidRPr="00133644">
              <w:t xml:space="preserve">The results showed that 14.6% cattle samples) were positive for C. </w:t>
            </w:r>
            <w:proofErr w:type="spellStart"/>
            <w:r w:rsidRPr="00133644">
              <w:t>burnetii</w:t>
            </w:r>
            <w:proofErr w:type="spellEnd"/>
            <w:r w:rsidRPr="00133644">
              <w:t>.</w:t>
            </w:r>
          </w:p>
        </w:tc>
        <w:tc>
          <w:tcPr>
            <w:tcW w:w="1260" w:type="dxa"/>
          </w:tcPr>
          <w:p w14:paraId="1A6E7605" w14:textId="13FB615F" w:rsidR="00B31D50" w:rsidRPr="00133644" w:rsidRDefault="00B31D50" w:rsidP="00D41867">
            <w:pPr>
              <w:spacing w:after="160" w:line="259" w:lineRule="auto"/>
            </w:pPr>
            <w:proofErr w:type="spellStart"/>
            <w:r w:rsidRPr="00133644">
              <w:t>Khademi</w:t>
            </w:r>
            <w:proofErr w:type="spellEnd"/>
            <w:r w:rsidRPr="00133644">
              <w:t>, P.</w:t>
            </w:r>
            <w:r>
              <w:fldChar w:fldCharType="begin"/>
            </w:r>
            <w:r>
              <w:instrText xml:space="preserve"> ADDIN EN.CITE &lt;EndNote&gt;&lt;Cite&gt;&lt;Author&gt;Khademi&lt;/Author&gt;&lt;Year&gt;2019&lt;/Year&gt;&lt;RecNum&gt;154&lt;/RecNum&gt;&lt;DisplayText&gt;&lt;style face="superscript"&gt;80&lt;/style&gt;&lt;/DisplayText&gt;&lt;record&gt;&lt;rec-number&gt;154&lt;/rec-number&gt;&lt;foreign-keys&gt;&lt;key app="EN" db-id="a9tspfsz9w9a9xe2tr2pf9r9w5vfearwsxwf" timestamp="1639479531"&gt;154&lt;/key&gt;&lt;/foreign-keys&gt;&lt;ref-type name="Journal Article"&gt;17&lt;/ref-type&gt;&lt;contributors&gt;&lt;authors&gt;&lt;author&gt;Khademi, P.&lt;/author&gt;&lt;author&gt;Ownagh, A.&lt;/author&gt;&lt;author&gt;Mardani, K.&lt;/author&gt;&lt;author&gt;Khalili, M.&lt;/author&gt;&lt;/authors&gt;&lt;/contributors&gt;&lt;titles&gt;&lt;title&gt;Prevalence of Coxiella burnetii in milk collected from buffalo (water buffalo) and cattle dairy farms in Northwest of Iran&lt;/title&gt;&lt;secondary-title&gt;Comparative Immunology, Microbiology and Infectious Diseases&lt;/secondary-title&gt;&lt;/titles&gt;&lt;periodical&gt;&lt;full-title&gt;Comparative Immunology, Microbiology and Infectious Diseases&lt;/full-title&gt;&lt;/periodical&gt;&lt;volume&gt;67&lt;/volume&gt;&lt;dates&gt;&lt;year&gt;2019&lt;/year&gt;&lt;/dates&gt;&lt;work-type&gt;Article&lt;/work-type&gt;&lt;urls&gt;&lt;related-urls&gt;&lt;url&gt;https://www.scopus.com/inward/record.uri?eid=2-s2.0-85073204761&amp;amp;doi=10.1016%2fj.cimid.2019.101368&amp;amp;partnerID=40&amp;amp;md5=d7694395ecd8875493a2c33c13a6b969&lt;/url&gt;&lt;/related-urls&gt;&lt;/urls&gt;&lt;custom7&gt;101368&lt;/custom7&gt;&lt;electronic-resource-num&gt;10.1016/j.cimid.2019.101368&lt;/electronic-resource-num&gt;&lt;remote-database-name&gt;Scopus&lt;/remote-database-name&gt;&lt;/record&gt;&lt;/Cite&gt;&lt;/EndNote&gt;</w:instrText>
            </w:r>
            <w:r>
              <w:fldChar w:fldCharType="separate"/>
            </w:r>
            <w:r w:rsidRPr="00D70AD8">
              <w:rPr>
                <w:noProof/>
                <w:vertAlign w:val="superscript"/>
              </w:rPr>
              <w:t>80</w:t>
            </w:r>
            <w:r>
              <w:fldChar w:fldCharType="end"/>
            </w:r>
          </w:p>
          <w:p w14:paraId="4F9A3A8D" w14:textId="77777777" w:rsidR="00B31D50" w:rsidRPr="00133644" w:rsidRDefault="00B31D50" w:rsidP="00D41867"/>
        </w:tc>
        <w:tc>
          <w:tcPr>
            <w:tcW w:w="900" w:type="dxa"/>
          </w:tcPr>
          <w:p w14:paraId="7ACA61B5" w14:textId="77777777" w:rsidR="00B31D50" w:rsidRPr="00133644" w:rsidRDefault="00B31D50" w:rsidP="00D41867"/>
        </w:tc>
      </w:tr>
      <w:tr w:rsidR="00B31D50" w:rsidRPr="00133644" w14:paraId="310E1A02" w14:textId="41134F78" w:rsidTr="00B31D50">
        <w:tc>
          <w:tcPr>
            <w:tcW w:w="1033" w:type="dxa"/>
          </w:tcPr>
          <w:p w14:paraId="23590A81" w14:textId="1B522D39" w:rsidR="00B31D50" w:rsidRPr="00FA6125" w:rsidRDefault="00B31D50" w:rsidP="00D41867">
            <w:r w:rsidRPr="001A72F3">
              <w:t xml:space="preserve">Q fever/ C. </w:t>
            </w:r>
            <w:proofErr w:type="spellStart"/>
            <w:r w:rsidRPr="001A72F3">
              <w:t>burnetii</w:t>
            </w:r>
            <w:proofErr w:type="spellEnd"/>
          </w:p>
        </w:tc>
        <w:tc>
          <w:tcPr>
            <w:tcW w:w="767" w:type="dxa"/>
          </w:tcPr>
          <w:p w14:paraId="29F4B68E" w14:textId="3A9DB65B" w:rsidR="00B31D50" w:rsidRPr="00133644" w:rsidRDefault="00B31D50" w:rsidP="00D41867">
            <w:r w:rsidRPr="001A72F3">
              <w:t>2019</w:t>
            </w:r>
          </w:p>
        </w:tc>
        <w:tc>
          <w:tcPr>
            <w:tcW w:w="810" w:type="dxa"/>
          </w:tcPr>
          <w:p w14:paraId="2C0C2833" w14:textId="4F6981F2" w:rsidR="00B31D50" w:rsidRPr="006F6DEE" w:rsidRDefault="00B31D50" w:rsidP="00D41867">
            <w:r w:rsidRPr="001A72F3">
              <w:t>Egypt</w:t>
            </w:r>
          </w:p>
        </w:tc>
        <w:tc>
          <w:tcPr>
            <w:tcW w:w="1170" w:type="dxa"/>
          </w:tcPr>
          <w:p w14:paraId="696EF25C" w14:textId="1DAB064B" w:rsidR="00B31D50" w:rsidRPr="006668F6" w:rsidRDefault="00B31D50" w:rsidP="00D41867">
            <w:r w:rsidRPr="001A72F3">
              <w:t>Cross sectional</w:t>
            </w:r>
          </w:p>
        </w:tc>
        <w:tc>
          <w:tcPr>
            <w:tcW w:w="1260" w:type="dxa"/>
          </w:tcPr>
          <w:p w14:paraId="60549859" w14:textId="451D3BDE" w:rsidR="00B31D50" w:rsidRPr="00133644" w:rsidRDefault="00B31D50" w:rsidP="00D41867">
            <w:r w:rsidRPr="001A72F3">
              <w:t>camel</w:t>
            </w:r>
          </w:p>
        </w:tc>
        <w:tc>
          <w:tcPr>
            <w:tcW w:w="1620" w:type="dxa"/>
          </w:tcPr>
          <w:p w14:paraId="286581E0" w14:textId="0D8E9E93" w:rsidR="00B31D50" w:rsidRPr="00133644" w:rsidRDefault="00B31D50" w:rsidP="00D41867">
            <w:r w:rsidRPr="001A72F3">
              <w:t>112 blood sample</w:t>
            </w:r>
          </w:p>
        </w:tc>
        <w:tc>
          <w:tcPr>
            <w:tcW w:w="3240" w:type="dxa"/>
          </w:tcPr>
          <w:p w14:paraId="5934254C" w14:textId="33662899" w:rsidR="00B31D50" w:rsidRPr="00133644" w:rsidRDefault="00B31D50" w:rsidP="00D41867">
            <w:r w:rsidRPr="001A72F3">
              <w:t xml:space="preserve">Out of 112 camels, 19 were positive for C. </w:t>
            </w:r>
            <w:proofErr w:type="spellStart"/>
            <w:r w:rsidRPr="001A72F3">
              <w:t>burnetii</w:t>
            </w:r>
            <w:proofErr w:type="spellEnd"/>
            <w:r w:rsidRPr="001A72F3">
              <w:t xml:space="preserve"> by qPCR with an overall prevalence of 16.9% </w:t>
            </w:r>
          </w:p>
        </w:tc>
        <w:tc>
          <w:tcPr>
            <w:tcW w:w="1260" w:type="dxa"/>
          </w:tcPr>
          <w:p w14:paraId="4087B3EB" w14:textId="2B0FDA99" w:rsidR="00B31D50" w:rsidRPr="00133644" w:rsidRDefault="00B31D50" w:rsidP="00D41867">
            <w:r w:rsidRPr="001A72F3">
              <w:t>Abdullah, H. H. A. M.</w:t>
            </w:r>
            <w:r>
              <w:fldChar w:fldCharType="begin"/>
            </w:r>
            <w:r>
              <w:instrText xml:space="preserve"> ADDIN EN.CITE &lt;EndNote&gt;&lt;Cite&gt;&lt;Author&gt;Abdullah&lt;/Author&gt;&lt;Year&gt;2019&lt;/Year&gt;&lt;RecNum&gt;152&lt;/RecNum&gt;&lt;DisplayText&gt;&lt;style face="superscript"&gt;81&lt;/style&gt;&lt;/DisplayText&gt;&lt;record&gt;&lt;rec-number&gt;152&lt;/rec-number&gt;&lt;foreign-keys&gt;&lt;key app="EN" db-id="a9tspfsz9w9a9xe2tr2pf9r9w5vfearwsxwf" timestamp="1639479531"&gt;152&lt;/key&gt;&lt;/foreign-keys&gt;&lt;ref-type name="Journal Article"&gt;17&lt;/ref-type&gt;&lt;contributors&gt;&lt;authors&gt;&lt;author&gt;Abdullah, H. H. A. M.&lt;/author&gt;&lt;author&gt;Hussein, H. A.&lt;/author&gt;&lt;author&gt;Abd El-Razik, K. A.&lt;/author&gt;&lt;author&gt;Barakat, A. M. A.&lt;/author&gt;&lt;author&gt;Soliman, Y. A.&lt;/author&gt;&lt;/authors&gt;&lt;/contributors&gt;&lt;titles&gt;&lt;title&gt;Q fever: A neglected disease of camels in Giza and Cairo Provinces, Egypt&lt;/title&gt;&lt;secondary-title&gt;Veterinary World&lt;/secondary-title&gt;&lt;/titles&gt;&lt;periodical&gt;&lt;full-title&gt;Veterinary World&lt;/full-title&gt;&lt;/periodical&gt;&lt;pages&gt;1945-1950&lt;/pages&gt;&lt;volume&gt;12&lt;/volume&gt;&lt;number&gt;12&lt;/number&gt;&lt;dates&gt;&lt;year&gt;2019&lt;/year&gt;&lt;/dates&gt;&lt;work-type&gt;Article&lt;/work-type&gt;&lt;urls&gt;&lt;related-urls&gt;&lt;url&gt;https://www.scopus.com/inward/record.uri?eid=2-s2.0-85077311907&amp;amp;doi=10.14202%2fvetworld.2019.1945-1950&amp;amp;partnerID=40&amp;amp;md5=e0281c8b2aaa0de9bf73b122854ed597&lt;/url&gt;&lt;/related-urls&gt;&lt;/urls&gt;&lt;electronic-resource-num&gt;10.14202/vetworld.2019.1945-1950&lt;/electronic-resource-num&gt;&lt;remote-database-name&gt;Scopus&lt;/remote-database-name&gt;&lt;/record&gt;&lt;/Cite&gt;&lt;/EndNote&gt;</w:instrText>
            </w:r>
            <w:r>
              <w:fldChar w:fldCharType="separate"/>
            </w:r>
            <w:r w:rsidRPr="00D70AD8">
              <w:rPr>
                <w:noProof/>
                <w:vertAlign w:val="superscript"/>
              </w:rPr>
              <w:t>81</w:t>
            </w:r>
            <w:r>
              <w:fldChar w:fldCharType="end"/>
            </w:r>
          </w:p>
        </w:tc>
        <w:tc>
          <w:tcPr>
            <w:tcW w:w="900" w:type="dxa"/>
          </w:tcPr>
          <w:p w14:paraId="1CDC8C08" w14:textId="77777777" w:rsidR="00B31D50" w:rsidRPr="001A72F3" w:rsidRDefault="00B31D50" w:rsidP="00D41867"/>
        </w:tc>
      </w:tr>
      <w:tr w:rsidR="00B31D50" w:rsidRPr="00133644" w14:paraId="5DE0C517" w14:textId="53F4D5CA" w:rsidTr="00B31D50">
        <w:tc>
          <w:tcPr>
            <w:tcW w:w="1033" w:type="dxa"/>
          </w:tcPr>
          <w:p w14:paraId="54818F7B" w14:textId="627E1545" w:rsidR="00B31D50" w:rsidRPr="00FA6125" w:rsidRDefault="00B31D50" w:rsidP="00D41867">
            <w:r w:rsidRPr="00396D4A">
              <w:t xml:space="preserve">Q fever/ C. </w:t>
            </w:r>
            <w:proofErr w:type="spellStart"/>
            <w:r w:rsidRPr="00396D4A">
              <w:t>burnetii</w:t>
            </w:r>
            <w:proofErr w:type="spellEnd"/>
          </w:p>
        </w:tc>
        <w:tc>
          <w:tcPr>
            <w:tcW w:w="767" w:type="dxa"/>
          </w:tcPr>
          <w:p w14:paraId="096A38E7" w14:textId="1A02ECE2" w:rsidR="00B31D50" w:rsidRPr="00133644" w:rsidRDefault="00B31D50" w:rsidP="00D41867">
            <w:r w:rsidRPr="00396D4A">
              <w:t>2019</w:t>
            </w:r>
          </w:p>
        </w:tc>
        <w:tc>
          <w:tcPr>
            <w:tcW w:w="810" w:type="dxa"/>
          </w:tcPr>
          <w:p w14:paraId="4B15B9E1" w14:textId="7D465464" w:rsidR="00B31D50" w:rsidRPr="006F6DEE" w:rsidRDefault="00B31D50" w:rsidP="00D41867">
            <w:r w:rsidRPr="00396D4A">
              <w:t xml:space="preserve">Egypt </w:t>
            </w:r>
          </w:p>
        </w:tc>
        <w:tc>
          <w:tcPr>
            <w:tcW w:w="1170" w:type="dxa"/>
          </w:tcPr>
          <w:p w14:paraId="1B88BCEA" w14:textId="0E208CAC" w:rsidR="00B31D50" w:rsidRPr="006668F6" w:rsidRDefault="00B31D50" w:rsidP="00D41867">
            <w:r w:rsidRPr="00396D4A">
              <w:t>Cross sectional</w:t>
            </w:r>
          </w:p>
        </w:tc>
        <w:tc>
          <w:tcPr>
            <w:tcW w:w="1260" w:type="dxa"/>
          </w:tcPr>
          <w:p w14:paraId="67C41E1E" w14:textId="11C15E35" w:rsidR="00B31D50" w:rsidRPr="00133644" w:rsidRDefault="00B31D50" w:rsidP="00D41867">
            <w:r w:rsidRPr="00396D4A">
              <w:t xml:space="preserve">Sheep, </w:t>
            </w:r>
            <w:r>
              <w:t>h</w:t>
            </w:r>
            <w:r w:rsidRPr="00396D4A">
              <w:t xml:space="preserve">uman </w:t>
            </w:r>
          </w:p>
        </w:tc>
        <w:tc>
          <w:tcPr>
            <w:tcW w:w="1620" w:type="dxa"/>
          </w:tcPr>
          <w:p w14:paraId="69C45F2E" w14:textId="4247C1D0" w:rsidR="00B31D50" w:rsidRPr="00133644" w:rsidRDefault="00B31D50" w:rsidP="00D41867">
            <w:r w:rsidRPr="00396D4A">
              <w:t>276 serum sample (sheep 92, human 184)</w:t>
            </w:r>
          </w:p>
        </w:tc>
        <w:tc>
          <w:tcPr>
            <w:tcW w:w="3240" w:type="dxa"/>
          </w:tcPr>
          <w:p w14:paraId="2D845256" w14:textId="55E328FF" w:rsidR="00B31D50" w:rsidRPr="00133644" w:rsidRDefault="00B31D50" w:rsidP="00D41867">
            <w:r w:rsidRPr="00396D4A">
              <w:t xml:space="preserve">The seroprevalence of anti-C. </w:t>
            </w:r>
            <w:proofErr w:type="spellStart"/>
            <w:r w:rsidRPr="00396D4A">
              <w:t>burnetii</w:t>
            </w:r>
            <w:proofErr w:type="spellEnd"/>
            <w:r w:rsidRPr="00396D4A">
              <w:t xml:space="preserve"> phase II IgG antibodies were 61.96% (57/92) among sheep and 41.85% (77/184) among humans by using ELISA</w:t>
            </w:r>
          </w:p>
        </w:tc>
        <w:tc>
          <w:tcPr>
            <w:tcW w:w="1260" w:type="dxa"/>
          </w:tcPr>
          <w:p w14:paraId="485772ED" w14:textId="57A1D34F" w:rsidR="00B31D50" w:rsidRPr="00133644" w:rsidRDefault="00B31D50" w:rsidP="00D41867">
            <w:proofErr w:type="spellStart"/>
            <w:r w:rsidRPr="00396D4A">
              <w:t>Byomi</w:t>
            </w:r>
            <w:proofErr w:type="spellEnd"/>
            <w:r w:rsidRPr="00396D4A">
              <w:t>, A.</w:t>
            </w:r>
            <w:r>
              <w:fldChar w:fldCharType="begin"/>
            </w:r>
            <w:r>
              <w:instrText xml:space="preserve"> ADDIN EN.CITE &lt;EndNote&gt;&lt;Cite&gt;&lt;Author&gt;Byomi&lt;/Author&gt;&lt;Year&gt;2019&lt;/Year&gt;&lt;RecNum&gt;686&lt;/RecNum&gt;&lt;DisplayText&gt;&lt;style face="superscript"&gt;82&lt;/style&gt;&lt;/DisplayText&gt;&lt;record&gt;&lt;rec-number&gt;686&lt;/rec-number&gt;&lt;foreign-keys&gt;&lt;key app="EN" db-id="a9tspfsz9w9a9xe2tr2pf9r9w5vfearwsxwf" timestamp="1639480131"&gt;686&lt;/key&gt;&lt;/foreign-keys&gt;&lt;ref-type name="Journal Article"&gt;17&lt;/ref-type&gt;&lt;contributors&gt;&lt;authors&gt;&lt;author&gt;Byomi, A.&lt;/author&gt;&lt;author&gt;Zidan, S.&lt;/author&gt;&lt;author&gt;Elkamshishi, M.&lt;/author&gt;&lt;author&gt;Sakr, M.&lt;/author&gt;&lt;author&gt;Elsify, A.&lt;/author&gt;&lt;author&gt;Eissa, N.&lt;/author&gt;&lt;author&gt;Hadad, G.&lt;/author&gt;&lt;/authors&gt;&lt;/contributors&gt;&lt;titles&gt;&lt;title&gt;Some associated risk factors with Coxiella burnetii in sheep, humans and ticks in Menoufiya governorate, Egypt&lt;/title&gt;&lt;secondary-title&gt;Bioscience Research&lt;/secondary-title&gt;&lt;/titles&gt;&lt;periodical&gt;&lt;full-title&gt;Bioscience Research&lt;/full-title&gt;&lt;/periodical&gt;&lt;pages&gt;121-138&lt;/pages&gt;&lt;volume&gt;16&lt;/volume&gt;&lt;dates&gt;&lt;year&gt;2019&lt;/year&gt;&lt;/dates&gt;&lt;isbn&gt;1811-9506&lt;/isbn&gt;&lt;accession-num&gt;WOS:000504869700012&lt;/accession-num&gt;&lt;urls&gt;&lt;related-urls&gt;&lt;url&gt;&amp;lt;Go to ISI&amp;gt;://WOS:000504869700012&lt;/url&gt;&lt;/related-urls&gt;&lt;/urls&gt;&lt;/record&gt;&lt;/Cite&gt;&lt;/EndNote&gt;</w:instrText>
            </w:r>
            <w:r>
              <w:fldChar w:fldCharType="separate"/>
            </w:r>
            <w:r w:rsidRPr="00D70AD8">
              <w:rPr>
                <w:noProof/>
                <w:vertAlign w:val="superscript"/>
              </w:rPr>
              <w:t>82</w:t>
            </w:r>
            <w:r>
              <w:fldChar w:fldCharType="end"/>
            </w:r>
          </w:p>
        </w:tc>
        <w:tc>
          <w:tcPr>
            <w:tcW w:w="900" w:type="dxa"/>
          </w:tcPr>
          <w:p w14:paraId="72BA79C6" w14:textId="77777777" w:rsidR="00B31D50" w:rsidRPr="00396D4A" w:rsidRDefault="00B31D50" w:rsidP="00D41867"/>
        </w:tc>
      </w:tr>
      <w:tr w:rsidR="00B31D50" w:rsidRPr="00133644" w14:paraId="46C9CBC6" w14:textId="76DEA77F" w:rsidTr="00B31D50">
        <w:tc>
          <w:tcPr>
            <w:tcW w:w="1033" w:type="dxa"/>
          </w:tcPr>
          <w:p w14:paraId="6BAD6331" w14:textId="38846016" w:rsidR="00B31D50" w:rsidRPr="00FA6125" w:rsidRDefault="00B31D50" w:rsidP="00D41867">
            <w:r w:rsidRPr="00190A0B">
              <w:t xml:space="preserve">Q fever/ C. </w:t>
            </w:r>
            <w:proofErr w:type="spellStart"/>
            <w:r w:rsidRPr="00190A0B">
              <w:t>burnetii</w:t>
            </w:r>
            <w:proofErr w:type="spellEnd"/>
          </w:p>
        </w:tc>
        <w:tc>
          <w:tcPr>
            <w:tcW w:w="767" w:type="dxa"/>
          </w:tcPr>
          <w:p w14:paraId="75C3421D" w14:textId="49670156" w:rsidR="00B31D50" w:rsidRPr="00133644" w:rsidRDefault="00B31D50" w:rsidP="00D41867">
            <w:r w:rsidRPr="00190A0B">
              <w:t>2019</w:t>
            </w:r>
          </w:p>
        </w:tc>
        <w:tc>
          <w:tcPr>
            <w:tcW w:w="810" w:type="dxa"/>
          </w:tcPr>
          <w:p w14:paraId="5ECC415A" w14:textId="0FAB15D0" w:rsidR="00B31D50" w:rsidRPr="006F6DEE" w:rsidRDefault="00B31D50" w:rsidP="00D41867">
            <w:r w:rsidRPr="00190A0B">
              <w:t>Tunisia</w:t>
            </w:r>
          </w:p>
        </w:tc>
        <w:tc>
          <w:tcPr>
            <w:tcW w:w="1170" w:type="dxa"/>
          </w:tcPr>
          <w:p w14:paraId="5CF40C69" w14:textId="317090AC" w:rsidR="00B31D50" w:rsidRPr="006668F6" w:rsidRDefault="00B31D50" w:rsidP="00D41867">
            <w:r w:rsidRPr="00190A0B">
              <w:t>Cross sectional</w:t>
            </w:r>
          </w:p>
        </w:tc>
        <w:tc>
          <w:tcPr>
            <w:tcW w:w="1260" w:type="dxa"/>
          </w:tcPr>
          <w:p w14:paraId="198CF582" w14:textId="466AF498" w:rsidR="00B31D50" w:rsidRPr="00133644" w:rsidRDefault="00B31D50" w:rsidP="00D41867">
            <w:r w:rsidRPr="00190A0B">
              <w:t>Tick</w:t>
            </w:r>
            <w:r>
              <w:t>s</w:t>
            </w:r>
          </w:p>
        </w:tc>
        <w:tc>
          <w:tcPr>
            <w:tcW w:w="1620" w:type="dxa"/>
          </w:tcPr>
          <w:p w14:paraId="4FB33C24" w14:textId="10364A75" w:rsidR="00B31D50" w:rsidRPr="00133644" w:rsidRDefault="00B31D50" w:rsidP="00D41867">
            <w:r w:rsidRPr="00190A0B">
              <w:t>327 serum samples</w:t>
            </w:r>
          </w:p>
        </w:tc>
        <w:tc>
          <w:tcPr>
            <w:tcW w:w="3240" w:type="dxa"/>
          </w:tcPr>
          <w:p w14:paraId="2A170899" w14:textId="0DD318D0" w:rsidR="00B31D50" w:rsidRPr="00133644" w:rsidRDefault="00B31D50" w:rsidP="00D41867">
            <w:r w:rsidRPr="00190A0B">
              <w:t>overall prevalence rate of 8% (26/327)</w:t>
            </w:r>
          </w:p>
        </w:tc>
        <w:tc>
          <w:tcPr>
            <w:tcW w:w="1260" w:type="dxa"/>
          </w:tcPr>
          <w:p w14:paraId="50B18F0D" w14:textId="2CFDF35A" w:rsidR="00B31D50" w:rsidRPr="00133644" w:rsidRDefault="00B31D50" w:rsidP="00D41867">
            <w:proofErr w:type="spellStart"/>
            <w:r w:rsidRPr="00190A0B">
              <w:t>Selmi</w:t>
            </w:r>
            <w:proofErr w:type="spellEnd"/>
            <w:r w:rsidRPr="00190A0B">
              <w:t>, R.</w:t>
            </w:r>
            <w:r>
              <w:fldChar w:fldCharType="begin">
                <w:fldData xml:space="preserve">PEVuZE5vdGU+PENpdGU+PEF1dGhvcj5TZWxtaTwvQXV0aG9yPjxZZWFyPjIwMTk8L1llYXI+PFJl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</w:fldData>
              </w:fldChar>
            </w:r>
            <w:r>
              <w:instrText xml:space="preserve"> ADDIN EN.CITE </w:instrText>
            </w:r>
            <w:r>
              <w:fldChar w:fldCharType="begin">
                <w:fldData xml:space="preserve">PEVuZE5vdGU+PENpdGU+PEF1dGhvcj5TZWxtaTwvQXV0aG9yPjxZZWFyPjIwMTk8L1llYXI+PFJl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</w:fldData>
              </w:fldChar>
            </w:r>
            <w:r>
              <w:instrText xml:space="preserve"> ADDIN EN.CITE.DATA </w:instrText>
            </w:r>
            <w:r>
              <w:fldChar w:fldCharType="end"/>
            </w:r>
            <w:r>
              <w:fldChar w:fldCharType="separate"/>
            </w:r>
            <w:r w:rsidRPr="00D70AD8">
              <w:rPr>
                <w:noProof/>
                <w:vertAlign w:val="superscript"/>
              </w:rPr>
              <w:t>83</w:t>
            </w:r>
            <w:r>
              <w:fldChar w:fldCharType="end"/>
            </w:r>
          </w:p>
        </w:tc>
        <w:tc>
          <w:tcPr>
            <w:tcW w:w="900" w:type="dxa"/>
          </w:tcPr>
          <w:p w14:paraId="56CCBC08" w14:textId="77777777" w:rsidR="00B31D50" w:rsidRPr="00190A0B" w:rsidRDefault="00B31D50" w:rsidP="00D41867"/>
        </w:tc>
      </w:tr>
      <w:tr w:rsidR="00B31D50" w:rsidRPr="00133644" w14:paraId="331C791E" w14:textId="0756535B" w:rsidTr="00B31D50">
        <w:tc>
          <w:tcPr>
            <w:tcW w:w="1033" w:type="dxa"/>
          </w:tcPr>
          <w:p w14:paraId="6F7F170C" w14:textId="36BB6A7A" w:rsidR="00B31D50" w:rsidRPr="00FA6125" w:rsidRDefault="00B31D50" w:rsidP="00B333D4">
            <w:r w:rsidRPr="00B0720A">
              <w:t xml:space="preserve">Q fever/ C. </w:t>
            </w:r>
            <w:proofErr w:type="spellStart"/>
            <w:r w:rsidRPr="00B0720A">
              <w:t>burnetii</w:t>
            </w:r>
            <w:proofErr w:type="spellEnd"/>
          </w:p>
        </w:tc>
        <w:tc>
          <w:tcPr>
            <w:tcW w:w="767" w:type="dxa"/>
          </w:tcPr>
          <w:p w14:paraId="79A41055" w14:textId="4EF0A91B" w:rsidR="00B31D50" w:rsidRPr="00133644" w:rsidRDefault="00B31D50" w:rsidP="00B333D4">
            <w:r w:rsidRPr="00B0720A">
              <w:t>2019</w:t>
            </w:r>
          </w:p>
        </w:tc>
        <w:tc>
          <w:tcPr>
            <w:tcW w:w="810" w:type="dxa"/>
          </w:tcPr>
          <w:p w14:paraId="26137927" w14:textId="01944209" w:rsidR="00B31D50" w:rsidRPr="006F6DEE" w:rsidRDefault="00B31D50" w:rsidP="00B333D4">
            <w:r w:rsidRPr="00BE6AC0">
              <w:t>Iran</w:t>
            </w:r>
          </w:p>
        </w:tc>
        <w:tc>
          <w:tcPr>
            <w:tcW w:w="1170" w:type="dxa"/>
          </w:tcPr>
          <w:p w14:paraId="541B92C7" w14:textId="2FB602DA" w:rsidR="00B31D50" w:rsidRPr="006668F6" w:rsidRDefault="00B31D50" w:rsidP="00B333D4">
            <w:r w:rsidRPr="00B0720A">
              <w:t>Cross sectional</w:t>
            </w:r>
          </w:p>
        </w:tc>
        <w:tc>
          <w:tcPr>
            <w:tcW w:w="1260" w:type="dxa"/>
          </w:tcPr>
          <w:p w14:paraId="40DAAC51" w14:textId="749825C8" w:rsidR="00B31D50" w:rsidRPr="00133644" w:rsidRDefault="00B31D50" w:rsidP="00B333D4">
            <w:r w:rsidRPr="00B0720A">
              <w:t>human</w:t>
            </w:r>
          </w:p>
        </w:tc>
        <w:tc>
          <w:tcPr>
            <w:tcW w:w="1620" w:type="dxa"/>
          </w:tcPr>
          <w:p w14:paraId="201178F8" w14:textId="0BEE6507" w:rsidR="00B31D50" w:rsidRPr="00133644" w:rsidRDefault="00B31D50" w:rsidP="00B333D4">
            <w:r w:rsidRPr="00B0720A">
              <w:t>289serum samples</w:t>
            </w:r>
          </w:p>
        </w:tc>
        <w:tc>
          <w:tcPr>
            <w:tcW w:w="3240" w:type="dxa"/>
          </w:tcPr>
          <w:p w14:paraId="595A77E4" w14:textId="53A6870C" w:rsidR="00B31D50" w:rsidRPr="00133644" w:rsidRDefault="00B31D50" w:rsidP="00B333D4">
            <w:r w:rsidRPr="00B0720A">
              <w:t>The seroprevalence of Q fever were 23.5%.</w:t>
            </w:r>
          </w:p>
        </w:tc>
        <w:tc>
          <w:tcPr>
            <w:tcW w:w="1260" w:type="dxa"/>
          </w:tcPr>
          <w:p w14:paraId="7EB64FB3" w14:textId="46BA3DA0" w:rsidR="00B31D50" w:rsidRPr="00133644" w:rsidRDefault="00B31D50" w:rsidP="00B333D4">
            <w:proofErr w:type="spellStart"/>
            <w:r w:rsidRPr="00B0720A">
              <w:t>Esmaeili</w:t>
            </w:r>
            <w:proofErr w:type="spellEnd"/>
            <w:r w:rsidRPr="00B0720A">
              <w:t>, S.</w:t>
            </w:r>
            <w:r>
              <w:fldChar w:fldCharType="begin"/>
            </w:r>
            <w:r>
              <w:instrText xml:space="preserve"> ADDIN EN.CITE &lt;EndNote&gt;&lt;Cite&gt;&lt;Author&gt;Esmaeili&lt;/Author&gt;&lt;Year&gt;2019&lt;/Year&gt;&lt;RecNum&gt;23&lt;/RecNum&gt;&lt;DisplayText&gt;&lt;style face="superscript"&gt;84&lt;/style&gt;&lt;/DisplayText&gt;&lt;record&gt;&lt;rec-number&gt;23&lt;/rec-number&gt;&lt;foreign-keys&gt;&lt;key app="EN" db-id="a9tspfsz9w9a9xe2tr2pf9r9w5vfearwsxwf" timestamp="1639479499"&gt;23&lt;/key&gt;&lt;/foreign-keys&gt;&lt;ref-type name="Journal Article"&gt;17&lt;/ref-type&gt;&lt;contributors&gt;&lt;authors&gt;&lt;author&gt;Esmaeili, S.&lt;/author&gt;&lt;author&gt;Bagheri Amiri, F.&lt;/author&gt;&lt;author&gt;Mokhayeri, H.&lt;/author&gt;&lt;author&gt;Kayedi, M. H.&lt;/author&gt;&lt;author&gt;Maurin, M.&lt;/author&gt;&lt;author&gt;Rohani, M.&lt;/author&gt;&lt;author&gt;Mostafavi, E.&lt;/author&gt;&lt;/authors&gt;&lt;/contributors&gt;&lt;titles&gt;&lt;title&gt;Seroepidemiological study of Q fever, brucellosis and tularemia in butchers and slaughterhouses workers in Lorestan, western of Iran&lt;/title&gt;&lt;secondary-title&gt;Comparative Immunology, Microbiology and Infectious Diseases&lt;/secondary-title&gt;&lt;/titles&gt;&lt;periodical&gt;&lt;full-title&gt;Comparative Immunology, Microbiology and Infectious Diseases&lt;/full-title&gt;&lt;/periodical&gt;&lt;volume&gt;66&lt;/volume&gt;&lt;dates&gt;&lt;year&gt;2019&lt;/year&gt;&lt;/dates&gt;&lt;work-type&gt;Article&lt;/work-type&gt;&lt;urls&gt;&lt;related-urls&gt;&lt;url&gt;https://www.scopus.com/inward/record.uri?eid=2-s2.0-85070283307&amp;amp;doi=10.1016%2fj.cimid.2019.06.003&amp;amp;partnerID=40&amp;amp;md5=e994990f041ddb790960058ec58c77a8&lt;/url&gt;&lt;/related-urls&gt;&lt;/urls&gt;&lt;custom7&gt;101322&lt;/custom7&gt;&lt;electronic-resource-num&gt;10.1016/j.cimid.2019.06.003&lt;/electronic-resource-num&gt;&lt;remote-database-name&gt;Scopus&lt;/remote-database-name&gt;&lt;/record&gt;&lt;/Cite&gt;&lt;/EndNote&gt;</w:instrText>
            </w:r>
            <w:r>
              <w:fldChar w:fldCharType="separate"/>
            </w:r>
            <w:r w:rsidRPr="00D70AD8">
              <w:rPr>
                <w:noProof/>
                <w:vertAlign w:val="superscript"/>
              </w:rPr>
              <w:t>84</w:t>
            </w:r>
            <w:r>
              <w:fldChar w:fldCharType="end"/>
            </w:r>
          </w:p>
        </w:tc>
        <w:tc>
          <w:tcPr>
            <w:tcW w:w="900" w:type="dxa"/>
          </w:tcPr>
          <w:p w14:paraId="15C8725F" w14:textId="77777777" w:rsidR="00B31D50" w:rsidRPr="00B0720A" w:rsidRDefault="00B31D50" w:rsidP="00B333D4"/>
        </w:tc>
      </w:tr>
      <w:tr w:rsidR="00B31D50" w:rsidRPr="00133644" w14:paraId="365D06AF" w14:textId="45D875B6" w:rsidTr="00B31D50">
        <w:trPr>
          <w:trHeight w:val="828"/>
        </w:trPr>
        <w:tc>
          <w:tcPr>
            <w:tcW w:w="1033" w:type="dxa"/>
          </w:tcPr>
          <w:p w14:paraId="3DB9FAC9" w14:textId="1AB260A8" w:rsidR="00B31D50" w:rsidRPr="00133644" w:rsidRDefault="00B31D50" w:rsidP="00D41867">
            <w:r w:rsidRPr="00240F23">
              <w:t xml:space="preserve">Q fever/ C. </w:t>
            </w:r>
            <w:proofErr w:type="spellStart"/>
            <w:r w:rsidRPr="00240F23">
              <w:t>burnetii</w:t>
            </w:r>
            <w:proofErr w:type="spellEnd"/>
          </w:p>
        </w:tc>
        <w:tc>
          <w:tcPr>
            <w:tcW w:w="767" w:type="dxa"/>
          </w:tcPr>
          <w:p w14:paraId="22D6CD8F" w14:textId="4832C168" w:rsidR="00B31D50" w:rsidRPr="00133644" w:rsidRDefault="00B31D50" w:rsidP="00D41867">
            <w:pPr>
              <w:rPr>
                <w:rtl/>
              </w:rPr>
            </w:pPr>
            <w:r w:rsidRPr="00240F23">
              <w:t>2019</w:t>
            </w:r>
          </w:p>
        </w:tc>
        <w:tc>
          <w:tcPr>
            <w:tcW w:w="810" w:type="dxa"/>
          </w:tcPr>
          <w:p w14:paraId="2598A6F1" w14:textId="5E328B58" w:rsidR="00B31D50" w:rsidRPr="00133644" w:rsidRDefault="00B31D50" w:rsidP="00D41867">
            <w:r w:rsidRPr="00240F23">
              <w:t>Iran</w:t>
            </w:r>
          </w:p>
        </w:tc>
        <w:tc>
          <w:tcPr>
            <w:tcW w:w="1170" w:type="dxa"/>
          </w:tcPr>
          <w:p w14:paraId="6C4923AB" w14:textId="5418A3A2" w:rsidR="00B31D50" w:rsidRPr="008573EF" w:rsidRDefault="00B31D50" w:rsidP="00D41867">
            <w:r w:rsidRPr="00240F23">
              <w:t>Cross sectional</w:t>
            </w:r>
          </w:p>
        </w:tc>
        <w:tc>
          <w:tcPr>
            <w:tcW w:w="1260" w:type="dxa"/>
          </w:tcPr>
          <w:p w14:paraId="4CEA5932" w14:textId="504A5092" w:rsidR="00B31D50" w:rsidRPr="00133644" w:rsidRDefault="00B31D50" w:rsidP="00D41867">
            <w:r>
              <w:t>h</w:t>
            </w:r>
            <w:r w:rsidRPr="00240F23">
              <w:t>uman</w:t>
            </w:r>
          </w:p>
        </w:tc>
        <w:tc>
          <w:tcPr>
            <w:tcW w:w="1620" w:type="dxa"/>
          </w:tcPr>
          <w:p w14:paraId="556CB997" w14:textId="4E01DF42" w:rsidR="00B31D50" w:rsidRPr="00133644" w:rsidRDefault="00B31D50" w:rsidP="00D41867">
            <w:r w:rsidRPr="00240F23">
              <w:t>126 blood sample</w:t>
            </w:r>
          </w:p>
        </w:tc>
        <w:tc>
          <w:tcPr>
            <w:tcW w:w="3240" w:type="dxa"/>
          </w:tcPr>
          <w:p w14:paraId="4718BB4F" w14:textId="38DEC83C" w:rsidR="00B31D50" w:rsidRPr="00133644" w:rsidRDefault="00B31D50" w:rsidP="00D41867">
            <w:r w:rsidRPr="00240F23">
              <w:t>Among the participants, 16 patients (30.77%) were diagnosed with Q fever</w:t>
            </w:r>
          </w:p>
        </w:tc>
        <w:tc>
          <w:tcPr>
            <w:tcW w:w="1260" w:type="dxa"/>
          </w:tcPr>
          <w:p w14:paraId="1AD69D4B" w14:textId="6DA489C9" w:rsidR="00B31D50" w:rsidRPr="00133644" w:rsidRDefault="00B31D50" w:rsidP="00D41867">
            <w:proofErr w:type="spellStart"/>
            <w:r w:rsidRPr="00240F23">
              <w:t>Moradnejad</w:t>
            </w:r>
            <w:proofErr w:type="spellEnd"/>
            <w:r w:rsidRPr="00240F23">
              <w:t>, P.</w:t>
            </w:r>
            <w:r>
              <w:fldChar w:fldCharType="begin"/>
            </w:r>
            <w:r>
              <w:instrText xml:space="preserve"> ADDIN EN.CITE &lt;EndNote&gt;&lt;Cite&gt;&lt;Author&gt;Moradnejad&lt;/Author&gt;&lt;Year&gt;2019&lt;/Year&gt;&lt;RecNum&gt;653&lt;/RecNum&gt;&lt;DisplayText&gt;&lt;style face="superscript"&gt;85&lt;/style&gt;&lt;/DisplayText&gt;&lt;record&gt;&lt;rec-number&gt;653&lt;/rec-number&gt;&lt;foreign-keys&gt;&lt;key app="EN" db-id="a9tspfsz9w9a9xe2tr2pf9r9w5vfearwsxwf" timestamp="1639480131"&gt;653&lt;/key&gt;&lt;/foreign-keys&gt;&lt;ref-type name="Journal Article"&gt;17&lt;/ref-type&gt;&lt;contributors&gt;&lt;authors&gt;&lt;author&gt;Moradnejad, P.&lt;/author&gt;&lt;author&gt;Esmaeili, S.&lt;/author&gt;&lt;author&gt;Maleki, M.&lt;/author&gt;&lt;author&gt;Sadeghpour, A.&lt;/author&gt;&lt;author&gt;Kamali, M.&lt;/author&gt;&lt;author&gt;Rohani, M.&lt;/author&gt;&lt;author&gt;Ghasemi, A.&lt;/author&gt;&lt;author&gt;Amiri, F. B.&lt;/author&gt;&lt;author&gt;Pasha, H. R.&lt;/author&gt;&lt;author&gt;Boudagh, S.&lt;/author&gt;&lt;author&gt;Bakhshandeh, H.&lt;/author&gt;&lt;author&gt;Naderi, N.&lt;/author&gt;&lt;author&gt;Ghadrdoost, B.&lt;/author&gt;&lt;author&gt;Lotfian, S.&lt;/author&gt;&lt;author&gt;Manshadi, S. A. D.&lt;/author&gt;&lt;author&gt;Mostafavi, E.&lt;/author&gt;&lt;/authors&gt;&lt;/contributors&gt;&lt;titles&gt;&lt;title&gt;Q Fever Endocarditis in Iran&lt;/title&gt;&lt;secondary-title&gt;Scientific Reports&lt;/secondary-title&gt;&lt;/titles&gt;&lt;periodical&gt;&lt;full-title&gt;Scientific Reports&lt;/full-title&gt;&lt;/periodical&gt;&lt;volume&gt;9&lt;/volume&gt;&lt;dates&gt;&lt;year&gt;2019&lt;/year&gt;&lt;pub-dates&gt;&lt;date&gt;Oct&lt;/date&gt;&lt;/pub-dates&gt;&lt;/dates&gt;&lt;isbn&gt;2045-2322&lt;/isbn&gt;&lt;accession-num&gt;WOS:000492141900007&lt;/accession-num&gt;&lt;urls&gt;&lt;related-urls&gt;&lt;url&gt;&amp;lt;Go to ISI&amp;gt;://WOS:000492141900007&lt;/url&gt;&lt;/related-urls&gt;&lt;/urls&gt;&lt;custom7&gt;15276&lt;/custom7&gt;&lt;electronic-resource-num&gt;10.1038/s41598-019-51600-3&lt;/electronic-resource-num&gt;&lt;/record&gt;&lt;/Cite&gt;&lt;/EndNote&gt;</w:instrText>
            </w:r>
            <w:r>
              <w:fldChar w:fldCharType="separate"/>
            </w:r>
            <w:r w:rsidRPr="00D70AD8">
              <w:rPr>
                <w:noProof/>
                <w:vertAlign w:val="superscript"/>
              </w:rPr>
              <w:t>85</w:t>
            </w:r>
            <w:r>
              <w:fldChar w:fldCharType="end"/>
            </w:r>
          </w:p>
        </w:tc>
        <w:tc>
          <w:tcPr>
            <w:tcW w:w="900" w:type="dxa"/>
          </w:tcPr>
          <w:p w14:paraId="1C28A0BC" w14:textId="77777777" w:rsidR="00B31D50" w:rsidRPr="00240F23" w:rsidRDefault="00B31D50" w:rsidP="00D41867"/>
        </w:tc>
      </w:tr>
      <w:tr w:rsidR="00B31D50" w:rsidRPr="00133644" w14:paraId="6206DFA0" w14:textId="5DAB0910" w:rsidTr="00B31D50">
        <w:trPr>
          <w:trHeight w:val="707"/>
        </w:trPr>
        <w:tc>
          <w:tcPr>
            <w:tcW w:w="1033" w:type="dxa"/>
          </w:tcPr>
          <w:p w14:paraId="325508E4" w14:textId="7980F0F9" w:rsidR="00B31D50" w:rsidRPr="00240F23" w:rsidRDefault="00B31D50" w:rsidP="004A4BCB">
            <w:r w:rsidRPr="00FD6A21">
              <w:t xml:space="preserve">Q fever/ C. </w:t>
            </w:r>
            <w:proofErr w:type="spellStart"/>
            <w:r w:rsidRPr="00FD6A21">
              <w:t>burnetii</w:t>
            </w:r>
            <w:proofErr w:type="spellEnd"/>
          </w:p>
        </w:tc>
        <w:tc>
          <w:tcPr>
            <w:tcW w:w="767" w:type="dxa"/>
          </w:tcPr>
          <w:p w14:paraId="0342CF86" w14:textId="62A9684E" w:rsidR="00B31D50" w:rsidRPr="00240F23" w:rsidRDefault="00B31D50" w:rsidP="004A4BCB">
            <w:r w:rsidRPr="00FD6A21">
              <w:t>201</w:t>
            </w:r>
            <w:r>
              <w:t>9</w:t>
            </w:r>
          </w:p>
        </w:tc>
        <w:tc>
          <w:tcPr>
            <w:tcW w:w="810" w:type="dxa"/>
          </w:tcPr>
          <w:p w14:paraId="3520001A" w14:textId="18136F40" w:rsidR="00B31D50" w:rsidRPr="00240F23" w:rsidRDefault="00B31D50" w:rsidP="004A4BCB">
            <w:r w:rsidRPr="00FD6A21">
              <w:t>Jordan</w:t>
            </w:r>
          </w:p>
        </w:tc>
        <w:tc>
          <w:tcPr>
            <w:tcW w:w="1170" w:type="dxa"/>
          </w:tcPr>
          <w:p w14:paraId="27B0B6AC" w14:textId="3C9FA7D7" w:rsidR="00B31D50" w:rsidRPr="00240F23" w:rsidRDefault="00B31D50" w:rsidP="004A4BCB">
            <w:r w:rsidRPr="00FD6A21">
              <w:t>Cross sectional</w:t>
            </w:r>
          </w:p>
        </w:tc>
        <w:tc>
          <w:tcPr>
            <w:tcW w:w="1260" w:type="dxa"/>
          </w:tcPr>
          <w:p w14:paraId="415CAB11" w14:textId="53F6C8C8" w:rsidR="00B31D50" w:rsidRDefault="00B31D50" w:rsidP="004A4BCB">
            <w:r w:rsidRPr="00C87E2B">
              <w:t>human</w:t>
            </w:r>
          </w:p>
        </w:tc>
        <w:tc>
          <w:tcPr>
            <w:tcW w:w="1620" w:type="dxa"/>
          </w:tcPr>
          <w:p w14:paraId="1B1B8910" w14:textId="3D818D27" w:rsidR="00B31D50" w:rsidRPr="00240F23" w:rsidRDefault="00B31D50" w:rsidP="004A4BCB">
            <w:r w:rsidRPr="00C87E2B">
              <w:t>781 serum sample</w:t>
            </w:r>
          </w:p>
        </w:tc>
        <w:tc>
          <w:tcPr>
            <w:tcW w:w="3240" w:type="dxa"/>
          </w:tcPr>
          <w:p w14:paraId="0A65F525" w14:textId="2E10EB9C" w:rsidR="00B31D50" w:rsidRPr="00240F23" w:rsidRDefault="00B31D50" w:rsidP="004A4BCB">
            <w:r w:rsidRPr="00763066">
              <w:t xml:space="preserve">The overall seroprevalence for C. </w:t>
            </w:r>
            <w:proofErr w:type="spellStart"/>
            <w:r w:rsidRPr="00763066">
              <w:t>burnetii</w:t>
            </w:r>
            <w:proofErr w:type="spellEnd"/>
            <w:r w:rsidRPr="00763066">
              <w:t xml:space="preserve"> was 24.2% (95% CI; 21.3-27.3%).</w:t>
            </w:r>
          </w:p>
        </w:tc>
        <w:tc>
          <w:tcPr>
            <w:tcW w:w="1260" w:type="dxa"/>
          </w:tcPr>
          <w:p w14:paraId="047A471D" w14:textId="79626CBD" w:rsidR="00B31D50" w:rsidRPr="00240F23" w:rsidRDefault="00B31D50" w:rsidP="004A4BCB">
            <w:proofErr w:type="spellStart"/>
            <w:r w:rsidRPr="00FD6A21">
              <w:t>Obaidat</w:t>
            </w:r>
            <w:proofErr w:type="spellEnd"/>
            <w:r w:rsidRPr="00FD6A21">
              <w:t xml:space="preserve">, M.M </w:t>
            </w:r>
            <w:r>
              <w:fldChar w:fldCharType="begin">
                <w:fldData xml:space="preserve">PEVuZE5vdGU+PENpdGU+PEF1dGhvcj5PYmFpZGF0PC9BdXRob3I+PFllYXI+MjAxOTwvWWVhcj48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</w:fldData>
              </w:fldChar>
            </w:r>
            <w:r>
              <w:instrText xml:space="preserve"> ADDIN EN.CITE </w:instrText>
            </w:r>
            <w:r>
              <w:fldChar w:fldCharType="begin">
                <w:fldData xml:space="preserve">PEVuZE5vdGU+PENpdGU+PEF1dGhvcj5PYmFpZGF0PC9BdXRob3I+PFllYXI+MjAxOTwvWWVhcj48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</w:fldData>
              </w:fldChar>
            </w:r>
            <w:r>
              <w:instrText xml:space="preserve"> ADDIN EN.CITE.DATA </w:instrText>
            </w:r>
            <w:r>
              <w:fldChar w:fldCharType="end"/>
            </w:r>
            <w:r>
              <w:fldChar w:fldCharType="separate"/>
            </w:r>
            <w:r w:rsidRPr="00D70AD8">
              <w:rPr>
                <w:noProof/>
                <w:vertAlign w:val="superscript"/>
              </w:rPr>
              <w:t>86</w:t>
            </w:r>
            <w:r>
              <w:fldChar w:fldCharType="end"/>
            </w:r>
          </w:p>
        </w:tc>
        <w:tc>
          <w:tcPr>
            <w:tcW w:w="900" w:type="dxa"/>
          </w:tcPr>
          <w:p w14:paraId="05879092" w14:textId="77777777" w:rsidR="00B31D50" w:rsidRPr="00FD6A21" w:rsidRDefault="00B31D50" w:rsidP="004A4BCB"/>
        </w:tc>
      </w:tr>
      <w:tr w:rsidR="00B31D50" w:rsidRPr="00133644" w14:paraId="0AA7BBFB" w14:textId="3CC1D7C7" w:rsidTr="00B31D50">
        <w:tc>
          <w:tcPr>
            <w:tcW w:w="1033" w:type="dxa"/>
          </w:tcPr>
          <w:p w14:paraId="7DF6C145" w14:textId="480A488B" w:rsidR="00B31D50" w:rsidRPr="00133644" w:rsidRDefault="00B31D50" w:rsidP="00D41867">
            <w:r w:rsidRPr="00DC2050">
              <w:t xml:space="preserve">Q fever/ C. </w:t>
            </w:r>
            <w:proofErr w:type="spellStart"/>
            <w:r w:rsidRPr="00DC2050">
              <w:t>burnetii</w:t>
            </w:r>
            <w:proofErr w:type="spellEnd"/>
          </w:p>
        </w:tc>
        <w:tc>
          <w:tcPr>
            <w:tcW w:w="767" w:type="dxa"/>
          </w:tcPr>
          <w:p w14:paraId="7E616834" w14:textId="4D8DE1CC" w:rsidR="00B31D50" w:rsidRPr="00133644" w:rsidRDefault="00B31D50" w:rsidP="00D41867">
            <w:pPr>
              <w:rPr>
                <w:rtl/>
              </w:rPr>
            </w:pPr>
            <w:r w:rsidRPr="00DC2050">
              <w:t>2019</w:t>
            </w:r>
          </w:p>
        </w:tc>
        <w:tc>
          <w:tcPr>
            <w:tcW w:w="810" w:type="dxa"/>
          </w:tcPr>
          <w:p w14:paraId="79E781B5" w14:textId="571C3F20" w:rsidR="00B31D50" w:rsidRPr="00133644" w:rsidRDefault="00B31D50" w:rsidP="00D41867">
            <w:r w:rsidRPr="00795F55">
              <w:t>Iran</w:t>
            </w:r>
          </w:p>
        </w:tc>
        <w:tc>
          <w:tcPr>
            <w:tcW w:w="1170" w:type="dxa"/>
          </w:tcPr>
          <w:p w14:paraId="4167EF78" w14:textId="71AE9DAB" w:rsidR="00B31D50" w:rsidRPr="008573EF" w:rsidRDefault="00B31D50" w:rsidP="00D41867">
            <w:r w:rsidRPr="00DC2050">
              <w:t>Cross sectional</w:t>
            </w:r>
          </w:p>
        </w:tc>
        <w:tc>
          <w:tcPr>
            <w:tcW w:w="1260" w:type="dxa"/>
          </w:tcPr>
          <w:p w14:paraId="4B5AAC07" w14:textId="52E38A4D" w:rsidR="00B31D50" w:rsidRPr="00133644" w:rsidRDefault="00B31D50" w:rsidP="00D41867">
            <w:r w:rsidRPr="00DC2050">
              <w:t>human</w:t>
            </w:r>
          </w:p>
        </w:tc>
        <w:tc>
          <w:tcPr>
            <w:tcW w:w="1620" w:type="dxa"/>
          </w:tcPr>
          <w:p w14:paraId="708675C9" w14:textId="7E3D9C70" w:rsidR="00B31D50" w:rsidRPr="00133644" w:rsidRDefault="00B31D50" w:rsidP="00D41867">
            <w:r w:rsidRPr="00DC2050">
              <w:t>367 sera samples</w:t>
            </w:r>
          </w:p>
        </w:tc>
        <w:tc>
          <w:tcPr>
            <w:tcW w:w="3240" w:type="dxa"/>
          </w:tcPr>
          <w:p w14:paraId="716199C6" w14:textId="1CA7672E" w:rsidR="00B31D50" w:rsidRPr="00133644" w:rsidRDefault="00B31D50" w:rsidP="00D41867">
            <w:r w:rsidRPr="00DC2050">
              <w:t xml:space="preserve">The seroprevalence of antibodies against C. </w:t>
            </w:r>
            <w:proofErr w:type="spellStart"/>
            <w:r w:rsidRPr="00DC2050">
              <w:t>burnetii</w:t>
            </w:r>
            <w:proofErr w:type="spellEnd"/>
            <w:r w:rsidRPr="00DC2050">
              <w:t xml:space="preserve"> in 32.42% overall.</w:t>
            </w:r>
          </w:p>
        </w:tc>
        <w:tc>
          <w:tcPr>
            <w:tcW w:w="1260" w:type="dxa"/>
          </w:tcPr>
          <w:p w14:paraId="48554793" w14:textId="16D46D16" w:rsidR="00B31D50" w:rsidRPr="00133644" w:rsidRDefault="00B31D50" w:rsidP="00D41867">
            <w:proofErr w:type="spellStart"/>
            <w:r w:rsidRPr="00DC2050">
              <w:t>Mostafavi</w:t>
            </w:r>
            <w:proofErr w:type="spellEnd"/>
            <w:r w:rsidRPr="00DC2050">
              <w:t>, E.</w:t>
            </w:r>
            <w:r>
              <w:fldChar w:fldCharType="begin"/>
            </w:r>
            <w:r>
              <w:instrText xml:space="preserve"> ADDIN EN.CITE &lt;EndNote&gt;&lt;Cite&gt;&lt;Author&gt;Mostafavi&lt;/Author&gt;&lt;Year&gt;2019&lt;/Year&gt;&lt;RecNum&gt;176&lt;/RecNum&gt;&lt;DisplayText&gt;&lt;style face="superscript"&gt;87&lt;/style&gt;&lt;/DisplayText&gt;&lt;record&gt;&lt;rec-number&gt;176&lt;/rec-number&gt;&lt;foreign-keys&gt;&lt;key app="EN" db-id="a9tspfsz9w9a9xe2tr2pf9r9w5vfearwsxwf" timestamp="1639479531"&gt;176&lt;/key&gt;&lt;/foreign-keys&gt;&lt;ref-type name="Journal Article"&gt;17&lt;/ref-type&gt;&lt;contributors&gt;&lt;authors&gt;&lt;author&gt;Mostafavi, E.&lt;/author&gt;&lt;author&gt;Molaeipoor, L.&lt;/author&gt;&lt;author&gt;Esmaeili, S.&lt;/author&gt;&lt;author&gt;Ghasemi, A.&lt;/author&gt;&lt;author&gt;Kamalizad, M.&lt;/author&gt;&lt;author&gt;Behzadi, M. Y.&lt;/author&gt;&lt;author&gt;Naserifar, R.&lt;/author&gt;&lt;author&gt;Rohani, M.&lt;/author&gt;&lt;author&gt;Shahraki, A. H.&lt;/author&gt;&lt;/authors&gt;&lt;/contributors&gt;&lt;titles&gt;&lt;title&gt;Seroprevalence of Q fever among high-risk occupations in the Ilam province, the west of Iran&lt;/title&gt;&lt;secondary-title&gt;PLoS ONE&lt;/secondary-title&gt;&lt;/titles&gt;&lt;periodical&gt;&lt;full-title&gt;PLoS ONE&lt;/full-title&gt;&lt;/periodical&gt;&lt;volume&gt;14&lt;/volume&gt;&lt;number&gt;2&lt;/number&gt;&lt;dates&gt;&lt;year&gt;2019&lt;/year&gt;&lt;/dates&gt;&lt;work-type&gt;Article&lt;/work-type&gt;&lt;urls&gt;&lt;related-urls&gt;&lt;url&gt;https://www.scopus.com/inward/record.uri?eid=2-s2.0-85061857306&amp;amp;doi=10.1371%2fjournal.pone.0211781&amp;amp;partnerID=40&amp;amp;md5=b4d50b0e957ad79fb365f83768bac7f3&lt;/url&gt;&lt;/related-urls&gt;&lt;/urls&gt;&lt;custom7&gt;e0211781&lt;/custom7&gt;&lt;electronic-resource-num&gt;10.1371/journal.pone.0211781&lt;/electronic-resource-num&gt;&lt;remote-database-name&gt;Scopus&lt;/remote-database-name&gt;&lt;/record&gt;&lt;/Cite&gt;&lt;/EndNote&gt;</w:instrText>
            </w:r>
            <w:r>
              <w:fldChar w:fldCharType="separate"/>
            </w:r>
            <w:r w:rsidRPr="00D70AD8">
              <w:rPr>
                <w:noProof/>
                <w:vertAlign w:val="superscript"/>
              </w:rPr>
              <w:t>87</w:t>
            </w:r>
            <w:r>
              <w:fldChar w:fldCharType="end"/>
            </w:r>
          </w:p>
        </w:tc>
        <w:tc>
          <w:tcPr>
            <w:tcW w:w="900" w:type="dxa"/>
          </w:tcPr>
          <w:p w14:paraId="737FC39C" w14:textId="77777777" w:rsidR="00B31D50" w:rsidRPr="00DC2050" w:rsidRDefault="00B31D50" w:rsidP="00D41867"/>
        </w:tc>
      </w:tr>
      <w:tr w:rsidR="00B31D50" w:rsidRPr="00133644" w14:paraId="3F195537" w14:textId="07801B1B" w:rsidTr="00B31D50">
        <w:tc>
          <w:tcPr>
            <w:tcW w:w="1033" w:type="dxa"/>
          </w:tcPr>
          <w:p w14:paraId="4EF53235" w14:textId="4FCCAABB" w:rsidR="00B31D50" w:rsidRPr="00133644" w:rsidRDefault="00B31D50" w:rsidP="00FB0373">
            <w:r w:rsidRPr="00407E75">
              <w:t xml:space="preserve">Q fever/ C. </w:t>
            </w:r>
            <w:proofErr w:type="spellStart"/>
            <w:r w:rsidRPr="00407E75">
              <w:t>burnetii</w:t>
            </w:r>
            <w:proofErr w:type="spellEnd"/>
          </w:p>
        </w:tc>
        <w:tc>
          <w:tcPr>
            <w:tcW w:w="767" w:type="dxa"/>
          </w:tcPr>
          <w:p w14:paraId="2F93FDC9" w14:textId="79BEAF1C" w:rsidR="00B31D50" w:rsidRPr="00133644" w:rsidRDefault="00B31D50" w:rsidP="00FB0373">
            <w:pPr>
              <w:rPr>
                <w:rtl/>
              </w:rPr>
            </w:pPr>
            <w:r w:rsidRPr="00407E75">
              <w:t>2019</w:t>
            </w:r>
          </w:p>
        </w:tc>
        <w:tc>
          <w:tcPr>
            <w:tcW w:w="810" w:type="dxa"/>
          </w:tcPr>
          <w:p w14:paraId="5B7BDC63" w14:textId="183E790B" w:rsidR="00B31D50" w:rsidRPr="00133644" w:rsidRDefault="00B31D50" w:rsidP="00FB0373">
            <w:r w:rsidRPr="00C452FD">
              <w:t>Iran</w:t>
            </w:r>
          </w:p>
        </w:tc>
        <w:tc>
          <w:tcPr>
            <w:tcW w:w="1170" w:type="dxa"/>
          </w:tcPr>
          <w:p w14:paraId="39C2B009" w14:textId="6B12D83E" w:rsidR="00B31D50" w:rsidRPr="008573EF" w:rsidRDefault="00B31D50" w:rsidP="00FB0373">
            <w:r w:rsidRPr="00407E75">
              <w:t>Cross-sectional</w:t>
            </w:r>
          </w:p>
        </w:tc>
        <w:tc>
          <w:tcPr>
            <w:tcW w:w="1260" w:type="dxa"/>
          </w:tcPr>
          <w:p w14:paraId="7CE81C96" w14:textId="1F6AFF95" w:rsidR="00B31D50" w:rsidRPr="00133644" w:rsidRDefault="00B31D50" w:rsidP="00FB0373">
            <w:r w:rsidRPr="00407E75">
              <w:t>cattle, sheep, goat</w:t>
            </w:r>
          </w:p>
        </w:tc>
        <w:tc>
          <w:tcPr>
            <w:tcW w:w="1620" w:type="dxa"/>
          </w:tcPr>
          <w:p w14:paraId="6F9DA618" w14:textId="626D6351" w:rsidR="00B31D50" w:rsidRPr="00133644" w:rsidRDefault="00B31D50" w:rsidP="00FB0373">
            <w:r w:rsidRPr="00407E75">
              <w:t>126 milk samples (42 cattle, 26 sheep, 56 goat)</w:t>
            </w:r>
          </w:p>
        </w:tc>
        <w:tc>
          <w:tcPr>
            <w:tcW w:w="3240" w:type="dxa"/>
          </w:tcPr>
          <w:p w14:paraId="0DF9CD73" w14:textId="1987FCE2" w:rsidR="00B31D50" w:rsidRPr="00133644" w:rsidRDefault="00B31D50" w:rsidP="00FB0373">
            <w:r w:rsidRPr="00407E75">
              <w:t xml:space="preserve">In total, 34.92% (44 of 126) milk samples were positive for C. burnetiid. Prevalence of C. </w:t>
            </w:r>
            <w:proofErr w:type="spellStart"/>
            <w:r w:rsidRPr="00407E75">
              <w:t>burnetii</w:t>
            </w:r>
            <w:proofErr w:type="spellEnd"/>
            <w:r w:rsidRPr="00407E75">
              <w:t xml:space="preserve"> in cattle, sheep and goat milk was 33.33%, 35.71% and 35.71%, respectively.</w:t>
            </w:r>
          </w:p>
        </w:tc>
        <w:tc>
          <w:tcPr>
            <w:tcW w:w="1260" w:type="dxa"/>
          </w:tcPr>
          <w:p w14:paraId="434B6974" w14:textId="1B79A8E9" w:rsidR="00B31D50" w:rsidRPr="00133644" w:rsidRDefault="00B31D50" w:rsidP="00FB0373">
            <w:proofErr w:type="spellStart"/>
            <w:r w:rsidRPr="00407E75">
              <w:t>Esmaeili</w:t>
            </w:r>
            <w:proofErr w:type="spellEnd"/>
            <w:r w:rsidRPr="00407E75">
              <w:t>, S.</w:t>
            </w:r>
            <w:r>
              <w:fldChar w:fldCharType="begin"/>
            </w:r>
            <w:r>
              <w:instrText xml:space="preserve"> ADDIN EN.CITE &lt;EndNote&gt;&lt;Cite&gt;&lt;Author&gt;Esmaeili&lt;/Author&gt;&lt;Year&gt;2019&lt;/Year&gt;&lt;RecNum&gt;629&lt;/RecNum&gt;&lt;DisplayText&gt;&lt;style face="superscript"&gt;88&lt;/style&gt;&lt;/DisplayText&gt;&lt;record&gt;&lt;rec-number&gt;629&lt;/rec-number&gt;&lt;foreign-keys&gt;&lt;key app="EN" db-id="a9tspfsz9w9a9xe2tr2pf9r9w5vfearwsxwf" timestamp="1639480131"&gt;629&lt;/key&gt;&lt;/foreign-keys&gt;&lt;ref-type name="Journal Article"&gt;17&lt;/ref-type&gt;&lt;contributors&gt;&lt;authors&gt;&lt;author&gt;Esmaeili, S.&lt;/author&gt;&lt;author&gt;Mobarez, A. M.&lt;/author&gt;&lt;author&gt;Khalili, M.&lt;/author&gt;&lt;author&gt;Mostafavi, E.&lt;/author&gt;&lt;/authors&gt;&lt;/contributors&gt;&lt;titles&gt;&lt;title&gt;High prevalence and risk factors of Coxiella burnetii in milk of dairy animals with a history of abortion in Iran&lt;/title&gt;&lt;secondary-title&gt;Comparative Immunology Microbiology and Infectious Diseases&lt;/secondary-title&gt;&lt;/titles&gt;&lt;periodical&gt;&lt;full-title&gt;Comparative Immunology Microbiology and Infectious Diseases&lt;/full-title&gt;&lt;/periodical&gt;&lt;pages&gt;127-130&lt;/pages&gt;&lt;volume&gt;63&lt;/volume&gt;&lt;dates&gt;&lt;year&gt;2019&lt;/year&gt;&lt;pub-dates&gt;&lt;date&gt;Apr&lt;/date&gt;&lt;/pub-dates&gt;&lt;/dates&gt;&lt;isbn&gt;0147-9571&lt;/isbn&gt;&lt;accession-num&gt;WOS:000466147600019&lt;/accession-num&gt;&lt;urls&gt;&lt;related-urls&gt;&lt;url&gt;&amp;lt;Go to ISI&amp;gt;://WOS:000466147600019&lt;/url&gt;&lt;/related-urls&gt;&lt;/urls&gt;&lt;electronic-resource-num&gt;10.1016/j.cimid.2019.01.015&lt;/electronic-resource-num&gt;&lt;/record&gt;&lt;/Cite&gt;&lt;/EndNote&gt;</w:instrText>
            </w:r>
            <w:r>
              <w:fldChar w:fldCharType="separate"/>
            </w:r>
            <w:r w:rsidRPr="00D70AD8">
              <w:rPr>
                <w:noProof/>
                <w:vertAlign w:val="superscript"/>
              </w:rPr>
              <w:t>88</w:t>
            </w:r>
            <w:r>
              <w:fldChar w:fldCharType="end"/>
            </w:r>
          </w:p>
        </w:tc>
        <w:tc>
          <w:tcPr>
            <w:tcW w:w="900" w:type="dxa"/>
          </w:tcPr>
          <w:p w14:paraId="589C8FC8" w14:textId="77777777" w:rsidR="00B31D50" w:rsidRPr="00407E75" w:rsidRDefault="00B31D50" w:rsidP="00FB0373"/>
        </w:tc>
      </w:tr>
      <w:tr w:rsidR="00B31D50" w:rsidRPr="00133644" w14:paraId="22728BDA" w14:textId="0944D59C" w:rsidTr="00B31D50">
        <w:tc>
          <w:tcPr>
            <w:tcW w:w="1033" w:type="dxa"/>
          </w:tcPr>
          <w:p w14:paraId="79D52ED2" w14:textId="336C14D1" w:rsidR="00B31D50" w:rsidRPr="00407E75" w:rsidRDefault="00B31D50" w:rsidP="00C14AF1">
            <w:r w:rsidRPr="00493284">
              <w:t xml:space="preserve">Q fever/ C. </w:t>
            </w:r>
            <w:proofErr w:type="spellStart"/>
            <w:r w:rsidRPr="00493284">
              <w:t>burnetii</w:t>
            </w:r>
            <w:proofErr w:type="spellEnd"/>
          </w:p>
        </w:tc>
        <w:tc>
          <w:tcPr>
            <w:tcW w:w="767" w:type="dxa"/>
          </w:tcPr>
          <w:p w14:paraId="027223A2" w14:textId="5467754F" w:rsidR="00B31D50" w:rsidRPr="00407E75" w:rsidRDefault="00B31D50" w:rsidP="00C14AF1">
            <w:r w:rsidRPr="00493284">
              <w:t>2019</w:t>
            </w:r>
          </w:p>
        </w:tc>
        <w:tc>
          <w:tcPr>
            <w:tcW w:w="810" w:type="dxa"/>
          </w:tcPr>
          <w:p w14:paraId="6FCD9C58" w14:textId="200C3A4F" w:rsidR="00B31D50" w:rsidRPr="00C452FD" w:rsidRDefault="00B31D50" w:rsidP="00C14AF1">
            <w:r w:rsidRPr="0015486B">
              <w:t>Pakistan</w:t>
            </w:r>
          </w:p>
        </w:tc>
        <w:tc>
          <w:tcPr>
            <w:tcW w:w="1170" w:type="dxa"/>
          </w:tcPr>
          <w:p w14:paraId="3DF3D967" w14:textId="10259DAD" w:rsidR="00B31D50" w:rsidRPr="00407E75" w:rsidRDefault="00B31D50" w:rsidP="00C14AF1">
            <w:r w:rsidRPr="00493284">
              <w:t>Cross sectional</w:t>
            </w:r>
          </w:p>
        </w:tc>
        <w:tc>
          <w:tcPr>
            <w:tcW w:w="1260" w:type="dxa"/>
          </w:tcPr>
          <w:p w14:paraId="4EE81185" w14:textId="0E1EB970" w:rsidR="00B31D50" w:rsidRPr="00407E75" w:rsidRDefault="00B31D50" w:rsidP="00C14AF1">
            <w:r w:rsidRPr="00493284">
              <w:t>Sheep, goat</w:t>
            </w:r>
          </w:p>
        </w:tc>
        <w:tc>
          <w:tcPr>
            <w:tcW w:w="1620" w:type="dxa"/>
          </w:tcPr>
          <w:p w14:paraId="37F4F1A2" w14:textId="4BBCAB05" w:rsidR="00B31D50" w:rsidRPr="00407E75" w:rsidRDefault="00B31D50" w:rsidP="00C14AF1">
            <w:r w:rsidRPr="00493284">
              <w:t>1000 serum samples (500 from sheep and 500 from goats)</w:t>
            </w:r>
          </w:p>
        </w:tc>
        <w:tc>
          <w:tcPr>
            <w:tcW w:w="3240" w:type="dxa"/>
          </w:tcPr>
          <w:p w14:paraId="4AE6B748" w14:textId="1FF9B489" w:rsidR="00B31D50" w:rsidRPr="00407E75" w:rsidRDefault="00B31D50" w:rsidP="00C14AF1">
            <w:r w:rsidRPr="00493284">
              <w:t xml:space="preserve">Total prevalence of (153/1000) 15.3%, prevalence Coxiella </w:t>
            </w:r>
            <w:proofErr w:type="spellStart"/>
            <w:r w:rsidRPr="00493284">
              <w:t>burnetii</w:t>
            </w:r>
            <w:proofErr w:type="spellEnd"/>
            <w:r w:rsidRPr="00493284">
              <w:t xml:space="preserve"> in sheep (78/500) 15.6% and (75/500) 15.0% in goats.</w:t>
            </w:r>
          </w:p>
        </w:tc>
        <w:tc>
          <w:tcPr>
            <w:tcW w:w="1260" w:type="dxa"/>
          </w:tcPr>
          <w:p w14:paraId="1012206C" w14:textId="378DBA93" w:rsidR="00B31D50" w:rsidRPr="00407E75" w:rsidRDefault="00B31D50" w:rsidP="00C14AF1">
            <w:r w:rsidRPr="00493284">
              <w:t>Ullah, Q.</w:t>
            </w:r>
            <w:r>
              <w:fldChar w:fldCharType="begin"/>
            </w:r>
            <w:r>
              <w:instrText xml:space="preserve"> ADDIN EN.CITE &lt;EndNote&gt;&lt;Cite&gt;&lt;Author&gt;Ullah&lt;/Author&gt;&lt;Year&gt;2019&lt;/Year&gt;&lt;RecNum&gt;158&lt;/RecNum&gt;&lt;DisplayText&gt;&lt;style face="superscript"&gt;89&lt;/style&gt;&lt;/DisplayText&gt;&lt;record&gt;&lt;rec-number&gt;158&lt;/rec-number&gt;&lt;foreign-keys&gt;&lt;key app="EN" db-id="a9tspfsz9w9a9xe2tr2pf9r9w5vfearwsxwf" timestamp="1639479531"&gt;158&lt;/key&gt;&lt;/foreign-keys&gt;&lt;ref-type name="Journal Article"&gt;17&lt;/ref-type&gt;&lt;contributors&gt;&lt;authors&gt;&lt;author&gt;Ullah, Q.&lt;/author&gt;&lt;author&gt;El-Adawy, H.&lt;/author&gt;&lt;author&gt;Jamil, T.&lt;/author&gt;&lt;author&gt;Jamil, H.&lt;/author&gt;&lt;author&gt;Qureshi, Z. I.&lt;/author&gt;&lt;author&gt;Saqib, M.&lt;/author&gt;&lt;author&gt;Ullah, S.&lt;/author&gt;&lt;author&gt;Shah, M. K.&lt;/author&gt;&lt;author&gt;Khan, A. Z.&lt;/author&gt;&lt;author&gt;Zubair, M.&lt;/author&gt;&lt;author&gt;Khan, I.&lt;/author&gt;&lt;author&gt;Mertens-Scholz, K.&lt;/author&gt;&lt;author&gt;Henning, K.&lt;/author&gt;&lt;author&gt;Neubauer, H.&lt;/author&gt;&lt;/authors&gt;&lt;/contributors&gt;&lt;titles&gt;&lt;title&gt;Serological and molecular investigation of Coxiella burnetii in small ruminants and ticks in Punjab, Pakistan&lt;/title&gt;&lt;secondary-title&gt;International Journal of Environmental Research and Public Health&lt;/secondary-title&gt;&lt;/titles&gt;&lt;periodical&gt;&lt;full-title&gt;International Journal of Environmental Research and Public Health&lt;/full-title&gt;&lt;/periodical&gt;&lt;volume&gt;16&lt;/volume&gt;&lt;number&gt;21&lt;/number&gt;&lt;dates&gt;&lt;year&gt;2019&lt;/year&gt;&lt;/dates&gt;&lt;work-type&gt;Article&lt;/work-type&gt;&lt;urls&gt;&lt;related-urls&gt;&lt;url&gt;https://www.scopus.com/inward/record.uri?eid=2-s2.0-85074668126&amp;amp;doi=10.3390%2fijerph16214271&amp;amp;partnerID=40&amp;amp;md5=afa6ef6940a85fa1b5d80b0db9e9ae01&lt;/url&gt;&lt;/related-urls&gt;&lt;/urls&gt;&lt;custom7&gt;4271&lt;/custom7&gt;&lt;electronic-resource-num&gt;10.3390/ijerph16214271&lt;/electronic-resource-num&gt;&lt;remote-database-name&gt;Scopus&lt;/remote-database-name&gt;&lt;/record&gt;&lt;/Cite&gt;&lt;/EndNote&gt;</w:instrText>
            </w:r>
            <w:r>
              <w:fldChar w:fldCharType="separate"/>
            </w:r>
            <w:r w:rsidRPr="00D70AD8">
              <w:rPr>
                <w:noProof/>
                <w:vertAlign w:val="superscript"/>
              </w:rPr>
              <w:t>89</w:t>
            </w:r>
            <w:r>
              <w:fldChar w:fldCharType="end"/>
            </w:r>
          </w:p>
        </w:tc>
        <w:tc>
          <w:tcPr>
            <w:tcW w:w="900" w:type="dxa"/>
          </w:tcPr>
          <w:p w14:paraId="30C36F01" w14:textId="77777777" w:rsidR="00B31D50" w:rsidRPr="00493284" w:rsidRDefault="00B31D50" w:rsidP="00C14AF1"/>
        </w:tc>
      </w:tr>
      <w:tr w:rsidR="00B31D50" w:rsidRPr="00133644" w14:paraId="45544EE8" w14:textId="54864F15" w:rsidTr="00B31D50">
        <w:tc>
          <w:tcPr>
            <w:tcW w:w="1033" w:type="dxa"/>
          </w:tcPr>
          <w:p w14:paraId="1931B4F7" w14:textId="0C743080" w:rsidR="00B31D50" w:rsidRPr="00407E75" w:rsidRDefault="00B31D50" w:rsidP="003F6655">
            <w:r w:rsidRPr="00E87B09">
              <w:lastRenderedPageBreak/>
              <w:t xml:space="preserve">Q fever/ C. </w:t>
            </w:r>
            <w:proofErr w:type="spellStart"/>
            <w:r w:rsidRPr="00E87B09">
              <w:t>burnetii</w:t>
            </w:r>
            <w:proofErr w:type="spellEnd"/>
          </w:p>
        </w:tc>
        <w:tc>
          <w:tcPr>
            <w:tcW w:w="767" w:type="dxa"/>
          </w:tcPr>
          <w:p w14:paraId="22F81A29" w14:textId="607568FA" w:rsidR="00B31D50" w:rsidRPr="00407E75" w:rsidRDefault="00B31D50" w:rsidP="003F6655">
            <w:r w:rsidRPr="00E87B09">
              <w:t>2020</w:t>
            </w:r>
          </w:p>
        </w:tc>
        <w:tc>
          <w:tcPr>
            <w:tcW w:w="810" w:type="dxa"/>
          </w:tcPr>
          <w:p w14:paraId="231053BD" w14:textId="13492DCB" w:rsidR="00B31D50" w:rsidRPr="00C452FD" w:rsidRDefault="00B31D50" w:rsidP="003F6655">
            <w:r w:rsidRPr="00E87B09">
              <w:t>United Arab Emirates</w:t>
            </w:r>
          </w:p>
        </w:tc>
        <w:tc>
          <w:tcPr>
            <w:tcW w:w="1170" w:type="dxa"/>
          </w:tcPr>
          <w:p w14:paraId="44694005" w14:textId="796E7898" w:rsidR="00B31D50" w:rsidRPr="00407E75" w:rsidRDefault="00B31D50" w:rsidP="003F6655">
            <w:r w:rsidRPr="00E87B09">
              <w:t>Cross sectional</w:t>
            </w:r>
          </w:p>
        </w:tc>
        <w:tc>
          <w:tcPr>
            <w:tcW w:w="1260" w:type="dxa"/>
          </w:tcPr>
          <w:p w14:paraId="14C9C8CD" w14:textId="1E1553BC" w:rsidR="00B31D50" w:rsidRPr="00407E75" w:rsidRDefault="00B31D50" w:rsidP="003F6655">
            <w:r w:rsidRPr="00E87B09">
              <w:t>cattle</w:t>
            </w:r>
          </w:p>
        </w:tc>
        <w:tc>
          <w:tcPr>
            <w:tcW w:w="1620" w:type="dxa"/>
          </w:tcPr>
          <w:p w14:paraId="1C2910CE" w14:textId="333A1828" w:rsidR="00B31D50" w:rsidRPr="00407E75" w:rsidRDefault="00B31D50" w:rsidP="003F6655">
            <w:r w:rsidRPr="00E87B09">
              <w:t>350 serum samples</w:t>
            </w:r>
          </w:p>
        </w:tc>
        <w:tc>
          <w:tcPr>
            <w:tcW w:w="3240" w:type="dxa"/>
          </w:tcPr>
          <w:p w14:paraId="6E766861" w14:textId="56BD8D99" w:rsidR="00B31D50" w:rsidRPr="00407E75" w:rsidRDefault="00B31D50" w:rsidP="003F6655">
            <w:r w:rsidRPr="00E87B09">
              <w:t>Of the 350 cattle, 41.4%, were seropositive to C. burnetiid.</w:t>
            </w:r>
          </w:p>
        </w:tc>
        <w:tc>
          <w:tcPr>
            <w:tcW w:w="1260" w:type="dxa"/>
          </w:tcPr>
          <w:p w14:paraId="4F8F3E42" w14:textId="16D938B0" w:rsidR="00B31D50" w:rsidRPr="00407E75" w:rsidRDefault="00B31D50" w:rsidP="003F6655">
            <w:proofErr w:type="spellStart"/>
            <w:r w:rsidRPr="00E87B09">
              <w:t>Barigye</w:t>
            </w:r>
            <w:proofErr w:type="spellEnd"/>
            <w:r w:rsidRPr="00E87B09">
              <w:t>, R.</w:t>
            </w:r>
            <w:r>
              <w:fldChar w:fldCharType="begin"/>
            </w:r>
            <w:r>
              <w:instrText xml:space="preserve"> ADDIN EN.CITE &lt;EndNote&gt;&lt;Cite&gt;&lt;Author&gt;Barigye&lt;/Author&gt;&lt;Year&gt;2020&lt;/Year&gt;&lt;RecNum&gt;144&lt;/RecNum&gt;&lt;DisplayText&gt;&lt;style face="superscript"&gt;90&lt;/style&gt;&lt;/DisplayText&gt;&lt;record&gt;&lt;rec-number&gt;144&lt;/rec-number&gt;&lt;foreign-keys&gt;&lt;key app="EN" db-id="a9tspfsz9w9a9xe2tr2pf9r9w5vfearwsxwf" timestamp="1639479531"&gt;144&lt;/key&gt;&lt;/foreign-keys&gt;&lt;ref-type name="Journal Article"&gt;17&lt;/ref-type&gt;&lt;contributors&gt;&lt;authors&gt;&lt;author&gt;Barigye, R.&lt;/author&gt;&lt;author&gt;Hassan, N. A.&lt;/author&gt;&lt;author&gt;Alqubaisi, D. M. N.&lt;/author&gt;&lt;author&gt;Abdalla-Alfaki, I. M.&lt;/author&gt;&lt;/authors&gt;&lt;/contributors&gt;&lt;titles&gt;&lt;title&gt;Serological evidence of coxiella burnetii, leptospira interrogans hardjo, neospora caninum and bovine pestivirus infections in a dairy cattle herd from the United Arab Emirates&lt;/title&gt;&lt;secondary-title&gt;Veterinaria Italiana&lt;/secondary-title&gt;&lt;/titles&gt;&lt;periodical&gt;&lt;full-title&gt;Veterinaria Italiana&lt;/full-title&gt;&lt;/periodical&gt;&lt;pages&gt;163-168&lt;/pages&gt;&lt;volume&gt;56&lt;/volume&gt;&lt;number&gt;3&lt;/number&gt;&lt;dates&gt;&lt;year&gt;2020&lt;/year&gt;&lt;/dates&gt;&lt;work-type&gt;Article&lt;/work-type&gt;&lt;urls&gt;&lt;related-urls&gt;&lt;url&gt;https://www.scopus.com/inward/record.uri?eid=2-s2.0-85101374717&amp;amp;doi=10.12834%2fVetIt.2257.12932.1&amp;amp;partnerID=40&amp;amp;md5=91d80562cc9ba7507e6a64e07d9b6ab9&lt;/url&gt;&lt;/related-urls&gt;&lt;/urls&gt;&lt;electronic-resource-num&gt;10.12834/VetIt.2257.12932.1&lt;/electronic-resource-num&gt;&lt;remote-database-name&gt;Scopus&lt;/remote-database-name&gt;&lt;/record&gt;&lt;/Cite&gt;&lt;/EndNote&gt;</w:instrText>
            </w:r>
            <w:r>
              <w:fldChar w:fldCharType="separate"/>
            </w:r>
            <w:r w:rsidRPr="00D70AD8">
              <w:rPr>
                <w:noProof/>
                <w:vertAlign w:val="superscript"/>
              </w:rPr>
              <w:t>90</w:t>
            </w:r>
            <w:r>
              <w:fldChar w:fldCharType="end"/>
            </w:r>
          </w:p>
        </w:tc>
        <w:tc>
          <w:tcPr>
            <w:tcW w:w="900" w:type="dxa"/>
          </w:tcPr>
          <w:p w14:paraId="3F94AAAD" w14:textId="77777777" w:rsidR="00B31D50" w:rsidRPr="00E87B09" w:rsidRDefault="00B31D50" w:rsidP="003F6655"/>
        </w:tc>
      </w:tr>
      <w:tr w:rsidR="00B31D50" w:rsidRPr="00133644" w14:paraId="1D553673" w14:textId="456484B7" w:rsidTr="00B31D50">
        <w:tc>
          <w:tcPr>
            <w:tcW w:w="1033" w:type="dxa"/>
          </w:tcPr>
          <w:p w14:paraId="7A9E2D61" w14:textId="7F699B1C" w:rsidR="00B31D50" w:rsidRPr="00407E75" w:rsidRDefault="00B31D50" w:rsidP="00DF0A4D">
            <w:r w:rsidRPr="00C4516D">
              <w:t xml:space="preserve">Q fever/ C. </w:t>
            </w:r>
            <w:proofErr w:type="spellStart"/>
            <w:r w:rsidRPr="00C4516D">
              <w:t>burnetii</w:t>
            </w:r>
            <w:proofErr w:type="spellEnd"/>
          </w:p>
        </w:tc>
        <w:tc>
          <w:tcPr>
            <w:tcW w:w="767" w:type="dxa"/>
          </w:tcPr>
          <w:p w14:paraId="213FE49E" w14:textId="11706BCC" w:rsidR="00B31D50" w:rsidRPr="00407E75" w:rsidRDefault="00B31D50" w:rsidP="00DF0A4D">
            <w:r w:rsidRPr="00C4516D">
              <w:t>2020</w:t>
            </w:r>
          </w:p>
        </w:tc>
        <w:tc>
          <w:tcPr>
            <w:tcW w:w="810" w:type="dxa"/>
          </w:tcPr>
          <w:p w14:paraId="2B3236F9" w14:textId="20E436DF" w:rsidR="00B31D50" w:rsidRPr="00C452FD" w:rsidRDefault="00B31D50" w:rsidP="00DF0A4D">
            <w:r w:rsidRPr="006F6DEE">
              <w:t>Iran</w:t>
            </w:r>
          </w:p>
        </w:tc>
        <w:tc>
          <w:tcPr>
            <w:tcW w:w="1170" w:type="dxa"/>
          </w:tcPr>
          <w:p w14:paraId="4073C36D" w14:textId="6E19C09B" w:rsidR="00B31D50" w:rsidRPr="00407E75" w:rsidRDefault="00B31D50" w:rsidP="00DF0A4D">
            <w:r w:rsidRPr="00C4516D">
              <w:t>Cross sectional</w:t>
            </w:r>
          </w:p>
        </w:tc>
        <w:tc>
          <w:tcPr>
            <w:tcW w:w="1260" w:type="dxa"/>
          </w:tcPr>
          <w:p w14:paraId="341D05B0" w14:textId="6CFEF1F7" w:rsidR="00B31D50" w:rsidRPr="00407E75" w:rsidRDefault="00B31D50" w:rsidP="00DF0A4D">
            <w:r>
              <w:t>cattle</w:t>
            </w:r>
            <w:r w:rsidRPr="00C4516D">
              <w:t xml:space="preserve"> </w:t>
            </w:r>
          </w:p>
        </w:tc>
        <w:tc>
          <w:tcPr>
            <w:tcW w:w="1620" w:type="dxa"/>
          </w:tcPr>
          <w:p w14:paraId="587009A7" w14:textId="0B959415" w:rsidR="00B31D50" w:rsidRPr="00407E75" w:rsidRDefault="00B31D50" w:rsidP="00DF0A4D">
            <w:r w:rsidRPr="00C4516D">
              <w:t>92 milk sample</w:t>
            </w:r>
          </w:p>
        </w:tc>
        <w:tc>
          <w:tcPr>
            <w:tcW w:w="3240" w:type="dxa"/>
          </w:tcPr>
          <w:p w14:paraId="5D2F27E7" w14:textId="045EAD25" w:rsidR="00B31D50" w:rsidRPr="00407E75" w:rsidRDefault="00B31D50" w:rsidP="00DF0A4D">
            <w:r w:rsidRPr="00C4516D">
              <w:t xml:space="preserve">Further, anti‐C. </w:t>
            </w:r>
            <w:proofErr w:type="spellStart"/>
            <w:r w:rsidRPr="00C4516D">
              <w:t>burnetii</w:t>
            </w:r>
            <w:proofErr w:type="spellEnd"/>
            <w:r w:rsidRPr="00C4516D">
              <w:t xml:space="preserve"> antibody was detected in 63.04% of bulk tank milk samples</w:t>
            </w:r>
          </w:p>
        </w:tc>
        <w:tc>
          <w:tcPr>
            <w:tcW w:w="1260" w:type="dxa"/>
          </w:tcPr>
          <w:p w14:paraId="751AB9C2" w14:textId="37E370D8" w:rsidR="00B31D50" w:rsidRPr="00407E75" w:rsidRDefault="00B31D50" w:rsidP="00DF0A4D">
            <w:r w:rsidRPr="00C4516D">
              <w:t>Ahmadi, E.</w:t>
            </w:r>
            <w:r>
              <w:fldChar w:fldCharType="begin"/>
            </w:r>
            <w:r>
              <w:instrText xml:space="preserve"> ADDIN EN.CITE &lt;EndNote&gt;&lt;Cite&gt;&lt;Author&gt;Ahmadi&lt;/Author&gt;&lt;Year&gt;2020&lt;/Year&gt;&lt;RecNum&gt;136&lt;/RecNum&gt;&lt;DisplayText&gt;&lt;style face="superscript"&gt;91&lt;/style&gt;&lt;/DisplayText&gt;&lt;record&gt;&lt;rec-number&gt;136&lt;/rec-number&gt;&lt;foreign-keys&gt;&lt;key app="EN" db-id="a9tspfsz9w9a9xe2tr2pf9r9w5vfearwsxwf" timestamp="1639479531"&gt;136&lt;/key&gt;&lt;/foreign-keys&gt;&lt;ref-type name="Journal Article"&gt;17&lt;/ref-type&gt;&lt;contributors&gt;&lt;authors&gt;&lt;author&gt;Ahmadi, E.&lt;/author&gt;&lt;/authors&gt;&lt;/contributors&gt;&lt;titles&gt;&lt;title&gt;Potential public health risk due to consumption of contaminated bovine milk with aflatoxin M1 and Coxiella burnetii in the West of Iran&lt;/title&gt;&lt;secondary-title&gt;International Journal of Dairy Technology&lt;/secondary-title&gt;&lt;/titles&gt;&lt;periodical&gt;&lt;full-title&gt;International Journal of Dairy Technology&lt;/full-title&gt;&lt;/periodical&gt;&lt;pages&gt;479-485&lt;/pages&gt;&lt;volume&gt;73&lt;/volume&gt;&lt;number&gt;3&lt;/number&gt;&lt;dates&gt;&lt;year&gt;2020&lt;/year&gt;&lt;/dates&gt;&lt;work-type&gt;Article&lt;/work-type&gt;&lt;urls&gt;&lt;related-urls&gt;&lt;url&gt;https://www.scopus.com/inward/record.uri?eid=2-s2.0-85078759674&amp;amp;doi=10.1111%2f1471-0307.12687&amp;amp;partnerID=40&amp;amp;md5=4a7bb2f835b8b8bcc8d748860d36f1bf&lt;/url&gt;&lt;/related-urls&gt;&lt;/urls&gt;&lt;electronic-resource-num&gt;10.1111/1471-0307.12687&lt;/electronic-resource-num&gt;&lt;remote-database-name&gt;Scopus&lt;/remote-database-name&gt;&lt;/record&gt;&lt;/Cite&gt;&lt;/EndNote&gt;</w:instrText>
            </w:r>
            <w:r>
              <w:fldChar w:fldCharType="separate"/>
            </w:r>
            <w:r w:rsidRPr="00D70AD8">
              <w:rPr>
                <w:noProof/>
                <w:vertAlign w:val="superscript"/>
              </w:rPr>
              <w:t>91</w:t>
            </w:r>
            <w:r>
              <w:fldChar w:fldCharType="end"/>
            </w:r>
          </w:p>
        </w:tc>
        <w:tc>
          <w:tcPr>
            <w:tcW w:w="900" w:type="dxa"/>
          </w:tcPr>
          <w:p w14:paraId="3C444077" w14:textId="77777777" w:rsidR="00B31D50" w:rsidRPr="00C4516D" w:rsidRDefault="00B31D50" w:rsidP="00DF0A4D"/>
        </w:tc>
      </w:tr>
      <w:tr w:rsidR="00B31D50" w:rsidRPr="00133644" w14:paraId="2E952114" w14:textId="2169E2DC" w:rsidTr="00B31D50">
        <w:tc>
          <w:tcPr>
            <w:tcW w:w="1033" w:type="dxa"/>
          </w:tcPr>
          <w:p w14:paraId="604FA820" w14:textId="0B1C5AAE" w:rsidR="00B31D50" w:rsidRPr="00407E75" w:rsidRDefault="00B31D50" w:rsidP="00DF0A4D">
            <w:r w:rsidRPr="00FA6125">
              <w:t xml:space="preserve">Q fever/ C. </w:t>
            </w:r>
            <w:proofErr w:type="spellStart"/>
            <w:r w:rsidRPr="00FA6125">
              <w:t>burnetii</w:t>
            </w:r>
            <w:proofErr w:type="spellEnd"/>
          </w:p>
        </w:tc>
        <w:tc>
          <w:tcPr>
            <w:tcW w:w="767" w:type="dxa"/>
          </w:tcPr>
          <w:p w14:paraId="6AF1BF12" w14:textId="59CF7085" w:rsidR="00B31D50" w:rsidRPr="00407E75" w:rsidRDefault="00B31D50" w:rsidP="00DF0A4D">
            <w:r w:rsidRPr="00133644">
              <w:t>2020</w:t>
            </w:r>
          </w:p>
        </w:tc>
        <w:tc>
          <w:tcPr>
            <w:tcW w:w="810" w:type="dxa"/>
          </w:tcPr>
          <w:p w14:paraId="573C0182" w14:textId="061C77B6" w:rsidR="00B31D50" w:rsidRPr="00C452FD" w:rsidRDefault="00B31D50" w:rsidP="00DF0A4D">
            <w:r w:rsidRPr="006F6DEE">
              <w:t>Iran</w:t>
            </w:r>
          </w:p>
        </w:tc>
        <w:tc>
          <w:tcPr>
            <w:tcW w:w="1170" w:type="dxa"/>
          </w:tcPr>
          <w:p w14:paraId="3412CEB0" w14:textId="0D2928FC" w:rsidR="00B31D50" w:rsidRPr="00407E75" w:rsidRDefault="00B31D50" w:rsidP="00DF0A4D">
            <w:r>
              <w:t>Cross sectional</w:t>
            </w:r>
          </w:p>
        </w:tc>
        <w:tc>
          <w:tcPr>
            <w:tcW w:w="1260" w:type="dxa"/>
          </w:tcPr>
          <w:p w14:paraId="50901672" w14:textId="7F15F0EF" w:rsidR="00B31D50" w:rsidRPr="00407E75" w:rsidRDefault="00B31D50" w:rsidP="00DF0A4D">
            <w:r w:rsidRPr="00133644">
              <w:t>sheep and goat</w:t>
            </w:r>
          </w:p>
        </w:tc>
        <w:tc>
          <w:tcPr>
            <w:tcW w:w="1620" w:type="dxa"/>
          </w:tcPr>
          <w:p w14:paraId="42B9EB74" w14:textId="07C8F32B" w:rsidR="00B31D50" w:rsidRPr="00407E75" w:rsidRDefault="00B31D50" w:rsidP="00DF0A4D">
            <w:r w:rsidRPr="00133644">
              <w:t>420 milk samples</w:t>
            </w:r>
            <w:r>
              <w:t xml:space="preserve"> (sheep</w:t>
            </w:r>
            <w:r w:rsidRPr="0030790D">
              <w:t xml:space="preserve"> 210 and goats 210</w:t>
            </w:r>
            <w:r>
              <w:t>)</w:t>
            </w:r>
          </w:p>
        </w:tc>
        <w:tc>
          <w:tcPr>
            <w:tcW w:w="3240" w:type="dxa"/>
          </w:tcPr>
          <w:p w14:paraId="718AAB63" w14:textId="4325734A" w:rsidR="00B31D50" w:rsidRPr="00407E75" w:rsidRDefault="00B31D50" w:rsidP="00DF0A4D">
            <w:r w:rsidRPr="00133644">
              <w:t xml:space="preserve">The </w:t>
            </w:r>
            <w:r w:rsidRPr="00731086">
              <w:t xml:space="preserve">total prevalence </w:t>
            </w:r>
            <w:r w:rsidRPr="00133644">
              <w:t>51</w:t>
            </w:r>
            <w:r>
              <w:t>/420</w:t>
            </w:r>
            <w:r w:rsidRPr="00133644">
              <w:t xml:space="preserve"> (12.1%) examined samples sheep 16</w:t>
            </w:r>
            <w:r>
              <w:t>/210</w:t>
            </w:r>
            <w:r w:rsidRPr="00133644">
              <w:t xml:space="preserve"> (7.6%) and goat 35</w:t>
            </w:r>
            <w:r>
              <w:t>/210</w:t>
            </w:r>
            <w:r w:rsidRPr="00133644">
              <w:t xml:space="preserve"> (16.6%) were positive for C. </w:t>
            </w:r>
            <w:proofErr w:type="spellStart"/>
            <w:r w:rsidRPr="00133644">
              <w:t>burnetii</w:t>
            </w:r>
            <w:proofErr w:type="spellEnd"/>
            <w:r w:rsidRPr="00133644">
              <w:t>.</w:t>
            </w:r>
          </w:p>
        </w:tc>
        <w:tc>
          <w:tcPr>
            <w:tcW w:w="1260" w:type="dxa"/>
          </w:tcPr>
          <w:p w14:paraId="0EC4C058" w14:textId="0CAB9A0A" w:rsidR="00B31D50" w:rsidRPr="00133644" w:rsidRDefault="00B31D50" w:rsidP="00DF0A4D">
            <w:pPr>
              <w:spacing w:after="160" w:line="259" w:lineRule="auto"/>
            </w:pPr>
            <w:proofErr w:type="spellStart"/>
            <w:r w:rsidRPr="00133644">
              <w:t>Khademi</w:t>
            </w:r>
            <w:proofErr w:type="spellEnd"/>
            <w:r w:rsidRPr="00133644">
              <w:t>, P.</w:t>
            </w:r>
            <w:r>
              <w:fldChar w:fldCharType="begin"/>
            </w:r>
            <w:r>
              <w:instrText xml:space="preserve"> ADDIN EN.CITE &lt;EndNote&gt;&lt;Cite&gt;&lt;Author&gt;Khademi&lt;/Author&gt;&lt;Year&gt;2020&lt;/Year&gt;&lt;RecNum&gt;125&lt;/RecNum&gt;&lt;DisplayText&gt;&lt;style face="superscript"&gt;92&lt;/style&gt;&lt;/DisplayText&gt;&lt;record&gt;&lt;rec-number&gt;125&lt;/rec-number&gt;&lt;foreign-keys&gt;&lt;key app="EN" db-id="a9tspfsz9w9a9xe2tr2pf9r9w5vfearwsxwf" timestamp="1639479531"&gt;125&lt;/key&gt;&lt;/foreign-keys&gt;&lt;ref-type name="Journal Article"&gt;17&lt;/ref-type&gt;&lt;contributors&gt;&lt;authors&gt;&lt;author&gt;Khademi, P.&lt;/author&gt;&lt;author&gt;Ownagh, A.&lt;/author&gt;&lt;author&gt;Ataei, B.&lt;/author&gt;&lt;author&gt;Kazemnia, A.&lt;/author&gt;&lt;author&gt;Enferadi, A.&lt;/author&gt;&lt;author&gt;Khalili, M.&lt;/author&gt;&lt;author&gt;Mardani, K.&lt;/author&gt;&lt;/authors&gt;&lt;/contributors&gt;&lt;titles&gt;&lt;title&gt;Prevalence of C. burnetii DNA in sheep and goats milk in the northwest of Iran&lt;/title&gt;&lt;secondary-title&gt;International Journal of Food Microbiology&lt;/secondary-title&gt;&lt;/titles&gt;&lt;periodical&gt;&lt;full-title&gt;International Journal of Food Microbiology&lt;/full-title&gt;&lt;/periodical&gt;&lt;volume&gt;331&lt;/volume&gt;&lt;dates&gt;&lt;year&gt;2020&lt;/year&gt;&lt;/dates&gt;&lt;work-type&gt;Article&lt;/work-type&gt;&lt;urls&gt;&lt;related-urls&gt;&lt;url&gt;https://www.scopus.com/inward/record.uri?eid=2-s2.0-85086049480&amp;amp;doi=10.1016%2fj.ijfoodmicro.2020.108716&amp;amp;partnerID=40&amp;amp;md5=4064b0fbf1b65cb56d15a32d28665e2d&lt;/url&gt;&lt;/related-urls&gt;&lt;/urls&gt;&lt;custom7&gt;108716&lt;/custom7&gt;&lt;electronic-resource-num&gt;10.1016/j.ijfoodmicro.2020.108716&lt;/electronic-resource-num&gt;&lt;remote-database-name&gt;Scopus&lt;/remote-database-name&gt;&lt;/record&gt;&lt;/Cite&gt;&lt;/EndNote&gt;</w:instrText>
            </w:r>
            <w:r>
              <w:fldChar w:fldCharType="separate"/>
            </w:r>
            <w:r w:rsidRPr="00D70AD8">
              <w:rPr>
                <w:noProof/>
                <w:vertAlign w:val="superscript"/>
              </w:rPr>
              <w:t>92</w:t>
            </w:r>
            <w:r>
              <w:fldChar w:fldCharType="end"/>
            </w:r>
          </w:p>
          <w:p w14:paraId="6FDDE488" w14:textId="77777777" w:rsidR="00B31D50" w:rsidRPr="00407E75" w:rsidRDefault="00B31D50" w:rsidP="00DF0A4D"/>
        </w:tc>
        <w:tc>
          <w:tcPr>
            <w:tcW w:w="900" w:type="dxa"/>
          </w:tcPr>
          <w:p w14:paraId="7630CC4A" w14:textId="77777777" w:rsidR="00B31D50" w:rsidRPr="00133644" w:rsidRDefault="00B31D50" w:rsidP="00DF0A4D"/>
        </w:tc>
      </w:tr>
      <w:tr w:rsidR="00B31D50" w:rsidRPr="00133644" w14:paraId="5EC2012F" w14:textId="491A1FD4" w:rsidTr="00B31D50">
        <w:tc>
          <w:tcPr>
            <w:tcW w:w="1033" w:type="dxa"/>
          </w:tcPr>
          <w:p w14:paraId="1CAD565B" w14:textId="2CA3D1E6" w:rsidR="00B31D50" w:rsidRPr="00407E75" w:rsidRDefault="00B31D50" w:rsidP="00E27D0D">
            <w:r w:rsidRPr="00103704">
              <w:t xml:space="preserve">Q fever/ C. </w:t>
            </w:r>
            <w:proofErr w:type="spellStart"/>
            <w:r w:rsidRPr="00103704">
              <w:t>burnetii</w:t>
            </w:r>
            <w:proofErr w:type="spellEnd"/>
          </w:p>
        </w:tc>
        <w:tc>
          <w:tcPr>
            <w:tcW w:w="767" w:type="dxa"/>
          </w:tcPr>
          <w:p w14:paraId="40D69DE7" w14:textId="23B83900" w:rsidR="00B31D50" w:rsidRPr="00407E75" w:rsidRDefault="00B31D50" w:rsidP="00E27D0D">
            <w:r w:rsidRPr="00103704">
              <w:t>2020</w:t>
            </w:r>
          </w:p>
        </w:tc>
        <w:tc>
          <w:tcPr>
            <w:tcW w:w="810" w:type="dxa"/>
          </w:tcPr>
          <w:p w14:paraId="04746D48" w14:textId="6D6F83AC" w:rsidR="00B31D50" w:rsidRPr="00C452FD" w:rsidRDefault="00B31D50" w:rsidP="00E27D0D">
            <w:r w:rsidRPr="00C452FD">
              <w:t>Iran</w:t>
            </w:r>
          </w:p>
        </w:tc>
        <w:tc>
          <w:tcPr>
            <w:tcW w:w="1170" w:type="dxa"/>
          </w:tcPr>
          <w:p w14:paraId="019105C7" w14:textId="6A1B530B" w:rsidR="00B31D50" w:rsidRPr="00407E75" w:rsidRDefault="00B31D50" w:rsidP="00E27D0D">
            <w:r w:rsidRPr="00103704">
              <w:t>Cross sectional</w:t>
            </w:r>
          </w:p>
        </w:tc>
        <w:tc>
          <w:tcPr>
            <w:tcW w:w="1260" w:type="dxa"/>
          </w:tcPr>
          <w:p w14:paraId="3397539F" w14:textId="354DCD0D" w:rsidR="00B31D50" w:rsidRPr="00407E75" w:rsidRDefault="00B31D50" w:rsidP="00E27D0D">
            <w:r w:rsidRPr="00103704">
              <w:t xml:space="preserve">horse </w:t>
            </w:r>
          </w:p>
        </w:tc>
        <w:tc>
          <w:tcPr>
            <w:tcW w:w="1620" w:type="dxa"/>
          </w:tcPr>
          <w:p w14:paraId="4F6FDAAC" w14:textId="04C02F76" w:rsidR="00B31D50" w:rsidRPr="00407E75" w:rsidRDefault="00B31D50" w:rsidP="00E27D0D">
            <w:r w:rsidRPr="00103704">
              <w:t>200 serum samples</w:t>
            </w:r>
          </w:p>
        </w:tc>
        <w:tc>
          <w:tcPr>
            <w:tcW w:w="3240" w:type="dxa"/>
          </w:tcPr>
          <w:p w14:paraId="1124CAA5" w14:textId="5BE97D22" w:rsidR="00B31D50" w:rsidRPr="00407E75" w:rsidRDefault="00B31D50" w:rsidP="00E27D0D">
            <w:r w:rsidRPr="00103704">
              <w:t xml:space="preserve">he results showed that 7.50 % (P &lt; 0.05; 95 % CI: 0.5 %-0.12 %) of the examined sera samples were positive for C. </w:t>
            </w:r>
            <w:proofErr w:type="spellStart"/>
            <w:r w:rsidRPr="00103704">
              <w:t>burnetii</w:t>
            </w:r>
            <w:proofErr w:type="spellEnd"/>
          </w:p>
        </w:tc>
        <w:tc>
          <w:tcPr>
            <w:tcW w:w="1260" w:type="dxa"/>
          </w:tcPr>
          <w:p w14:paraId="4B7EE91E" w14:textId="4B955A05" w:rsidR="00B31D50" w:rsidRPr="00407E75" w:rsidRDefault="00B31D50" w:rsidP="00E27D0D">
            <w:proofErr w:type="spellStart"/>
            <w:r w:rsidRPr="00103704">
              <w:t>Khademi</w:t>
            </w:r>
            <w:proofErr w:type="spellEnd"/>
            <w:r w:rsidRPr="00103704">
              <w:t>, P.</w:t>
            </w:r>
            <w:r>
              <w:fldChar w:fldCharType="begin"/>
            </w:r>
            <w:r>
              <w:instrText xml:space="preserve"> ADDIN EN.CITE &lt;EndNote&gt;&lt;Cite&gt;&lt;Author&gt;Khademi&lt;/Author&gt;&lt;Year&gt;2020&lt;/Year&gt;&lt;RecNum&gt;663&lt;/RecNum&gt;&lt;DisplayText&gt;&lt;style face="superscript"&gt;93&lt;/style&gt;&lt;/DisplayText&gt;&lt;record&gt;&lt;rec-number&gt;663&lt;/rec-number&gt;&lt;foreign-keys&gt;&lt;key app="EN" db-id="a9tspfsz9w9a9xe2tr2pf9r9w5vfearwsxwf" timestamp="1639480131"&gt;663&lt;/key&gt;&lt;/foreign-keys&gt;&lt;ref-type name="Journal Article"&gt;17&lt;/ref-type&gt;&lt;contributors&gt;&lt;authors&gt;&lt;author&gt;Khademi, P.&lt;/author&gt;&lt;author&gt;Ownagh, A.&lt;/author&gt;&lt;author&gt;Ataei, B.&lt;/author&gt;&lt;author&gt;Kazemnia, A.&lt;/author&gt;&lt;author&gt;Eydi, J.&lt;/author&gt;&lt;author&gt;Khalili, M.&lt;/author&gt;&lt;author&gt;Mahzounieh, M.&lt;/author&gt;&lt;author&gt;Mardani, K.&lt;/author&gt;&lt;/authors&gt;&lt;/contributors&gt;&lt;titles&gt;&lt;title&gt;Molecular detection of Coxiella burnetii in horse sera in Iran&lt;/title&gt;&lt;secondary-title&gt;Comparative Immunology Microbiology and Infectious Diseases&lt;/secondary-title&gt;&lt;/titles&gt;&lt;periodical&gt;&lt;full-title&gt;Comparative Immunology Microbiology and Infectious Diseases&lt;/full-title&gt;&lt;/periodical&gt;&lt;volume&gt;72&lt;/volume&gt;&lt;dates&gt;&lt;year&gt;2020&lt;/year&gt;&lt;pub-dates&gt;&lt;date&gt;Oct&lt;/date&gt;&lt;/pub-dates&gt;&lt;/dates&gt;&lt;isbn&gt;0147-9571&lt;/isbn&gt;&lt;accession-num&gt;WOS:000572830100016&lt;/accession-num&gt;&lt;urls&gt;&lt;related-urls&gt;&lt;url&gt;&amp;lt;Go to ISI&amp;gt;://WOS:000572830100016&lt;/url&gt;&lt;/related-urls&gt;&lt;/urls&gt;&lt;custom7&gt;101521&lt;/custom7&gt;&lt;electronic-resource-num&gt;10.1016/j.cimid.2020.101521&lt;/electronic-resource-num&gt;&lt;/record&gt;&lt;/Cite&gt;&lt;/EndNote&gt;</w:instrText>
            </w:r>
            <w:r>
              <w:fldChar w:fldCharType="separate"/>
            </w:r>
            <w:r w:rsidRPr="00D70AD8">
              <w:rPr>
                <w:noProof/>
                <w:vertAlign w:val="superscript"/>
              </w:rPr>
              <w:t>93</w:t>
            </w:r>
            <w:r>
              <w:fldChar w:fldCharType="end"/>
            </w:r>
          </w:p>
        </w:tc>
        <w:tc>
          <w:tcPr>
            <w:tcW w:w="900" w:type="dxa"/>
          </w:tcPr>
          <w:p w14:paraId="0A43E60E" w14:textId="77777777" w:rsidR="00B31D50" w:rsidRPr="00103704" w:rsidRDefault="00B31D50" w:rsidP="00E27D0D"/>
        </w:tc>
      </w:tr>
      <w:tr w:rsidR="00B31D50" w:rsidRPr="00133644" w14:paraId="69E7DE83" w14:textId="69DD58FC" w:rsidTr="00B31D50">
        <w:tc>
          <w:tcPr>
            <w:tcW w:w="1033" w:type="dxa"/>
          </w:tcPr>
          <w:p w14:paraId="165BC992" w14:textId="40CF4245" w:rsidR="00B31D50" w:rsidRPr="00407E75" w:rsidRDefault="00B31D50" w:rsidP="00D41867">
            <w:r w:rsidRPr="00133644">
              <w:t xml:space="preserve">Q fever/ C. </w:t>
            </w:r>
            <w:proofErr w:type="spellStart"/>
            <w:r w:rsidRPr="00133644">
              <w:t>burnetii</w:t>
            </w:r>
            <w:proofErr w:type="spellEnd"/>
          </w:p>
        </w:tc>
        <w:tc>
          <w:tcPr>
            <w:tcW w:w="767" w:type="dxa"/>
          </w:tcPr>
          <w:p w14:paraId="5A509BE9" w14:textId="6A2E323F" w:rsidR="00B31D50" w:rsidRPr="00407E75" w:rsidRDefault="00B31D50" w:rsidP="00D41867">
            <w:r w:rsidRPr="00133644">
              <w:t>2020</w:t>
            </w:r>
          </w:p>
        </w:tc>
        <w:tc>
          <w:tcPr>
            <w:tcW w:w="810" w:type="dxa"/>
          </w:tcPr>
          <w:p w14:paraId="617A2A7C" w14:textId="094A8B48" w:rsidR="00B31D50" w:rsidRPr="00C452FD" w:rsidRDefault="00B31D50" w:rsidP="00D41867">
            <w:r w:rsidRPr="00C452FD">
              <w:t>Iran</w:t>
            </w:r>
          </w:p>
        </w:tc>
        <w:tc>
          <w:tcPr>
            <w:tcW w:w="1170" w:type="dxa"/>
          </w:tcPr>
          <w:p w14:paraId="26BCC604" w14:textId="0BCE0E52" w:rsidR="00B31D50" w:rsidRPr="00407E75" w:rsidRDefault="00B31D50" w:rsidP="00D41867">
            <w:r w:rsidRPr="00753D3C">
              <w:t>Cross-sectional</w:t>
            </w:r>
          </w:p>
        </w:tc>
        <w:tc>
          <w:tcPr>
            <w:tcW w:w="1260" w:type="dxa"/>
          </w:tcPr>
          <w:p w14:paraId="330561AB" w14:textId="7B080600" w:rsidR="00B31D50" w:rsidRPr="00407E75" w:rsidRDefault="00B31D50" w:rsidP="00D41867">
            <w:r>
              <w:t>c</w:t>
            </w:r>
            <w:r w:rsidRPr="00133644">
              <w:t>at and human</w:t>
            </w:r>
          </w:p>
        </w:tc>
        <w:tc>
          <w:tcPr>
            <w:tcW w:w="1620" w:type="dxa"/>
          </w:tcPr>
          <w:p w14:paraId="7080AB45" w14:textId="7DDB2043" w:rsidR="00B31D50" w:rsidRPr="00407E75" w:rsidRDefault="00B31D50" w:rsidP="00D41867">
            <w:r w:rsidRPr="00133644">
              <w:t>241</w:t>
            </w:r>
            <w:r>
              <w:t xml:space="preserve"> </w:t>
            </w:r>
            <w:r w:rsidRPr="00D83113">
              <w:t xml:space="preserve">serum sample </w:t>
            </w:r>
            <w:r>
              <w:t>(</w:t>
            </w:r>
            <w:r w:rsidRPr="00810D56">
              <w:t xml:space="preserve">stray cats </w:t>
            </w:r>
            <w:r>
              <w:t xml:space="preserve">85, </w:t>
            </w:r>
            <w:r w:rsidRPr="00810D56">
              <w:t>domestic cats</w:t>
            </w:r>
            <w:r>
              <w:t xml:space="preserve"> 78, human 78)</w:t>
            </w:r>
          </w:p>
        </w:tc>
        <w:tc>
          <w:tcPr>
            <w:tcW w:w="3240" w:type="dxa"/>
          </w:tcPr>
          <w:p w14:paraId="13376138" w14:textId="5A71AAB1" w:rsidR="00B31D50" w:rsidRPr="00407E75" w:rsidRDefault="00B31D50" w:rsidP="00D41867">
            <w:r w:rsidRPr="00133644">
              <w:t>Antibodies were detected in 19 sera of 85 (22.35%) samples in stray cats, 9 sera of 78 (11.53%) samples of domestic cats and 4 sera of 78 (5.12%) samples of their owners.</w:t>
            </w:r>
          </w:p>
        </w:tc>
        <w:tc>
          <w:tcPr>
            <w:tcW w:w="1260" w:type="dxa"/>
          </w:tcPr>
          <w:p w14:paraId="55AE27FC" w14:textId="2F2589CF" w:rsidR="00B31D50" w:rsidRPr="00133644" w:rsidRDefault="00B31D50" w:rsidP="00D41867">
            <w:pPr>
              <w:spacing w:after="160" w:line="259" w:lineRule="auto"/>
            </w:pPr>
            <w:proofErr w:type="spellStart"/>
            <w:r w:rsidRPr="00133644">
              <w:t>Mousapour</w:t>
            </w:r>
            <w:proofErr w:type="spellEnd"/>
            <w:r w:rsidRPr="00133644">
              <w:t>, M.</w:t>
            </w:r>
            <w:r>
              <w:fldChar w:fldCharType="begin">
                <w:fldData xml:space="preserve">PEVuZE5vdGU+PENpdGU+PEF1dGhvcj5Nb3VzYXBvdXI8L0F1dGhvcj48WWVhcj4yMDIwPC9ZZWFy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Nb3VzYXBvdXI8L0F1dGhvcj48WWVhcj4yMDIwPC9ZZWFy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sidRPr="00D70AD8">
              <w:rPr>
                <w:noProof/>
                <w:vertAlign w:val="superscript"/>
              </w:rPr>
              <w:t>94</w:t>
            </w:r>
            <w:r>
              <w:fldChar w:fldCharType="end"/>
            </w:r>
          </w:p>
          <w:p w14:paraId="4E994B3A" w14:textId="77777777" w:rsidR="00B31D50" w:rsidRPr="00407E75" w:rsidRDefault="00B31D50" w:rsidP="00D41867"/>
        </w:tc>
        <w:tc>
          <w:tcPr>
            <w:tcW w:w="900" w:type="dxa"/>
          </w:tcPr>
          <w:p w14:paraId="6BABBAB3" w14:textId="77777777" w:rsidR="00B31D50" w:rsidRPr="00133644" w:rsidRDefault="00B31D50" w:rsidP="00D41867"/>
        </w:tc>
      </w:tr>
      <w:tr w:rsidR="00B31D50" w:rsidRPr="00133644" w14:paraId="1769882E" w14:textId="3626483C" w:rsidTr="00B31D50">
        <w:tc>
          <w:tcPr>
            <w:tcW w:w="1033" w:type="dxa"/>
          </w:tcPr>
          <w:p w14:paraId="336F0EC6" w14:textId="455B6D89" w:rsidR="00B31D50" w:rsidRPr="00133644" w:rsidRDefault="00B31D50" w:rsidP="003F6655">
            <w:r w:rsidRPr="00FD2073">
              <w:t xml:space="preserve">Q fever/ C. </w:t>
            </w:r>
            <w:proofErr w:type="spellStart"/>
            <w:r w:rsidRPr="00FD2073">
              <w:t>burnetii</w:t>
            </w:r>
            <w:proofErr w:type="spellEnd"/>
          </w:p>
        </w:tc>
        <w:tc>
          <w:tcPr>
            <w:tcW w:w="767" w:type="dxa"/>
          </w:tcPr>
          <w:p w14:paraId="4696916E" w14:textId="5F8601CD" w:rsidR="00B31D50" w:rsidRPr="00133644" w:rsidRDefault="00B31D50" w:rsidP="003F6655">
            <w:r w:rsidRPr="00FD2073">
              <w:t>2020</w:t>
            </w:r>
          </w:p>
        </w:tc>
        <w:tc>
          <w:tcPr>
            <w:tcW w:w="810" w:type="dxa"/>
          </w:tcPr>
          <w:p w14:paraId="1955F817" w14:textId="33000365" w:rsidR="00B31D50" w:rsidRPr="00C452FD" w:rsidRDefault="00B31D50" w:rsidP="003F6655">
            <w:r w:rsidRPr="00FD2073">
              <w:t>Egypt</w:t>
            </w:r>
          </w:p>
        </w:tc>
        <w:tc>
          <w:tcPr>
            <w:tcW w:w="1170" w:type="dxa"/>
          </w:tcPr>
          <w:p w14:paraId="121B36A4" w14:textId="228EFF14" w:rsidR="00B31D50" w:rsidRPr="00753D3C" w:rsidRDefault="00B31D50" w:rsidP="003F6655">
            <w:r w:rsidRPr="00FD2073">
              <w:t>Cross sectional</w:t>
            </w:r>
          </w:p>
        </w:tc>
        <w:tc>
          <w:tcPr>
            <w:tcW w:w="1260" w:type="dxa"/>
          </w:tcPr>
          <w:p w14:paraId="390BF277" w14:textId="62DC5D62" w:rsidR="00B31D50" w:rsidRDefault="00B31D50" w:rsidP="003F6655">
            <w:r w:rsidRPr="00FD2073">
              <w:t>camel</w:t>
            </w:r>
          </w:p>
        </w:tc>
        <w:tc>
          <w:tcPr>
            <w:tcW w:w="1620" w:type="dxa"/>
          </w:tcPr>
          <w:p w14:paraId="1A61A49C" w14:textId="3AF75E81" w:rsidR="00B31D50" w:rsidRPr="00133644" w:rsidRDefault="00B31D50" w:rsidP="003F6655">
            <w:r w:rsidRPr="00FD2073">
              <w:t>315 serum sample</w:t>
            </w:r>
          </w:p>
        </w:tc>
        <w:tc>
          <w:tcPr>
            <w:tcW w:w="3240" w:type="dxa"/>
          </w:tcPr>
          <w:p w14:paraId="2EF4C54C" w14:textId="3EF155E7" w:rsidR="00B31D50" w:rsidRPr="00133644" w:rsidRDefault="00B31D50" w:rsidP="003F6655">
            <w:r w:rsidRPr="00FD2073">
              <w:t xml:space="preserve"> seroprevalence of C. </w:t>
            </w:r>
            <w:proofErr w:type="spellStart"/>
            <w:r w:rsidRPr="00FD2073">
              <w:t>burnetii</w:t>
            </w:r>
            <w:proofErr w:type="spellEnd"/>
            <w:r w:rsidRPr="00FD2073">
              <w:t xml:space="preserve"> among camels was 22 %</w:t>
            </w:r>
          </w:p>
        </w:tc>
        <w:tc>
          <w:tcPr>
            <w:tcW w:w="1260" w:type="dxa"/>
          </w:tcPr>
          <w:p w14:paraId="7F41B92A" w14:textId="47E80FE7" w:rsidR="00B31D50" w:rsidRPr="00133644" w:rsidRDefault="00B31D50" w:rsidP="003F6655">
            <w:r w:rsidRPr="00FD2073">
              <w:t>Selim, A.</w:t>
            </w:r>
            <w:r>
              <w:fldChar w:fldCharType="begin">
                <w:fldData xml:space="preserve">PEVuZE5vdGU+PENpdGU+PEF1dGhvcj5TZWxpbTwvQXV0aG9yPjxZZWFyPjIwMjA8L1llYXI+PFJl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</w:fldData>
              </w:fldChar>
            </w:r>
            <w:r>
              <w:instrText xml:space="preserve"> ADDIN EN.CITE </w:instrText>
            </w:r>
            <w:r>
              <w:fldChar w:fldCharType="begin">
                <w:fldData xml:space="preserve">PEVuZE5vdGU+PENpdGU+PEF1dGhvcj5TZWxpbTwvQXV0aG9yPjxZZWFyPjIwMjA8L1llYXI+PFJl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</w:fldData>
              </w:fldChar>
            </w:r>
            <w:r>
              <w:instrText xml:space="preserve"> ADDIN EN.CITE.DATA </w:instrText>
            </w:r>
            <w:r>
              <w:fldChar w:fldCharType="end"/>
            </w:r>
            <w:r>
              <w:fldChar w:fldCharType="separate"/>
            </w:r>
            <w:r w:rsidRPr="00D70AD8">
              <w:rPr>
                <w:noProof/>
                <w:vertAlign w:val="superscript"/>
              </w:rPr>
              <w:t>95</w:t>
            </w:r>
            <w:r>
              <w:fldChar w:fldCharType="end"/>
            </w:r>
          </w:p>
        </w:tc>
        <w:tc>
          <w:tcPr>
            <w:tcW w:w="900" w:type="dxa"/>
          </w:tcPr>
          <w:p w14:paraId="75ADEC27" w14:textId="77777777" w:rsidR="00B31D50" w:rsidRPr="00FD2073" w:rsidRDefault="00B31D50" w:rsidP="003F6655"/>
        </w:tc>
      </w:tr>
      <w:tr w:rsidR="00B31D50" w:rsidRPr="00133644" w14:paraId="3AB5ABED" w14:textId="2C498383" w:rsidTr="00B31D50">
        <w:tc>
          <w:tcPr>
            <w:tcW w:w="1033" w:type="dxa"/>
          </w:tcPr>
          <w:p w14:paraId="2D5F0860" w14:textId="547C9D38" w:rsidR="00B31D50" w:rsidRPr="00FD2073" w:rsidRDefault="00B31D50" w:rsidP="003F6655">
            <w:r w:rsidRPr="00FA6125">
              <w:t xml:space="preserve">Q fever/ C. </w:t>
            </w:r>
            <w:proofErr w:type="spellStart"/>
            <w:r w:rsidRPr="00FA6125">
              <w:t>burnetii</w:t>
            </w:r>
            <w:proofErr w:type="spellEnd"/>
          </w:p>
        </w:tc>
        <w:tc>
          <w:tcPr>
            <w:tcW w:w="767" w:type="dxa"/>
          </w:tcPr>
          <w:p w14:paraId="31D1241E" w14:textId="4BA83F51" w:rsidR="00B31D50" w:rsidRPr="00FD2073" w:rsidRDefault="00B31D50" w:rsidP="003F6655">
            <w:r w:rsidRPr="00133644">
              <w:t>2020</w:t>
            </w:r>
          </w:p>
        </w:tc>
        <w:tc>
          <w:tcPr>
            <w:tcW w:w="810" w:type="dxa"/>
          </w:tcPr>
          <w:p w14:paraId="3F635330" w14:textId="1091D554" w:rsidR="00B31D50" w:rsidRPr="00FD2073" w:rsidRDefault="00B31D50" w:rsidP="003F6655">
            <w:r w:rsidRPr="00133644">
              <w:t>Jordan</w:t>
            </w:r>
          </w:p>
        </w:tc>
        <w:tc>
          <w:tcPr>
            <w:tcW w:w="1170" w:type="dxa"/>
          </w:tcPr>
          <w:p w14:paraId="607B2C6E" w14:textId="45B1B542" w:rsidR="00B31D50" w:rsidRPr="00FD2073" w:rsidRDefault="00B31D50" w:rsidP="003F6655">
            <w:r w:rsidRPr="003A2626">
              <w:t>Cross sectional</w:t>
            </w:r>
          </w:p>
        </w:tc>
        <w:tc>
          <w:tcPr>
            <w:tcW w:w="1260" w:type="dxa"/>
          </w:tcPr>
          <w:p w14:paraId="7064698D" w14:textId="4D83723A" w:rsidR="00B31D50" w:rsidRPr="00FD2073" w:rsidRDefault="00B31D50" w:rsidP="003F6655">
            <w:r>
              <w:t>g</w:t>
            </w:r>
            <w:r w:rsidRPr="00133644">
              <w:t>oat, sheep</w:t>
            </w:r>
          </w:p>
        </w:tc>
        <w:tc>
          <w:tcPr>
            <w:tcW w:w="1620" w:type="dxa"/>
          </w:tcPr>
          <w:p w14:paraId="46C1FF53" w14:textId="77777777" w:rsidR="00B31D50" w:rsidRPr="00133644" w:rsidRDefault="00B31D50" w:rsidP="003F6655">
            <w:pPr>
              <w:spacing w:after="160" w:line="259" w:lineRule="auto"/>
            </w:pPr>
            <w:r w:rsidRPr="003A2626">
              <w:t xml:space="preserve">730 Serum samples </w:t>
            </w:r>
            <w:r>
              <w:t>(goat 250, sheep</w:t>
            </w:r>
            <w:r w:rsidRPr="00133644">
              <w:t xml:space="preserve"> 480</w:t>
            </w:r>
            <w:r>
              <w:t>)</w:t>
            </w:r>
          </w:p>
          <w:p w14:paraId="57322E26" w14:textId="77777777" w:rsidR="00B31D50" w:rsidRPr="00FD2073" w:rsidRDefault="00B31D50" w:rsidP="003F6655"/>
        </w:tc>
        <w:tc>
          <w:tcPr>
            <w:tcW w:w="3240" w:type="dxa"/>
          </w:tcPr>
          <w:p w14:paraId="3B213F3F" w14:textId="1B6CEE58" w:rsidR="00B31D50" w:rsidRPr="00FD2073" w:rsidRDefault="00B31D50" w:rsidP="003F6655">
            <w:r w:rsidRPr="00446D80">
              <w:t>The overall goat and sheep seroprevalence level was 32.5% (237/730) and was significantly higher in goats (43.</w:t>
            </w:r>
            <w:r>
              <w:t>3%, 108/250)</w:t>
            </w:r>
            <w:r w:rsidRPr="00446D80">
              <w:t xml:space="preserve"> than sheep (27%, 129/480</w:t>
            </w:r>
            <w:r>
              <w:t>)</w:t>
            </w:r>
          </w:p>
        </w:tc>
        <w:tc>
          <w:tcPr>
            <w:tcW w:w="1260" w:type="dxa"/>
          </w:tcPr>
          <w:p w14:paraId="3D005B9E" w14:textId="47B7155C" w:rsidR="00B31D50" w:rsidRPr="00133644" w:rsidRDefault="00B31D50" w:rsidP="003F6655">
            <w:pPr>
              <w:spacing w:after="160" w:line="259" w:lineRule="auto"/>
            </w:pPr>
            <w:proofErr w:type="spellStart"/>
            <w:r w:rsidRPr="00133644">
              <w:t>Lafi</w:t>
            </w:r>
            <w:proofErr w:type="spellEnd"/>
            <w:r w:rsidRPr="00133644">
              <w:t>, S. Q.</w:t>
            </w:r>
            <w:r>
              <w:fldChar w:fldCharType="begin"/>
            </w:r>
            <w:r>
              <w:instrText xml:space="preserve"> ADDIN EN.CITE &lt;EndNote&gt;&lt;Cite&gt;&lt;Author&gt;Lafi&lt;/Author&gt;&lt;Year&gt;2020&lt;/Year&gt;&lt;RecNum&gt;137&lt;/RecNum&gt;&lt;DisplayText&gt;&lt;style face="superscript"&gt;96&lt;/style&gt;&lt;/DisplayText&gt;&lt;record&gt;&lt;rec-number&gt;137&lt;/rec-number&gt;&lt;foreign-keys&gt;&lt;key app="EN" db-id="a9tspfsz9w9a9xe2tr2pf9r9w5vfearwsxwf" timestamp="1639479531"&gt;137&lt;/key&gt;&lt;/foreign-keys&gt;&lt;ref-type name="Journal Article"&gt;17&lt;/ref-type&gt;&lt;contributors&gt;&lt;authors&gt;&lt;author&gt;Lafi, S. Q.&lt;/author&gt;&lt;author&gt;Talafha, A. Q.&lt;/author&gt;&lt;author&gt;Abu-Dalbouh, M. A.&lt;/author&gt;&lt;author&gt;Hailat, R. S.&lt;/author&gt;&lt;author&gt;Khalifeh, M. S.&lt;/author&gt;&lt;/authors&gt;&lt;/contributors&gt;&lt;titles&gt;&lt;title&gt;Seroprevalence and associated risk factors of Coxiella burnetii (Q fever) in goats and sheep in northern Jordan&lt;/title&gt;&lt;secondary-title&gt;Tropical Animal Health and Production&lt;/secondary-title&gt;&lt;/titles&gt;&lt;periodical&gt;&lt;full-title&gt;Tropical Animal Health and Production&lt;/full-title&gt;&lt;/periodical&gt;&lt;pages&gt;1553-1559&lt;/pages&gt;&lt;volume&gt;52&lt;/volume&gt;&lt;number&gt;4&lt;/number&gt;&lt;dates&gt;&lt;year&gt;2020&lt;/year&gt;&lt;/dates&gt;&lt;work-type&gt;Article&lt;/work-type&gt;&lt;urls&gt;&lt;related-urls&gt;&lt;url&gt;https://www.scopus.com/inward/record.uri?eid=2-s2.0-85076737965&amp;amp;doi=10.1007%2fs11250-019-02153-0&amp;amp;partnerID=40&amp;amp;md5=d992f3e72eef08f7c1c0c4ab9c60e64d&lt;/url&gt;&lt;/related-urls&gt;&lt;/urls&gt;&lt;electronic-resource-num&gt;10.1007/s11250-019-02153-0&lt;/electronic-resource-num&gt;&lt;remote-database-name&gt;Scopus&lt;/remote-database-name&gt;&lt;/record&gt;&lt;/Cite&gt;&lt;/EndNote&gt;</w:instrText>
            </w:r>
            <w:r>
              <w:fldChar w:fldCharType="separate"/>
            </w:r>
            <w:r w:rsidRPr="00D70AD8">
              <w:rPr>
                <w:noProof/>
                <w:vertAlign w:val="superscript"/>
              </w:rPr>
              <w:t>96</w:t>
            </w:r>
            <w:r>
              <w:fldChar w:fldCharType="end"/>
            </w:r>
          </w:p>
          <w:p w14:paraId="05842CC1" w14:textId="77777777" w:rsidR="00B31D50" w:rsidRPr="00FD2073" w:rsidRDefault="00B31D50" w:rsidP="003F6655"/>
        </w:tc>
        <w:tc>
          <w:tcPr>
            <w:tcW w:w="900" w:type="dxa"/>
          </w:tcPr>
          <w:p w14:paraId="1B470F6F" w14:textId="77777777" w:rsidR="00B31D50" w:rsidRPr="00133644" w:rsidRDefault="00B31D50" w:rsidP="003F6655"/>
        </w:tc>
      </w:tr>
      <w:tr w:rsidR="00B31D50" w:rsidRPr="00133644" w14:paraId="7EA334CA" w14:textId="1027DCCF" w:rsidTr="00B31D50">
        <w:tc>
          <w:tcPr>
            <w:tcW w:w="1033" w:type="dxa"/>
          </w:tcPr>
          <w:p w14:paraId="5630D9DC" w14:textId="51C79856" w:rsidR="00B31D50" w:rsidRPr="00FD2073" w:rsidRDefault="00B31D50" w:rsidP="003F6655">
            <w:r w:rsidRPr="0063177B">
              <w:t xml:space="preserve">Q fever/ C. </w:t>
            </w:r>
            <w:proofErr w:type="spellStart"/>
            <w:r w:rsidRPr="0063177B">
              <w:t>burnetii</w:t>
            </w:r>
            <w:proofErr w:type="spellEnd"/>
          </w:p>
        </w:tc>
        <w:tc>
          <w:tcPr>
            <w:tcW w:w="767" w:type="dxa"/>
          </w:tcPr>
          <w:p w14:paraId="2B22BEE4" w14:textId="712BF035" w:rsidR="00B31D50" w:rsidRPr="00FD2073" w:rsidRDefault="00B31D50" w:rsidP="003F6655">
            <w:r w:rsidRPr="0063177B">
              <w:t>2020</w:t>
            </w:r>
          </w:p>
        </w:tc>
        <w:tc>
          <w:tcPr>
            <w:tcW w:w="810" w:type="dxa"/>
          </w:tcPr>
          <w:p w14:paraId="6F01EEDE" w14:textId="3DAB20B5" w:rsidR="00B31D50" w:rsidRPr="00FD2073" w:rsidRDefault="00B31D50" w:rsidP="003F6655">
            <w:r w:rsidRPr="0063177B">
              <w:t>Sudan</w:t>
            </w:r>
          </w:p>
        </w:tc>
        <w:tc>
          <w:tcPr>
            <w:tcW w:w="1170" w:type="dxa"/>
          </w:tcPr>
          <w:p w14:paraId="3835A3C6" w14:textId="6912988B" w:rsidR="00B31D50" w:rsidRPr="00FD2073" w:rsidRDefault="00B31D50" w:rsidP="003F6655">
            <w:r w:rsidRPr="0063177B">
              <w:t>Cross sectional</w:t>
            </w:r>
          </w:p>
        </w:tc>
        <w:tc>
          <w:tcPr>
            <w:tcW w:w="1260" w:type="dxa"/>
          </w:tcPr>
          <w:p w14:paraId="7CD8B6C5" w14:textId="0972EFB4" w:rsidR="00B31D50" w:rsidRPr="00FD2073" w:rsidRDefault="00B31D50" w:rsidP="003F6655">
            <w:r w:rsidRPr="0063177B">
              <w:t>goat</w:t>
            </w:r>
          </w:p>
        </w:tc>
        <w:tc>
          <w:tcPr>
            <w:tcW w:w="1620" w:type="dxa"/>
          </w:tcPr>
          <w:p w14:paraId="20E8AD96" w14:textId="196292C0" w:rsidR="00B31D50" w:rsidRPr="00FD2073" w:rsidRDefault="00B31D50" w:rsidP="003F6655">
            <w:r w:rsidRPr="0063177B">
              <w:t>460 serum sample</w:t>
            </w:r>
          </w:p>
        </w:tc>
        <w:tc>
          <w:tcPr>
            <w:tcW w:w="3240" w:type="dxa"/>
          </w:tcPr>
          <w:p w14:paraId="19581D73" w14:textId="75A498BA" w:rsidR="00B31D50" w:rsidRPr="00FD2073" w:rsidRDefault="00B31D50" w:rsidP="003F6655">
            <w:r w:rsidRPr="0063177B">
              <w:t>The results showed an overall prevalence rate (109/460) 24.22% of Q fever antibodies</w:t>
            </w:r>
          </w:p>
        </w:tc>
        <w:tc>
          <w:tcPr>
            <w:tcW w:w="1260" w:type="dxa"/>
          </w:tcPr>
          <w:p w14:paraId="646E82F7" w14:textId="66B6D249" w:rsidR="00B31D50" w:rsidRPr="00FD2073" w:rsidRDefault="00B31D50" w:rsidP="003F6655">
            <w:pPr>
              <w:rPr>
                <w:rtl/>
                <w:lang w:bidi="fa-IR"/>
              </w:rPr>
            </w:pPr>
            <w:proofErr w:type="spellStart"/>
            <w:r w:rsidRPr="0063177B">
              <w:t>Hussien</w:t>
            </w:r>
            <w:proofErr w:type="spellEnd"/>
            <w:r w:rsidRPr="0063177B">
              <w:t>, M. O.</w:t>
            </w:r>
            <w:r>
              <w:fldChar w:fldCharType="begin"/>
            </w:r>
            <w:r>
              <w:instrText xml:space="preserve"> ADDIN EN.CITE &lt;EndNote&gt;&lt;Cite&gt;&lt;Author&gt;Hussien&lt;/Author&gt;&lt;Year&gt;2012&lt;/Year&gt;&lt;RecNum&gt;282&lt;/RecNum&gt;&lt;DisplayText&gt;&lt;style face="superscript"&gt;97&lt;/style&gt;&lt;/DisplayText&gt;&lt;record&gt;&lt;rec-number&gt;282&lt;/rec-number&gt;&lt;foreign-keys&gt;&lt;key app="EN" db-id="a9tspfsz9w9a9xe2tr2pf9r9w5vfearwsxwf" timestamp="1639479531"&gt;282&lt;/key&gt;&lt;/foreign-keys&gt;&lt;ref-type name="Journal Article"&gt;17&lt;/ref-type&gt;&lt;contributors&gt;&lt;authors&gt;&lt;author&gt;Hussien, M. O.&lt;/author&gt;&lt;author&gt;ElFahal, A. M.&lt;/author&gt;&lt;author&gt;Enan, K. A.&lt;/author&gt;&lt;author&gt;Taha, K. M.&lt;/author&gt;&lt;author&gt;Mohammed, M. S.&lt;/author&gt;&lt;author&gt;Salih, D. A.&lt;/author&gt;&lt;author&gt;Mohammadain, S. I.&lt;/author&gt;&lt;author&gt;Saeed, A. A.&lt;/author&gt;&lt;author&gt;El-Hussein, A. M.&lt;/author&gt;&lt;/authors&gt;&lt;/contributors&gt;&lt;titles&gt;&lt;title&gt;Seroprevalence of Q fever in Goats in the Sudan&lt;/title&gt;&lt;secondary-title&gt;Veterinary World&lt;/secondary-title&gt;&lt;/titles&gt;&lt;periodical&gt;&lt;full-title&gt;Veterinary World&lt;/full-title&gt;&lt;/periodical&gt;&lt;pages&gt;394-397&lt;/pages&gt;&lt;volume&gt;5&lt;/volume&gt;&lt;number&gt;7&lt;/number&gt;&lt;dates&gt;&lt;year&gt;2012&lt;/year&gt;&lt;/dates&gt;&lt;work-type&gt;Article&lt;/work-type&gt;&lt;urls&gt;&lt;related-urls&gt;&lt;url&gt;https://www.scopus.com/inward/record.uri?eid=2-s2.0-84864761521&amp;amp;doi=10.5455%2fvetworld.2012.394-397&amp;amp;partnerID=40&amp;amp;md5=073ae0d1069a4686046c8d475e879a74&lt;/url&gt;&lt;/related-urls&gt;&lt;/urls&gt;&lt;electronic-resource-num&gt;10.5455/vetworld.2012.394-397&lt;/electronic-resource-num&gt;&lt;remote-database-name&gt;Scopus&lt;/remote-database-name&gt;&lt;/record&gt;&lt;/Cite&gt;&lt;/EndNote&gt;</w:instrText>
            </w:r>
            <w:r>
              <w:fldChar w:fldCharType="separate"/>
            </w:r>
            <w:r w:rsidRPr="00D70AD8">
              <w:rPr>
                <w:noProof/>
                <w:vertAlign w:val="superscript"/>
              </w:rPr>
              <w:t>97</w:t>
            </w:r>
            <w:r>
              <w:fldChar w:fldCharType="end"/>
            </w:r>
          </w:p>
        </w:tc>
        <w:tc>
          <w:tcPr>
            <w:tcW w:w="900" w:type="dxa"/>
          </w:tcPr>
          <w:p w14:paraId="644EAF9D" w14:textId="77777777" w:rsidR="00B31D50" w:rsidRPr="0063177B" w:rsidRDefault="00B31D50" w:rsidP="003F6655"/>
        </w:tc>
      </w:tr>
      <w:tr w:rsidR="00B31D50" w:rsidRPr="00133644" w14:paraId="3B404690" w14:textId="39B3FFA3" w:rsidTr="00B31D50">
        <w:tc>
          <w:tcPr>
            <w:tcW w:w="1033" w:type="dxa"/>
          </w:tcPr>
          <w:p w14:paraId="727FFFD0" w14:textId="2C6F5454" w:rsidR="00B31D50" w:rsidRPr="0063177B" w:rsidRDefault="00B31D50" w:rsidP="004152F0">
            <w:r w:rsidRPr="00D34F21">
              <w:t xml:space="preserve">Q fever/ C. </w:t>
            </w:r>
            <w:proofErr w:type="spellStart"/>
            <w:r w:rsidRPr="00D34F21">
              <w:t>burnetii</w:t>
            </w:r>
            <w:proofErr w:type="spellEnd"/>
          </w:p>
        </w:tc>
        <w:tc>
          <w:tcPr>
            <w:tcW w:w="767" w:type="dxa"/>
          </w:tcPr>
          <w:p w14:paraId="3385D2E3" w14:textId="4602F135" w:rsidR="00B31D50" w:rsidRPr="0063177B" w:rsidRDefault="00B31D50" w:rsidP="004152F0">
            <w:r w:rsidRPr="00D34F21">
              <w:t>2020</w:t>
            </w:r>
          </w:p>
        </w:tc>
        <w:tc>
          <w:tcPr>
            <w:tcW w:w="810" w:type="dxa"/>
          </w:tcPr>
          <w:p w14:paraId="2FF81FEA" w14:textId="79EC5E29" w:rsidR="00B31D50" w:rsidRPr="0063177B" w:rsidRDefault="00B31D50" w:rsidP="004152F0">
            <w:r w:rsidRPr="00D34F21">
              <w:t>Saudi Arabia</w:t>
            </w:r>
          </w:p>
        </w:tc>
        <w:tc>
          <w:tcPr>
            <w:tcW w:w="1170" w:type="dxa"/>
          </w:tcPr>
          <w:p w14:paraId="5CED187E" w14:textId="7BE537E9" w:rsidR="00B31D50" w:rsidRPr="0063177B" w:rsidRDefault="00B31D50" w:rsidP="004152F0">
            <w:r w:rsidRPr="00D34F21">
              <w:t>Cross sectional</w:t>
            </w:r>
          </w:p>
        </w:tc>
        <w:tc>
          <w:tcPr>
            <w:tcW w:w="1260" w:type="dxa"/>
          </w:tcPr>
          <w:p w14:paraId="0ED1745D" w14:textId="239EF0F0" w:rsidR="00B31D50" w:rsidRPr="0063177B" w:rsidRDefault="00B31D50" w:rsidP="004152F0">
            <w:r w:rsidRPr="00D34F21">
              <w:t>cattle, sheep, and goat</w:t>
            </w:r>
          </w:p>
        </w:tc>
        <w:tc>
          <w:tcPr>
            <w:tcW w:w="1620" w:type="dxa"/>
          </w:tcPr>
          <w:p w14:paraId="1469DE6B" w14:textId="238DF471" w:rsidR="00B31D50" w:rsidRPr="0063177B" w:rsidRDefault="00B31D50" w:rsidP="004152F0">
            <w:r w:rsidRPr="00D34F21">
              <w:t>1310 serum samples (cattle 432, sheep 571, and goats 307)</w:t>
            </w:r>
          </w:p>
        </w:tc>
        <w:tc>
          <w:tcPr>
            <w:tcW w:w="3240" w:type="dxa"/>
          </w:tcPr>
          <w:p w14:paraId="3C865F0D" w14:textId="17E750F2" w:rsidR="00B31D50" w:rsidRPr="0063177B" w:rsidRDefault="00B31D50" w:rsidP="004152F0">
            <w:r w:rsidRPr="00D34F21">
              <w:t xml:space="preserve">The prevalence of C. </w:t>
            </w:r>
            <w:proofErr w:type="spellStart"/>
            <w:r w:rsidRPr="00D34F21">
              <w:t>burnetii</w:t>
            </w:r>
            <w:proofErr w:type="spellEnd"/>
            <w:r w:rsidRPr="00D34F21">
              <w:t xml:space="preserve"> infection among animals was 9.2% (CI, 7.7-10.8)-15.6%, 9.1%, and 5.8% among goats, cattle, and sheep</w:t>
            </w:r>
          </w:p>
        </w:tc>
        <w:tc>
          <w:tcPr>
            <w:tcW w:w="1260" w:type="dxa"/>
          </w:tcPr>
          <w:p w14:paraId="09F947B3" w14:textId="1A27AB40" w:rsidR="00B31D50" w:rsidRPr="0063177B" w:rsidRDefault="00B31D50" w:rsidP="004152F0">
            <w:proofErr w:type="spellStart"/>
            <w:r w:rsidRPr="00D34F21">
              <w:t>Aljafar</w:t>
            </w:r>
            <w:proofErr w:type="spellEnd"/>
            <w:r w:rsidRPr="00D34F21">
              <w:t>, A.</w:t>
            </w:r>
            <w:r>
              <w:fldChar w:fldCharType="begin"/>
            </w:r>
            <w:r>
              <w:instrText xml:space="preserve"> ADDIN EN.CITE &lt;EndNote&gt;&lt;Cite&gt;&lt;Author&gt;Aljafar&lt;/Author&gt;&lt;Year&gt;2020&lt;/Year&gt;&lt;RecNum&gt;131&lt;/RecNum&gt;&lt;DisplayText&gt;&lt;style face="superscript"&gt;98&lt;/style&gt;&lt;/DisplayText&gt;&lt;record&gt;&lt;rec-number&gt;131&lt;/rec-number&gt;&lt;foreign-keys&gt;&lt;key app="EN" db-id="a9tspfsz9w9a9xe2tr2pf9r9w5vfearwsxwf" timestamp="1639479531"&gt;131&lt;/key&gt;&lt;/foreign-keys&gt;&lt;ref-type name="Journal Article"&gt;17&lt;/ref-type&gt;&lt;contributors&gt;&lt;authors&gt;&lt;author&gt;Aljafar, A.&lt;/author&gt;&lt;author&gt;Salem, M.&lt;/author&gt;&lt;author&gt;Housawi, F.&lt;/author&gt;&lt;author&gt;Zaghawa, A.&lt;/author&gt;&lt;author&gt;Hegazy, Y.&lt;/author&gt;&lt;/authors&gt;&lt;/contributors&gt;&lt;titles&gt;&lt;title&gt;Seroprevalence and risk factors of Q-fever (C. burnetii infection) among ruminants reared in the eastern region of the Kingdom of Saudi Arabia&lt;/title&gt;&lt;secondary-title&gt;Tropical Animal Health and Production&lt;/secondary-title&gt;&lt;/titles&gt;&lt;periodical&gt;&lt;full-title&gt;Tropical Animal Health and Production&lt;/full-title&gt;&lt;/periodical&gt;&lt;pages&gt;2631-2638&lt;/pages&gt;&lt;volume&gt;52&lt;/volume&gt;&lt;number&gt;5&lt;/number&gt;&lt;dates&gt;&lt;year&gt;2020&lt;/year&gt;&lt;/dates&gt;&lt;work-type&gt;Article&lt;/work-type&gt;&lt;urls&gt;&lt;related-urls&gt;&lt;url&gt;https://www.scopus.com/inward/record.uri?eid=2-s2.0-85085358991&amp;amp;doi=10.1007%2fs11250-020-02295-6&amp;amp;partnerID=40&amp;amp;md5=d7d8e39ca0c8495b72dc33d2c6cc2983&lt;/url&gt;&lt;/related-urls&gt;&lt;/urls&gt;&lt;electronic-resource-num&gt;10.1007/s11250-020-02295-6&lt;/electronic-resource-num&gt;&lt;remote-database-name&gt;Scopus&lt;/remote-database-name&gt;&lt;/record&gt;&lt;/Cite&gt;&lt;/EndNote&gt;</w:instrText>
            </w:r>
            <w:r>
              <w:fldChar w:fldCharType="separate"/>
            </w:r>
            <w:r w:rsidRPr="00D70AD8">
              <w:rPr>
                <w:noProof/>
                <w:vertAlign w:val="superscript"/>
              </w:rPr>
              <w:t>98</w:t>
            </w:r>
            <w:r>
              <w:fldChar w:fldCharType="end"/>
            </w:r>
          </w:p>
        </w:tc>
        <w:tc>
          <w:tcPr>
            <w:tcW w:w="900" w:type="dxa"/>
          </w:tcPr>
          <w:p w14:paraId="4962F5BE" w14:textId="77777777" w:rsidR="00B31D50" w:rsidRPr="00D34F21" w:rsidRDefault="00B31D50" w:rsidP="004152F0"/>
        </w:tc>
      </w:tr>
      <w:tr w:rsidR="00B31D50" w:rsidRPr="00133644" w14:paraId="72870331" w14:textId="747A5894" w:rsidTr="00B31D50">
        <w:tc>
          <w:tcPr>
            <w:tcW w:w="1033" w:type="dxa"/>
          </w:tcPr>
          <w:p w14:paraId="387F65BA" w14:textId="0D8FF2BF" w:rsidR="00B31D50" w:rsidRPr="00B611E1" w:rsidRDefault="00B31D50" w:rsidP="000A0C57">
            <w:r w:rsidRPr="009633CC">
              <w:t xml:space="preserve">Q fever/ C. </w:t>
            </w:r>
            <w:proofErr w:type="spellStart"/>
            <w:r w:rsidRPr="009633CC">
              <w:t>burnetii</w:t>
            </w:r>
            <w:proofErr w:type="spellEnd"/>
          </w:p>
        </w:tc>
        <w:tc>
          <w:tcPr>
            <w:tcW w:w="767" w:type="dxa"/>
          </w:tcPr>
          <w:p w14:paraId="0A6E634B" w14:textId="6660469A" w:rsidR="00B31D50" w:rsidRPr="00B611E1" w:rsidRDefault="00B31D50" w:rsidP="000A0C57">
            <w:r w:rsidRPr="009633CC">
              <w:t>2020</w:t>
            </w:r>
          </w:p>
        </w:tc>
        <w:tc>
          <w:tcPr>
            <w:tcW w:w="810" w:type="dxa"/>
          </w:tcPr>
          <w:p w14:paraId="47E3FC1A" w14:textId="16816B26" w:rsidR="00B31D50" w:rsidRPr="00B611E1" w:rsidRDefault="00B31D50" w:rsidP="000A0C57">
            <w:r w:rsidRPr="00FB0373">
              <w:t>Iraq</w:t>
            </w:r>
          </w:p>
        </w:tc>
        <w:tc>
          <w:tcPr>
            <w:tcW w:w="1170" w:type="dxa"/>
          </w:tcPr>
          <w:p w14:paraId="104B52B5" w14:textId="7DF8452D" w:rsidR="00B31D50" w:rsidRPr="00B611E1" w:rsidRDefault="00B31D50" w:rsidP="000A0C57">
            <w:r w:rsidRPr="009633CC">
              <w:t>Cross sectional</w:t>
            </w:r>
          </w:p>
        </w:tc>
        <w:tc>
          <w:tcPr>
            <w:tcW w:w="1260" w:type="dxa"/>
          </w:tcPr>
          <w:p w14:paraId="34B09464" w14:textId="3882CE47" w:rsidR="00B31D50" w:rsidRPr="00B611E1" w:rsidRDefault="00B31D50" w:rsidP="000A0C57">
            <w:r w:rsidRPr="009633CC">
              <w:t>cattle</w:t>
            </w:r>
          </w:p>
        </w:tc>
        <w:tc>
          <w:tcPr>
            <w:tcW w:w="1620" w:type="dxa"/>
          </w:tcPr>
          <w:p w14:paraId="7539815D" w14:textId="0D30483F" w:rsidR="00B31D50" w:rsidRPr="00B611E1" w:rsidRDefault="00B31D50" w:rsidP="000A0C57">
            <w:r w:rsidRPr="009633CC">
              <w:t>270 serum samples</w:t>
            </w:r>
          </w:p>
        </w:tc>
        <w:tc>
          <w:tcPr>
            <w:tcW w:w="3240" w:type="dxa"/>
          </w:tcPr>
          <w:p w14:paraId="3A24C01A" w14:textId="1050532F" w:rsidR="00B31D50" w:rsidRPr="00B611E1" w:rsidRDefault="00B31D50" w:rsidP="000A0C57">
            <w:r w:rsidRPr="009633CC">
              <w:t xml:space="preserve">a total of (53/270) 19.63% cows were </w:t>
            </w:r>
            <w:proofErr w:type="spellStart"/>
            <w:r w:rsidRPr="009633CC">
              <w:t>seropositives</w:t>
            </w:r>
            <w:proofErr w:type="spellEnd"/>
            <w:r w:rsidRPr="009633CC">
              <w:t xml:space="preserve"> to C. </w:t>
            </w:r>
            <w:proofErr w:type="spellStart"/>
            <w:r w:rsidRPr="009633CC">
              <w:t>burnetii</w:t>
            </w:r>
            <w:proofErr w:type="spellEnd"/>
            <w:r w:rsidRPr="009633CC">
              <w:t xml:space="preserve"> IgG antibodies.</w:t>
            </w:r>
          </w:p>
        </w:tc>
        <w:tc>
          <w:tcPr>
            <w:tcW w:w="1260" w:type="dxa"/>
          </w:tcPr>
          <w:p w14:paraId="2EEA6DE7" w14:textId="07FF79B0" w:rsidR="00B31D50" w:rsidRPr="00B611E1" w:rsidRDefault="00B31D50" w:rsidP="000A0C57">
            <w:proofErr w:type="spellStart"/>
            <w:r w:rsidRPr="009633CC">
              <w:t>Gharban</w:t>
            </w:r>
            <w:proofErr w:type="spellEnd"/>
            <w:r w:rsidRPr="009633CC">
              <w:t>, H. A. J.</w:t>
            </w:r>
            <w:r>
              <w:fldChar w:fldCharType="begin"/>
            </w:r>
            <w:r>
              <w:instrText xml:space="preserve"> ADDIN EN.CITE &lt;EndNote&gt;&lt;Cite&gt;&lt;Author&gt;Gharban&lt;/Author&gt;&lt;Year&gt;2020&lt;/Year&gt;&lt;RecNum&gt;146&lt;/RecNum&gt;&lt;DisplayText&gt;&lt;style face="superscript"&gt;99&lt;/style&gt;&lt;/DisplayText&gt;&lt;record&gt;&lt;rec-number&gt;146&lt;/rec-number&gt;&lt;foreign-keys&gt;&lt;key app="EN" db-id="a9tspfsz9w9a9xe2tr2pf9r9w5vfearwsxwf" timestamp="1639479531"&gt;146&lt;/key&gt;&lt;/foreign-keys&gt;&lt;ref-type name="Journal Article"&gt;17&lt;/ref-type&gt;&lt;contributors&gt;&lt;authors&gt;&lt;author&gt;Gharban, H. A. J.&lt;/author&gt;&lt;author&gt;Yousif, A. A.&lt;/author&gt;&lt;/authors&gt;&lt;/contributors&gt;&lt;titles&gt;&lt;title&gt;SEROLOGICAL, CLINICAL AND HEMATOLOGICAL PREVALENCE OF COXIELLA BURNETII IN ADULT COWS, IRAQ&lt;/title&gt;&lt;secondary-title&gt;Biochemical and Cellular Archives&lt;/secondary-title&gt;&lt;/titles&gt;&lt;periodical&gt;&lt;full-title&gt;Biochemical and Cellular Archives&lt;/full-title&gt;&lt;/periodical&gt;&lt;pages&gt;67-74&lt;/pages&gt;&lt;volume&gt;20&lt;/volume&gt;&lt;number&gt;1&lt;/number&gt;&lt;dates&gt;&lt;year&gt;2020&lt;/year&gt;&lt;/dates&gt;&lt;work-type&gt;Article&lt;/work-type&gt;&lt;urls&gt;&lt;related-urls&gt;&lt;url&gt;https://www.scopus.com/inward/record.uri?eid=2-s2.0-85097882026&amp;amp;doi=10.35124%2fbca.2020.20.1.67&amp;amp;partnerID=40&amp;amp;md5=a4744228bece580e4260ed69ead728c5&lt;/url&gt;&lt;/related-urls&gt;&lt;/urls&gt;&lt;electronic-resource-num&gt;10.35124/bca.2020.20.1.67&lt;/electronic-resource-num&gt;&lt;remote-database-name&gt;Scopus&lt;/remote-database-name&gt;&lt;/record&gt;&lt;/Cite&gt;&lt;/EndNote&gt;</w:instrText>
            </w:r>
            <w:r>
              <w:fldChar w:fldCharType="separate"/>
            </w:r>
            <w:r w:rsidRPr="00D70AD8">
              <w:rPr>
                <w:noProof/>
                <w:vertAlign w:val="superscript"/>
              </w:rPr>
              <w:t>99</w:t>
            </w:r>
            <w:r>
              <w:fldChar w:fldCharType="end"/>
            </w:r>
          </w:p>
        </w:tc>
        <w:tc>
          <w:tcPr>
            <w:tcW w:w="900" w:type="dxa"/>
          </w:tcPr>
          <w:p w14:paraId="14A52ED0" w14:textId="77777777" w:rsidR="00B31D50" w:rsidRPr="009633CC" w:rsidRDefault="00B31D50" w:rsidP="000A0C57"/>
        </w:tc>
      </w:tr>
      <w:tr w:rsidR="00B31D50" w:rsidRPr="00133644" w14:paraId="15D5E369" w14:textId="20019D95" w:rsidTr="00B31D50">
        <w:tc>
          <w:tcPr>
            <w:tcW w:w="1033" w:type="dxa"/>
          </w:tcPr>
          <w:p w14:paraId="44516EC8" w14:textId="5B096818" w:rsidR="00B31D50" w:rsidRPr="00B611E1" w:rsidRDefault="00B31D50" w:rsidP="004152F0">
            <w:r w:rsidRPr="004C3CAF">
              <w:t xml:space="preserve">Q fever/ C. </w:t>
            </w:r>
            <w:proofErr w:type="spellStart"/>
            <w:r w:rsidRPr="004C3CAF">
              <w:t>burnetii</w:t>
            </w:r>
            <w:proofErr w:type="spellEnd"/>
          </w:p>
        </w:tc>
        <w:tc>
          <w:tcPr>
            <w:tcW w:w="767" w:type="dxa"/>
          </w:tcPr>
          <w:p w14:paraId="0313B89D" w14:textId="12EB3611" w:rsidR="00B31D50" w:rsidRPr="00B611E1" w:rsidRDefault="00B31D50" w:rsidP="004152F0">
            <w:r w:rsidRPr="004C3CAF">
              <w:t>20</w:t>
            </w:r>
            <w:r>
              <w:t>20</w:t>
            </w:r>
          </w:p>
        </w:tc>
        <w:tc>
          <w:tcPr>
            <w:tcW w:w="810" w:type="dxa"/>
          </w:tcPr>
          <w:p w14:paraId="269E1D3A" w14:textId="6485D961" w:rsidR="00B31D50" w:rsidRPr="00B611E1" w:rsidRDefault="00B31D50" w:rsidP="004152F0">
            <w:r w:rsidRPr="004C3CAF">
              <w:t>Lebanon</w:t>
            </w:r>
          </w:p>
        </w:tc>
        <w:tc>
          <w:tcPr>
            <w:tcW w:w="1170" w:type="dxa"/>
          </w:tcPr>
          <w:p w14:paraId="1AD40AC6" w14:textId="7DF148B5" w:rsidR="00B31D50" w:rsidRPr="00B611E1" w:rsidRDefault="00B31D50" w:rsidP="004152F0">
            <w:r w:rsidRPr="004C3CAF">
              <w:t>Cross sectional</w:t>
            </w:r>
          </w:p>
        </w:tc>
        <w:tc>
          <w:tcPr>
            <w:tcW w:w="1260" w:type="dxa"/>
          </w:tcPr>
          <w:p w14:paraId="53AE0A19" w14:textId="2C7F4C3B" w:rsidR="00B31D50" w:rsidRPr="00B611E1" w:rsidRDefault="00B31D50" w:rsidP="004152F0">
            <w:r w:rsidRPr="004C3CAF">
              <w:t>ruminants (865 cattle, 384 sheep and 384 goats)</w:t>
            </w:r>
          </w:p>
        </w:tc>
        <w:tc>
          <w:tcPr>
            <w:tcW w:w="1620" w:type="dxa"/>
          </w:tcPr>
          <w:p w14:paraId="56C63573" w14:textId="2A9C2C4E" w:rsidR="00B31D50" w:rsidRPr="00B611E1" w:rsidRDefault="00B31D50" w:rsidP="004152F0">
            <w:r w:rsidRPr="004C3CAF">
              <w:t>1633 serum samples</w:t>
            </w:r>
          </w:p>
        </w:tc>
        <w:tc>
          <w:tcPr>
            <w:tcW w:w="3240" w:type="dxa"/>
          </w:tcPr>
          <w:p w14:paraId="0CFD6ADA" w14:textId="445C8101" w:rsidR="00B31D50" w:rsidRPr="00B611E1" w:rsidRDefault="00B31D50" w:rsidP="004152F0">
            <w:r w:rsidRPr="004C3CAF">
              <w:t>Seroprevalence in cattle, sheep and goat were 9.94% (86/865), 24.2% (93/384) and 26.8% (103/384).</w:t>
            </w:r>
          </w:p>
        </w:tc>
        <w:tc>
          <w:tcPr>
            <w:tcW w:w="1260" w:type="dxa"/>
          </w:tcPr>
          <w:p w14:paraId="70F8DA26" w14:textId="1AB79826" w:rsidR="00B31D50" w:rsidRPr="00B611E1" w:rsidRDefault="00B31D50" w:rsidP="004152F0">
            <w:proofErr w:type="spellStart"/>
            <w:r w:rsidRPr="004C3CAF">
              <w:t>Dabaja</w:t>
            </w:r>
            <w:proofErr w:type="spellEnd"/>
            <w:r w:rsidRPr="004C3CAF">
              <w:t>, M. F</w:t>
            </w:r>
            <w:r>
              <w:fldChar w:fldCharType="begin"/>
            </w:r>
            <w:r>
              <w:instrText xml:space="preserve"> ADDIN EN.CITE &lt;EndNote&gt;&lt;Cite&gt;&lt;Author&gt;Dabaja&lt;/Author&gt;&lt;Year&gt;2020&lt;/Year&gt;&lt;RecNum&gt;143&lt;/RecNum&gt;&lt;DisplayText&gt;&lt;style face="superscript"&gt;100&lt;/style&gt;&lt;/DisplayText&gt;&lt;record&gt;&lt;rec-number&gt;143&lt;/rec-number&gt;&lt;foreign-keys&gt;&lt;key app="EN" db-id="a9tspfsz9w9a9xe2tr2pf9r9w5vfearwsxwf" timestamp="1639479531"&gt;143&lt;/key&gt;&lt;/foreign-keys&gt;&lt;ref-type name="Journal Article"&gt;17&lt;/ref-type&gt;&lt;contributors&gt;&lt;authors&gt;&lt;author&gt;Dabaja, M. F.&lt;/author&gt;&lt;author&gt;Greco, G.&lt;/author&gt;&lt;author&gt;Blanda, V.&lt;/author&gt;&lt;author&gt;Tempesta, M.&lt;/author&gt;&lt;author&gt;Bayan, A.&lt;/author&gt;&lt;author&gt;Torina, A.&lt;/author&gt;&lt;author&gt;Vesco, G.&lt;/author&gt;&lt;author&gt;D&amp;apos;Agostino, R.&lt;/author&gt;&lt;author&gt;Lelli, R.&lt;/author&gt;&lt;author&gt;Ezzedine, M.&lt;/author&gt;&lt;author&gt;Mortada, H.&lt;/author&gt;&lt;author&gt;Raoult, D.&lt;/author&gt;&lt;author&gt;Fournier, P. E.&lt;/author&gt;&lt;author&gt;Mortada, M.&lt;/author&gt;&lt;/authors&gt;&lt;/contributors&gt;&lt;titles&gt;&lt;title&gt;Multispacer sequence typing of coxiella burnetii from milk and hard tick samples from ruminant farms in Lebanon&lt;/title&gt;&lt;secondary-title&gt;Veterinaria Italiana&lt;/secondary-title&gt;&lt;/titles&gt;&lt;periodical&gt;&lt;full-title&gt;Veterinaria Italiana&lt;/full-title&gt;&lt;/periodical&gt;&lt;pages&gt;289-296&lt;/pages&gt;&lt;volume&gt;56&lt;/volume&gt;&lt;number&gt;4&lt;/number&gt;&lt;dates&gt;&lt;year&gt;2020&lt;/year&gt;&lt;/dates&gt;&lt;work-type&gt;Article&lt;/work-type&gt;&lt;urls&gt;&lt;related-urls&gt;&lt;url&gt;https://www.scopus.com/inward/record.uri?eid=2-s2.0-85102158946&amp;amp;doi=10.12834%2fVetIt.1799.13290.1&amp;amp;partnerID=40&amp;amp;md5=11bee5e4f38cf4b05f361e5079e482a5&lt;/url&gt;&lt;/related-urls&gt;&lt;/urls&gt;&lt;electronic-resource-num&gt;10.12834/VetIt.1799.13290.1&lt;/electronic-resource-num&gt;&lt;remote-database-name&gt;Scopus&lt;/remote-database-name&gt;&lt;/record&gt;&lt;/Cite&gt;&lt;/EndNote&gt;</w:instrText>
            </w:r>
            <w:r>
              <w:fldChar w:fldCharType="separate"/>
            </w:r>
            <w:r w:rsidRPr="00D70AD8">
              <w:rPr>
                <w:noProof/>
                <w:vertAlign w:val="superscript"/>
              </w:rPr>
              <w:t>100</w:t>
            </w:r>
            <w:r>
              <w:fldChar w:fldCharType="end"/>
            </w:r>
          </w:p>
        </w:tc>
        <w:tc>
          <w:tcPr>
            <w:tcW w:w="900" w:type="dxa"/>
          </w:tcPr>
          <w:p w14:paraId="7907238F" w14:textId="77777777" w:rsidR="00B31D50" w:rsidRPr="004C3CAF" w:rsidRDefault="00B31D50" w:rsidP="004152F0"/>
        </w:tc>
      </w:tr>
      <w:tr w:rsidR="00B31D50" w:rsidRPr="00133644" w14:paraId="2D79ADDD" w14:textId="21EC1B43" w:rsidTr="00B31D50">
        <w:tc>
          <w:tcPr>
            <w:tcW w:w="1033" w:type="dxa"/>
          </w:tcPr>
          <w:p w14:paraId="1103E121" w14:textId="508F64C9" w:rsidR="00B31D50" w:rsidRPr="00407E75" w:rsidRDefault="00B31D50" w:rsidP="003F6655">
            <w:r w:rsidRPr="00D0733C">
              <w:lastRenderedPageBreak/>
              <w:t xml:space="preserve">Q fever/ C. </w:t>
            </w:r>
            <w:proofErr w:type="spellStart"/>
            <w:r w:rsidRPr="00D0733C">
              <w:t>burnetii</w:t>
            </w:r>
            <w:proofErr w:type="spellEnd"/>
          </w:p>
        </w:tc>
        <w:tc>
          <w:tcPr>
            <w:tcW w:w="767" w:type="dxa"/>
          </w:tcPr>
          <w:p w14:paraId="5CE062C3" w14:textId="281A515B" w:rsidR="00B31D50" w:rsidRPr="00407E75" w:rsidRDefault="00B31D50" w:rsidP="003F6655">
            <w:r w:rsidRPr="00D0733C">
              <w:t>2020</w:t>
            </w:r>
          </w:p>
        </w:tc>
        <w:tc>
          <w:tcPr>
            <w:tcW w:w="810" w:type="dxa"/>
          </w:tcPr>
          <w:p w14:paraId="2739C063" w14:textId="14AFDDD6" w:rsidR="00B31D50" w:rsidRPr="00C452FD" w:rsidRDefault="00B31D50" w:rsidP="003F6655">
            <w:r w:rsidRPr="00D0733C">
              <w:t>Egypt</w:t>
            </w:r>
          </w:p>
        </w:tc>
        <w:tc>
          <w:tcPr>
            <w:tcW w:w="1170" w:type="dxa"/>
          </w:tcPr>
          <w:p w14:paraId="6D965EDE" w14:textId="39DE230C" w:rsidR="00B31D50" w:rsidRPr="00407E75" w:rsidRDefault="00B31D50" w:rsidP="003F6655">
            <w:r w:rsidRPr="00D0733C">
              <w:t>Cross-sectional</w:t>
            </w:r>
          </w:p>
        </w:tc>
        <w:tc>
          <w:tcPr>
            <w:tcW w:w="1260" w:type="dxa"/>
          </w:tcPr>
          <w:p w14:paraId="3CC260BC" w14:textId="19F36811" w:rsidR="00B31D50" w:rsidRPr="00407E75" w:rsidRDefault="00B31D50" w:rsidP="003F6655">
            <w:r w:rsidRPr="00D0733C">
              <w:t>cattle, sheep, goat, and human</w:t>
            </w:r>
          </w:p>
        </w:tc>
        <w:tc>
          <w:tcPr>
            <w:tcW w:w="1620" w:type="dxa"/>
          </w:tcPr>
          <w:p w14:paraId="0805F054" w14:textId="29EC0C73" w:rsidR="00B31D50" w:rsidRPr="00407E75" w:rsidRDefault="00B31D50" w:rsidP="003F6655">
            <w:r w:rsidRPr="00D0733C">
              <w:t>280 serum sample (cattle 75, sheep 50, goat 35, human120)</w:t>
            </w:r>
          </w:p>
        </w:tc>
        <w:tc>
          <w:tcPr>
            <w:tcW w:w="3240" w:type="dxa"/>
          </w:tcPr>
          <w:p w14:paraId="66E18CCC" w14:textId="5FA65B10" w:rsidR="00B31D50" w:rsidRPr="00407E75" w:rsidRDefault="00B31D50" w:rsidP="003F6655">
            <w:r w:rsidRPr="00D0733C">
              <w:t xml:space="preserve">The results of the IFA revealed C. </w:t>
            </w:r>
            <w:proofErr w:type="spellStart"/>
            <w:r w:rsidRPr="00D0733C">
              <w:t>burnetii</w:t>
            </w:r>
            <w:proofErr w:type="spellEnd"/>
            <w:r w:rsidRPr="00D0733C">
              <w:t xml:space="preserve"> seroprevalence rates of 45.3%, 56.0%, 45.7%, and 53.3% in cattle, sheep, goats, and humans, respectively.</w:t>
            </w:r>
          </w:p>
        </w:tc>
        <w:tc>
          <w:tcPr>
            <w:tcW w:w="1260" w:type="dxa"/>
          </w:tcPr>
          <w:p w14:paraId="75E3567B" w14:textId="021FD67A" w:rsidR="00B31D50" w:rsidRPr="00407E75" w:rsidRDefault="00B31D50" w:rsidP="003F6655">
            <w:proofErr w:type="spellStart"/>
            <w:r w:rsidRPr="00D0733C">
              <w:t>Abbass</w:t>
            </w:r>
            <w:proofErr w:type="spellEnd"/>
            <w:r w:rsidRPr="00D0733C">
              <w:t>, H.</w:t>
            </w:r>
            <w:r>
              <w:fldChar w:fldCharType="begin"/>
            </w:r>
            <w:r>
              <w:instrText xml:space="preserve"> ADDIN EN.CITE &lt;EndNote&gt;&lt;Cite&gt;&lt;Author&gt;Abbass&lt;/Author&gt;&lt;Year&gt;2020&lt;/Year&gt;&lt;RecNum&gt;119&lt;/RecNum&gt;&lt;DisplayText&gt;&lt;style face="superscript"&gt;101&lt;/style&gt;&lt;/DisplayText&gt;&lt;record&gt;&lt;rec-number&gt;119&lt;/rec-number&gt;&lt;foreign-keys&gt;&lt;key app="EN" db-id="a9tspfsz9w9a9xe2tr2pf9r9w5vfearwsxwf" timestamp="1639479531"&gt;119&lt;/key&gt;&lt;/foreign-keys&gt;&lt;ref-type name="Journal Article"&gt;17&lt;/ref-type&gt;&lt;contributors&gt;&lt;authors&gt;&lt;author&gt;Abbass, H.&lt;/author&gt;&lt;author&gt;Selim, S. A. K.&lt;/author&gt;&lt;author&gt;Sobhy, M. M.&lt;/author&gt;&lt;author&gt;El-Mokhtar, M. A.&lt;/author&gt;&lt;author&gt;Elhariri, M.&lt;/author&gt;&lt;author&gt;Abd-Elhafeez, H. H.&lt;/author&gt;&lt;/authors&gt;&lt;/contributors&gt;&lt;titles&gt;&lt;title&gt;High prevalence of Coxiella burnetii infection in humans and livestock in Assiut, Egypt: A serological and molecular survey&lt;/title&gt;&lt;secondary-title&gt;Veterinary World&lt;/secondary-title&gt;&lt;/titles&gt;&lt;periodical&gt;&lt;full-title&gt;Veterinary World&lt;/full-title&gt;&lt;/periodical&gt;&lt;pages&gt;2578-2586&lt;/pages&gt;&lt;volume&gt;13&lt;/volume&gt;&lt;number&gt;12&lt;/number&gt;&lt;dates&gt;&lt;year&gt;2020&lt;/year&gt;&lt;/dates&gt;&lt;work-type&gt;Article&lt;/work-type&gt;&lt;urls&gt;&lt;related-urls&gt;&lt;url&gt;https://www.scopus.com/inward/record.uri?eid=2-s2.0-85098468820&amp;amp;doi=10.14202%2fVETWORLD.2020.2578-2586&amp;amp;partnerID=40&amp;amp;md5=c8a79569539d9295389dc80a34d13c1a&lt;/url&gt;&lt;/related-urls&gt;&lt;/urls&gt;&lt;electronic-resource-num&gt;10.14202/VETWORLD.2020.2578-2586&lt;/electronic-resource-num&gt;&lt;remote-database-name&gt;Scopus&lt;/remote-database-name&gt;&lt;/record&gt;&lt;/Cite&gt;&lt;/EndNote&gt;</w:instrText>
            </w:r>
            <w:r>
              <w:fldChar w:fldCharType="separate"/>
            </w:r>
            <w:r w:rsidRPr="00D70AD8">
              <w:rPr>
                <w:noProof/>
                <w:vertAlign w:val="superscript"/>
              </w:rPr>
              <w:t>101</w:t>
            </w:r>
            <w:r>
              <w:fldChar w:fldCharType="end"/>
            </w:r>
          </w:p>
        </w:tc>
        <w:tc>
          <w:tcPr>
            <w:tcW w:w="900" w:type="dxa"/>
          </w:tcPr>
          <w:p w14:paraId="79DEABFC" w14:textId="708E2637" w:rsidR="00B31D50" w:rsidRPr="00D0733C" w:rsidRDefault="0042688D" w:rsidP="003F6655">
            <w:r>
              <w:t>5</w:t>
            </w:r>
          </w:p>
        </w:tc>
      </w:tr>
      <w:tr w:rsidR="00B31D50" w:rsidRPr="00133644" w14:paraId="76A013BD" w14:textId="6E78C9CC" w:rsidTr="00B31D50">
        <w:tc>
          <w:tcPr>
            <w:tcW w:w="1033" w:type="dxa"/>
          </w:tcPr>
          <w:p w14:paraId="169A443C" w14:textId="7EDACD2A" w:rsidR="00B31D50" w:rsidRPr="00133644" w:rsidRDefault="00B31D50" w:rsidP="00FB0373">
            <w:r w:rsidRPr="0084673F">
              <w:t xml:space="preserve">Q fever/ C. </w:t>
            </w:r>
            <w:proofErr w:type="spellStart"/>
            <w:r w:rsidRPr="0084673F">
              <w:t>burnetii</w:t>
            </w:r>
            <w:proofErr w:type="spellEnd"/>
          </w:p>
        </w:tc>
        <w:tc>
          <w:tcPr>
            <w:tcW w:w="767" w:type="dxa"/>
          </w:tcPr>
          <w:p w14:paraId="373880D9" w14:textId="2AFDC0CA" w:rsidR="00B31D50" w:rsidRPr="00133644" w:rsidRDefault="00B31D50" w:rsidP="00FB0373">
            <w:pPr>
              <w:rPr>
                <w:rtl/>
              </w:rPr>
            </w:pPr>
            <w:r w:rsidRPr="0084673F">
              <w:t>2021</w:t>
            </w:r>
          </w:p>
        </w:tc>
        <w:tc>
          <w:tcPr>
            <w:tcW w:w="810" w:type="dxa"/>
          </w:tcPr>
          <w:p w14:paraId="0DB3D083" w14:textId="00352666" w:rsidR="00B31D50" w:rsidRPr="00133644" w:rsidRDefault="00B31D50" w:rsidP="00FB0373">
            <w:r w:rsidRPr="00C452FD">
              <w:t>Iran</w:t>
            </w:r>
          </w:p>
        </w:tc>
        <w:tc>
          <w:tcPr>
            <w:tcW w:w="1170" w:type="dxa"/>
          </w:tcPr>
          <w:p w14:paraId="4652F699" w14:textId="37B4669F" w:rsidR="00B31D50" w:rsidRPr="008573EF" w:rsidRDefault="00B31D50" w:rsidP="00FB0373">
            <w:r w:rsidRPr="0084673F">
              <w:t>Cross sectional</w:t>
            </w:r>
          </w:p>
        </w:tc>
        <w:tc>
          <w:tcPr>
            <w:tcW w:w="1260" w:type="dxa"/>
          </w:tcPr>
          <w:p w14:paraId="77CB3095" w14:textId="66DBB312" w:rsidR="00B31D50" w:rsidRPr="00133644" w:rsidRDefault="00B31D50" w:rsidP="00FB0373">
            <w:r w:rsidRPr="0084673F">
              <w:t>goat, sheep, and cattle</w:t>
            </w:r>
          </w:p>
        </w:tc>
        <w:tc>
          <w:tcPr>
            <w:tcW w:w="1620" w:type="dxa"/>
          </w:tcPr>
          <w:p w14:paraId="4913BEA3" w14:textId="6F1C945B" w:rsidR="00B31D50" w:rsidRPr="00133644" w:rsidRDefault="00B31D50" w:rsidP="00FB0373">
            <w:r w:rsidRPr="0084673F">
              <w:t>162 milk sample (59 goat, 43 sheep,60 cattle)</w:t>
            </w:r>
          </w:p>
        </w:tc>
        <w:tc>
          <w:tcPr>
            <w:tcW w:w="3240" w:type="dxa"/>
          </w:tcPr>
          <w:p w14:paraId="15854C75" w14:textId="36745E92" w:rsidR="00B31D50" w:rsidRPr="00133644" w:rsidRDefault="00B31D50" w:rsidP="00FB0373">
            <w:r w:rsidRPr="0084673F">
              <w:t xml:space="preserve">In total, 23 of 162 samples were positive for C. </w:t>
            </w:r>
            <w:proofErr w:type="spellStart"/>
            <w:r w:rsidRPr="0084673F">
              <w:t>burnetii</w:t>
            </w:r>
            <w:proofErr w:type="spellEnd"/>
            <w:r w:rsidRPr="0084673F">
              <w:t xml:space="preserve">, In goat milk sample 10.17%. In sheep milk samples, 18.6% were positive, and C. </w:t>
            </w:r>
            <w:proofErr w:type="spellStart"/>
            <w:r w:rsidRPr="0084673F">
              <w:t>burnetii</w:t>
            </w:r>
            <w:proofErr w:type="spellEnd"/>
            <w:r w:rsidRPr="0084673F">
              <w:t xml:space="preserve"> was detected in 15% (95% CI: 8.1–26.11) of cattle milk samples</w:t>
            </w:r>
          </w:p>
        </w:tc>
        <w:tc>
          <w:tcPr>
            <w:tcW w:w="1260" w:type="dxa"/>
          </w:tcPr>
          <w:p w14:paraId="35D2E4CB" w14:textId="100D006D" w:rsidR="00B31D50" w:rsidRPr="00133644" w:rsidRDefault="00B31D50" w:rsidP="00FB0373">
            <w:proofErr w:type="spellStart"/>
            <w:r w:rsidRPr="0084673F">
              <w:t>Mobarez</w:t>
            </w:r>
            <w:proofErr w:type="spellEnd"/>
            <w:r w:rsidRPr="0084673F">
              <w:t xml:space="preserve">, A. </w:t>
            </w:r>
            <w:r>
              <w:fldChar w:fldCharType="begin"/>
            </w:r>
            <w:r>
              <w:instrText xml:space="preserve"> ADDIN EN.CITE &lt;EndNote&gt;&lt;Cite&gt;&lt;Author&gt;Mobarez&lt;/Author&gt;&lt;Year&gt;2021&lt;/Year&gt;&lt;RecNum&gt;114&lt;/RecNum&gt;&lt;DisplayText&gt;&lt;style face="superscript"&gt;102&lt;/style&gt;&lt;/DisplayText&gt;&lt;record&gt;&lt;rec-number&gt;114&lt;/rec-number&gt;&lt;foreign-keys&gt;&lt;key app="EN" db-id="a9tspfsz9w9a9xe2tr2pf9r9w5vfearwsxwf" timestamp="1639479531"&gt;114&lt;/key&gt;&lt;/foreign-keys&gt;&lt;ref-type name="Journal Article"&gt;17&lt;/ref-type&gt;&lt;contributors&gt;&lt;authors&gt;&lt;author&gt;Mobarez, A. M.&lt;/author&gt;&lt;author&gt;Mostafavi, E.&lt;/author&gt;&lt;author&gt;Khalili, M.&lt;/author&gt;&lt;author&gt;Esmaeili, S.&lt;/author&gt;&lt;/authors&gt;&lt;/contributors&gt;&lt;titles&gt;&lt;title&gt;Identification of Coxiella burnetii in Raw Milk of Livestock Animal in Iran&lt;/title&gt;&lt;secondary-title&gt;International Journal of Microbiology&lt;/secondary-title&gt;&lt;/titles&gt;&lt;periodical&gt;&lt;full-title&gt;International Journal of Microbiology&lt;/full-title&gt;&lt;/periodical&gt;&lt;volume&gt;2021&lt;/volume&gt;&lt;dates&gt;&lt;year&gt;2021&lt;/year&gt;&lt;/dates&gt;&lt;work-type&gt;Article&lt;/work-type&gt;&lt;urls&gt;&lt;related-urls&gt;&lt;url&gt;https://www.scopus.com/inward/record.uri?eid=2-s2.0-85100249386&amp;amp;doi=10.1155%2f2021%2f6632036&amp;amp;partnerID=40&amp;amp;md5=02bd1903743581ed074f577cd2502902&lt;/url&gt;&lt;/related-urls&gt;&lt;/urls&gt;&lt;custom7&gt;6632036&lt;/custom7&gt;&lt;electronic-resource-num&gt;10.1155/2021/6632036&lt;/electronic-resource-num&gt;&lt;remote-database-name&gt;Scopus&lt;/remote-database-name&gt;&lt;/record&gt;&lt;/Cite&gt;&lt;/EndNote&gt;</w:instrText>
            </w:r>
            <w:r>
              <w:fldChar w:fldCharType="separate"/>
            </w:r>
            <w:r w:rsidRPr="00D70AD8">
              <w:rPr>
                <w:noProof/>
                <w:vertAlign w:val="superscript"/>
              </w:rPr>
              <w:t>102</w:t>
            </w:r>
            <w:r>
              <w:fldChar w:fldCharType="end"/>
            </w:r>
            <w:r w:rsidRPr="0084673F">
              <w:t>M.</w:t>
            </w:r>
          </w:p>
        </w:tc>
        <w:tc>
          <w:tcPr>
            <w:tcW w:w="900" w:type="dxa"/>
          </w:tcPr>
          <w:p w14:paraId="2AE27CA4" w14:textId="77777777" w:rsidR="00B31D50" w:rsidRPr="0084673F" w:rsidRDefault="00B31D50" w:rsidP="00FB0373"/>
        </w:tc>
      </w:tr>
      <w:tr w:rsidR="00B31D50" w:rsidRPr="00133644" w14:paraId="64182B82" w14:textId="4DD457D9" w:rsidTr="00B31D50">
        <w:trPr>
          <w:trHeight w:val="1439"/>
        </w:trPr>
        <w:tc>
          <w:tcPr>
            <w:tcW w:w="1033" w:type="dxa"/>
          </w:tcPr>
          <w:p w14:paraId="49723036" w14:textId="68FE86AD" w:rsidR="00B31D50" w:rsidRPr="00133644" w:rsidRDefault="00B31D50" w:rsidP="00DA1D8F">
            <w:r w:rsidRPr="00C723B1">
              <w:t xml:space="preserve">Q fever/ C. </w:t>
            </w:r>
            <w:proofErr w:type="spellStart"/>
            <w:r w:rsidRPr="00C723B1">
              <w:t>burnetii</w:t>
            </w:r>
            <w:proofErr w:type="spellEnd"/>
          </w:p>
        </w:tc>
        <w:tc>
          <w:tcPr>
            <w:tcW w:w="767" w:type="dxa"/>
          </w:tcPr>
          <w:p w14:paraId="3CB0528C" w14:textId="078185A0" w:rsidR="00B31D50" w:rsidRPr="00133644" w:rsidRDefault="00B31D50" w:rsidP="00DA1D8F">
            <w:pPr>
              <w:rPr>
                <w:rtl/>
              </w:rPr>
            </w:pPr>
            <w:r w:rsidRPr="00C723B1">
              <w:t>2021</w:t>
            </w:r>
          </w:p>
        </w:tc>
        <w:tc>
          <w:tcPr>
            <w:tcW w:w="810" w:type="dxa"/>
          </w:tcPr>
          <w:p w14:paraId="535B90E9" w14:textId="0103F52E" w:rsidR="00B31D50" w:rsidRPr="00133644" w:rsidRDefault="00B31D50" w:rsidP="00DA1D8F">
            <w:r w:rsidRPr="00795F55">
              <w:t>Iran</w:t>
            </w:r>
          </w:p>
        </w:tc>
        <w:tc>
          <w:tcPr>
            <w:tcW w:w="1170" w:type="dxa"/>
          </w:tcPr>
          <w:p w14:paraId="7AD3227E" w14:textId="2718965A" w:rsidR="00B31D50" w:rsidRPr="008573EF" w:rsidRDefault="00B31D50" w:rsidP="00DA1D8F">
            <w:r w:rsidRPr="00C723B1">
              <w:t>Cross sectional</w:t>
            </w:r>
          </w:p>
        </w:tc>
        <w:tc>
          <w:tcPr>
            <w:tcW w:w="1260" w:type="dxa"/>
          </w:tcPr>
          <w:p w14:paraId="10DF328A" w14:textId="754CD0DC" w:rsidR="00B31D50" w:rsidRPr="00133644" w:rsidRDefault="00B31D50" w:rsidP="00DA1D8F">
            <w:r w:rsidRPr="00C723B1">
              <w:t>horse</w:t>
            </w:r>
          </w:p>
        </w:tc>
        <w:tc>
          <w:tcPr>
            <w:tcW w:w="1620" w:type="dxa"/>
          </w:tcPr>
          <w:p w14:paraId="5DA287DC" w14:textId="1EF583C8" w:rsidR="00B31D50" w:rsidRPr="00133644" w:rsidRDefault="00B31D50" w:rsidP="00DA1D8F">
            <w:r w:rsidRPr="00C723B1">
              <w:t>177 blood samples and 115 vaginal swabs</w:t>
            </w:r>
          </w:p>
        </w:tc>
        <w:tc>
          <w:tcPr>
            <w:tcW w:w="3240" w:type="dxa"/>
          </w:tcPr>
          <w:p w14:paraId="3F42F7CF" w14:textId="4BCD4CDF" w:rsidR="00B31D50" w:rsidRPr="00133644" w:rsidRDefault="00B31D50" w:rsidP="00DA1D8F">
            <w:r w:rsidRPr="00C723B1">
              <w:t xml:space="preserve">Antibodies were detected in 5.64 % (10/177) of sera samples and C. </w:t>
            </w:r>
            <w:proofErr w:type="spellStart"/>
            <w:r w:rsidRPr="00C723B1">
              <w:t>burnetii</w:t>
            </w:r>
            <w:proofErr w:type="spellEnd"/>
            <w:r w:rsidRPr="00C723B1">
              <w:t xml:space="preserve"> DNA was detected in 7.82 % (9/115) of horse vaginal samples</w:t>
            </w:r>
          </w:p>
        </w:tc>
        <w:tc>
          <w:tcPr>
            <w:tcW w:w="1260" w:type="dxa"/>
          </w:tcPr>
          <w:p w14:paraId="0729A7D4" w14:textId="5DACBDA4" w:rsidR="00B31D50" w:rsidRPr="00133644" w:rsidRDefault="00B31D50" w:rsidP="00DA1D8F">
            <w:proofErr w:type="spellStart"/>
            <w:r w:rsidRPr="00C723B1">
              <w:t>Jaferi</w:t>
            </w:r>
            <w:proofErr w:type="spellEnd"/>
            <w:r w:rsidRPr="00C723B1">
              <w:t>, M.</w:t>
            </w:r>
            <w:r>
              <w:fldChar w:fldCharType="begin"/>
            </w:r>
            <w:r>
              <w:instrText xml:space="preserve"> ADDIN EN.CITE &lt;EndNote&gt;&lt;Cite&gt;&lt;Author&gt;Jaferi&lt;/Author&gt;&lt;Year&gt;2021&lt;/Year&gt;&lt;RecNum&gt;97&lt;/RecNum&gt;&lt;DisplayText&gt;&lt;style face="superscript"&gt;103&lt;/style&gt;&lt;/DisplayText&gt;&lt;record&gt;&lt;rec-number&gt;97&lt;/rec-number&gt;&lt;foreign-keys&gt;&lt;key app="EN" db-id="a9tspfsz9w9a9xe2tr2pf9r9w5vfearwsxwf" timestamp="1639479531"&gt;97&lt;/key&gt;&lt;/foreign-keys&gt;&lt;ref-type name="Journal Article"&gt;17&lt;/ref-type&gt;&lt;contributors&gt;&lt;authors&gt;&lt;author&gt;Jaferi, M.&lt;/author&gt;&lt;author&gt;Mozaffari, A.&lt;/author&gt;&lt;author&gt;Jajarmi, M.&lt;/author&gt;&lt;author&gt;Imani, M.&lt;/author&gt;&lt;author&gt;Khalili, M.&lt;/author&gt;&lt;/authors&gt;&lt;/contributors&gt;&lt;titles&gt;&lt;title&gt;Serologic and molecular survey of horses to Coxiella burnetii in East of Iran a highly endemic area&lt;/title&gt;&lt;secondary-title&gt;Comparative Immunology, Microbiology and Infectious Diseases&lt;/secondary-title&gt;&lt;/titles&gt;&lt;periodical&gt;&lt;full-title&gt;Comparative Immunology, Microbiology and Infectious Diseases&lt;/full-title&gt;&lt;/periodical&gt;&lt;volume&gt;76&lt;/volume&gt;&lt;dates&gt;&lt;year&gt;2021&lt;/year&gt;&lt;/dates&gt;&lt;work-type&gt;Article&lt;/work-type&gt;&lt;urls&gt;&lt;related-urls&gt;&lt;url&gt;https://www.scopus.com/inward/record.uri?eid=2-s2.0-85104398054&amp;amp;doi=10.1016%2fj.cimid.2021.101647&amp;amp;partnerID=40&amp;amp;md5=46a3b484e0127c8fbb4a3f53fca28d31&lt;/url&gt;&lt;/related-urls&gt;&lt;/urls&gt;&lt;custom7&gt;101647&lt;/custom7&gt;&lt;electronic-resource-num&gt;10.1016/j.cimid.2021.101647&lt;/electronic-resource-num&gt;&lt;remote-database-name&gt;Scopus&lt;/remote-database-name&gt;&lt;/record&gt;&lt;/Cite&gt;&lt;/EndNote&gt;</w:instrText>
            </w:r>
            <w:r>
              <w:fldChar w:fldCharType="separate"/>
            </w:r>
            <w:r w:rsidRPr="00D70AD8">
              <w:rPr>
                <w:noProof/>
                <w:vertAlign w:val="superscript"/>
              </w:rPr>
              <w:t>103</w:t>
            </w:r>
            <w:r>
              <w:fldChar w:fldCharType="end"/>
            </w:r>
          </w:p>
        </w:tc>
        <w:tc>
          <w:tcPr>
            <w:tcW w:w="900" w:type="dxa"/>
          </w:tcPr>
          <w:p w14:paraId="663B097B" w14:textId="77777777" w:rsidR="00B31D50" w:rsidRPr="00C723B1" w:rsidRDefault="00B31D50" w:rsidP="00DA1D8F"/>
        </w:tc>
      </w:tr>
      <w:tr w:rsidR="00B31D50" w:rsidRPr="00133644" w14:paraId="5F628731" w14:textId="01E791DF" w:rsidTr="00B31D50">
        <w:trPr>
          <w:trHeight w:val="821"/>
        </w:trPr>
        <w:tc>
          <w:tcPr>
            <w:tcW w:w="1033" w:type="dxa"/>
          </w:tcPr>
          <w:p w14:paraId="0342259D" w14:textId="5B74ACD0" w:rsidR="00B31D50" w:rsidRPr="00C723B1" w:rsidRDefault="00B31D50" w:rsidP="00DA1D8F">
            <w:r w:rsidRPr="00BE4F57">
              <w:t xml:space="preserve">Q fever/ C. </w:t>
            </w:r>
            <w:proofErr w:type="spellStart"/>
            <w:r w:rsidRPr="00BE4F57">
              <w:t>burnetii</w:t>
            </w:r>
            <w:proofErr w:type="spellEnd"/>
          </w:p>
        </w:tc>
        <w:tc>
          <w:tcPr>
            <w:tcW w:w="767" w:type="dxa"/>
          </w:tcPr>
          <w:p w14:paraId="1BA99748" w14:textId="7B96C006" w:rsidR="00B31D50" w:rsidRPr="00C723B1" w:rsidRDefault="00B31D50" w:rsidP="00DA1D8F">
            <w:r>
              <w:t>2021</w:t>
            </w:r>
          </w:p>
        </w:tc>
        <w:tc>
          <w:tcPr>
            <w:tcW w:w="810" w:type="dxa"/>
          </w:tcPr>
          <w:p w14:paraId="541D752E" w14:textId="5B37A9B3" w:rsidR="00B31D50" w:rsidRPr="00C723B1" w:rsidRDefault="00B31D50" w:rsidP="00DA1D8F">
            <w:r w:rsidRPr="00795F55">
              <w:t>Iran</w:t>
            </w:r>
          </w:p>
        </w:tc>
        <w:tc>
          <w:tcPr>
            <w:tcW w:w="1170" w:type="dxa"/>
          </w:tcPr>
          <w:p w14:paraId="09255642" w14:textId="13B3B76D" w:rsidR="00B31D50" w:rsidRPr="00C723B1" w:rsidRDefault="00B31D50" w:rsidP="00DA1D8F">
            <w:r w:rsidRPr="00CE18B7">
              <w:t>ELISA</w:t>
            </w:r>
          </w:p>
        </w:tc>
        <w:tc>
          <w:tcPr>
            <w:tcW w:w="1260" w:type="dxa"/>
          </w:tcPr>
          <w:p w14:paraId="786ACEB5" w14:textId="70907AB4" w:rsidR="00B31D50" w:rsidRPr="00C723B1" w:rsidRDefault="00B31D50" w:rsidP="00DA1D8F">
            <w:r>
              <w:t>human</w:t>
            </w:r>
          </w:p>
        </w:tc>
        <w:tc>
          <w:tcPr>
            <w:tcW w:w="1620" w:type="dxa"/>
          </w:tcPr>
          <w:p w14:paraId="3488E074" w14:textId="71C04EBD" w:rsidR="00B31D50" w:rsidRPr="00C723B1" w:rsidRDefault="00B31D50" w:rsidP="00DA1D8F">
            <w:r w:rsidRPr="00CE18B7">
              <w:t>185 sera sample</w:t>
            </w:r>
          </w:p>
        </w:tc>
        <w:tc>
          <w:tcPr>
            <w:tcW w:w="3240" w:type="dxa"/>
          </w:tcPr>
          <w:p w14:paraId="02178ECC" w14:textId="79999288" w:rsidR="00B31D50" w:rsidRPr="00C723B1" w:rsidRDefault="00B31D50" w:rsidP="00DA1D8F">
            <w:r w:rsidRPr="00CE18B7">
              <w:t xml:space="preserve">The seroprevalence of antibodies against C. </w:t>
            </w:r>
            <w:proofErr w:type="spellStart"/>
            <w:r w:rsidRPr="00CE18B7">
              <w:t>burnetii</w:t>
            </w:r>
            <w:proofErr w:type="spellEnd"/>
            <w:r w:rsidRPr="00CE18B7">
              <w:t xml:space="preserve"> </w:t>
            </w:r>
            <w:r>
              <w:t xml:space="preserve">was </w:t>
            </w:r>
            <w:r w:rsidRPr="00CE18B7">
              <w:t xml:space="preserve">17.2% </w:t>
            </w:r>
          </w:p>
        </w:tc>
        <w:tc>
          <w:tcPr>
            <w:tcW w:w="1260" w:type="dxa"/>
          </w:tcPr>
          <w:p w14:paraId="13975E93" w14:textId="39393319" w:rsidR="00B31D50" w:rsidRDefault="00B31D50" w:rsidP="00DA1D8F">
            <w:proofErr w:type="spellStart"/>
            <w:r w:rsidRPr="00CE18B7">
              <w:t>Sabzevari</w:t>
            </w:r>
            <w:proofErr w:type="spellEnd"/>
            <w:r w:rsidRPr="00CE18B7">
              <w:t>, S.</w:t>
            </w:r>
            <w:r>
              <w:fldChar w:fldCharType="begin"/>
            </w:r>
            <w:r>
              <w:instrText xml:space="preserve"> ADDIN EN.CITE &lt;EndNote&gt;&lt;Cite&gt;&lt;Author&gt;Sabzevari&lt;/Author&gt;&lt;Year&gt;2021&lt;/Year&gt;&lt;RecNum&gt;109&lt;/RecNum&gt;&lt;DisplayText&gt;&lt;style face="superscript"&gt;104&lt;/style&gt;&lt;/DisplayText&gt;&lt;record&gt;&lt;rec-number&gt;109&lt;/rec-number&gt;&lt;foreign-keys&gt;&lt;key app="EN" db-id="a9tspfsz9w9a9xe2tr2pf9r9w5vfearwsxwf" timestamp="1639479531"&gt;109&lt;/key&gt;&lt;/foreign-keys&gt;&lt;ref-type name="Journal Article"&gt;17&lt;/ref-type&gt;&lt;contributors&gt;&lt;authors&gt;&lt;author&gt;Sabzevari, S.&lt;/author&gt;&lt;author&gt;Shoraka, H.&lt;/author&gt;&lt;author&gt;Seyyedin, M.&lt;/author&gt;&lt;/authors&gt;&lt;/contributors&gt;&lt;titles&gt;&lt;title&gt;Seroepidemiological survey of brucellosis and q fever among high-risk occupations in northeast of iran for first time&lt;/title&gt;&lt;secondary-title&gt;Iranian Journal of Microbiology&lt;/secondary-title&gt;&lt;/titles&gt;&lt;periodical&gt;&lt;full-title&gt;Iranian Journal of Microbiology&lt;/full-title&gt;&lt;/periodical&gt;&lt;pages&gt;325-336&lt;/pages&gt;&lt;volume&gt;13&lt;/volume&gt;&lt;number&gt;3&lt;/number&gt;&lt;dates&gt;&lt;year&gt;2021&lt;/year&gt;&lt;/dates&gt;&lt;work-type&gt;Article&lt;/work-type&gt;&lt;urls&gt;&lt;related-urls&gt;&lt;url&gt;https://www.scopus.com/inward/record.uri?eid=2-s2.0-85108647206&amp;amp;partnerID=40&amp;amp;md5=ae11b1d3859053ea6cfa3773fed961d2&lt;/url&gt;&lt;/related-urls&gt;&lt;/urls&gt;&lt;remote-database-name&gt;Scopus&lt;/remote-database-name&gt;&lt;/record&gt;&lt;/Cite&gt;&lt;/EndNote&gt;</w:instrText>
            </w:r>
            <w:r>
              <w:fldChar w:fldCharType="separate"/>
            </w:r>
            <w:r w:rsidRPr="00D70AD8">
              <w:rPr>
                <w:noProof/>
                <w:vertAlign w:val="superscript"/>
              </w:rPr>
              <w:t>104</w:t>
            </w:r>
            <w:r>
              <w:fldChar w:fldCharType="end"/>
            </w:r>
          </w:p>
          <w:p w14:paraId="5CCDD49E" w14:textId="33EC32DB" w:rsidR="00B31D50" w:rsidRPr="00C723B1" w:rsidRDefault="00B31D50" w:rsidP="00DA1D8F"/>
        </w:tc>
        <w:tc>
          <w:tcPr>
            <w:tcW w:w="900" w:type="dxa"/>
          </w:tcPr>
          <w:p w14:paraId="2BD3D7DA" w14:textId="77777777" w:rsidR="00B31D50" w:rsidRPr="00CE18B7" w:rsidRDefault="00B31D50" w:rsidP="00DA1D8F"/>
        </w:tc>
      </w:tr>
      <w:tr w:rsidR="00B31D50" w:rsidRPr="00133644" w14:paraId="76CB8C84" w14:textId="790C96BE" w:rsidTr="00B31D50">
        <w:tc>
          <w:tcPr>
            <w:tcW w:w="1033" w:type="dxa"/>
          </w:tcPr>
          <w:p w14:paraId="58D1644C" w14:textId="51593351" w:rsidR="00B31D50" w:rsidRPr="00133644" w:rsidRDefault="00B31D50" w:rsidP="00DA1D8F">
            <w:r w:rsidRPr="000C3E9F">
              <w:t xml:space="preserve">Q fever/ C. </w:t>
            </w:r>
            <w:proofErr w:type="spellStart"/>
            <w:r w:rsidRPr="000C3E9F">
              <w:t>burnetii</w:t>
            </w:r>
            <w:proofErr w:type="spellEnd"/>
          </w:p>
        </w:tc>
        <w:tc>
          <w:tcPr>
            <w:tcW w:w="767" w:type="dxa"/>
          </w:tcPr>
          <w:p w14:paraId="74019AE3" w14:textId="66127846" w:rsidR="00B31D50" w:rsidRPr="00133644" w:rsidRDefault="00B31D50" w:rsidP="00DA1D8F">
            <w:pPr>
              <w:rPr>
                <w:rtl/>
              </w:rPr>
            </w:pPr>
            <w:r w:rsidRPr="000C3E9F">
              <w:t>2021</w:t>
            </w:r>
          </w:p>
        </w:tc>
        <w:tc>
          <w:tcPr>
            <w:tcW w:w="810" w:type="dxa"/>
          </w:tcPr>
          <w:p w14:paraId="7C9FEA27" w14:textId="29015A26" w:rsidR="00B31D50" w:rsidRPr="00133644" w:rsidRDefault="00B31D50" w:rsidP="00DA1D8F">
            <w:r w:rsidRPr="00795F55">
              <w:t>Iran</w:t>
            </w:r>
          </w:p>
        </w:tc>
        <w:tc>
          <w:tcPr>
            <w:tcW w:w="1170" w:type="dxa"/>
          </w:tcPr>
          <w:p w14:paraId="1DE6C565" w14:textId="3CBE6BC2" w:rsidR="00B31D50" w:rsidRPr="008573EF" w:rsidRDefault="00B31D50" w:rsidP="00DA1D8F">
            <w:r w:rsidRPr="000C3E9F">
              <w:t>Cross sectional</w:t>
            </w:r>
          </w:p>
        </w:tc>
        <w:tc>
          <w:tcPr>
            <w:tcW w:w="1260" w:type="dxa"/>
          </w:tcPr>
          <w:p w14:paraId="392F6478" w14:textId="7038D08F" w:rsidR="00B31D50" w:rsidRPr="00133644" w:rsidRDefault="00B31D50" w:rsidP="00DA1D8F">
            <w:r w:rsidRPr="000C3E9F">
              <w:t>sheep, goat and cattle</w:t>
            </w:r>
          </w:p>
        </w:tc>
        <w:tc>
          <w:tcPr>
            <w:tcW w:w="1620" w:type="dxa"/>
          </w:tcPr>
          <w:p w14:paraId="6A2E32F2" w14:textId="4EA5EB0B" w:rsidR="00B31D50" w:rsidRPr="00133644" w:rsidRDefault="00B31D50" w:rsidP="00DA1D8F">
            <w:r w:rsidRPr="000C3E9F">
              <w:t>480 blood samples (160 for sheep, goats and cattle)</w:t>
            </w:r>
          </w:p>
        </w:tc>
        <w:tc>
          <w:tcPr>
            <w:tcW w:w="3240" w:type="dxa"/>
          </w:tcPr>
          <w:p w14:paraId="09656893" w14:textId="4E36F0D1" w:rsidR="00B31D50" w:rsidRPr="00133644" w:rsidRDefault="00B31D50" w:rsidP="00DA1D8F">
            <w:r w:rsidRPr="000C3E9F">
              <w:t>the seroprevalence of (224/480) 46.6 % for Q fever. Seroprevalence in sheep, goats and cattle were 28.58 % (64/160), 45.53 % (102/160) and 25.89 % (58/160).</w:t>
            </w:r>
          </w:p>
        </w:tc>
        <w:tc>
          <w:tcPr>
            <w:tcW w:w="1260" w:type="dxa"/>
          </w:tcPr>
          <w:p w14:paraId="12699025" w14:textId="4AAB5676" w:rsidR="00B31D50" w:rsidRPr="00133644" w:rsidRDefault="00B31D50" w:rsidP="00DA1D8F">
            <w:proofErr w:type="spellStart"/>
            <w:r w:rsidRPr="000C3E9F">
              <w:t>fakour</w:t>
            </w:r>
            <w:proofErr w:type="spellEnd"/>
            <w:r w:rsidRPr="000C3E9F">
              <w:t>, S.</w:t>
            </w:r>
            <w:r>
              <w:fldChar w:fldCharType="begin"/>
            </w:r>
            <w:r>
              <w:instrText xml:space="preserve"> ADDIN EN.CITE &lt;EndNote&gt;&lt;Cite&gt;&lt;Author&gt;fakour&lt;/Author&gt;&lt;Year&gt;2021&lt;/Year&gt;&lt;RecNum&gt;85&lt;/RecNum&gt;&lt;DisplayText&gt;&lt;style face="superscript"&gt;105&lt;/style&gt;&lt;/DisplayText&gt;&lt;record&gt;&lt;rec-number&gt;85&lt;/rec-number&gt;&lt;foreign-keys&gt;&lt;key app="EN" db-id="a9tspfsz9w9a9xe2tr2pf9r9w5vfearwsxwf" timestamp="1639479531"&gt;85&lt;/key&gt;&lt;/foreign-keys&gt;&lt;ref-type name="Journal Article"&gt;17&lt;/ref-type&gt;&lt;contributors&gt;&lt;authors&gt;&lt;author&gt;fakour, S.&lt;/author&gt;&lt;author&gt;Jamali, R.&lt;/author&gt;&lt;author&gt;Ahmadi, E.&lt;/author&gt;&lt;/authors&gt;&lt;/contributors&gt;&lt;titles&gt;&lt;title&gt;Seroepidemiological study on Coxiella burnetii and associated risk factors in ruminants at Kurdistan Province, west of Iran&lt;/title&gt;&lt;secondary-title&gt;Comparative Immunology, Microbiology and Infectious Diseases&lt;/secondary-title&gt;&lt;/titles&gt;&lt;periodical&gt;&lt;full-title&gt;Comparative Immunology, Microbiology and Infectious Diseases&lt;/full-title&gt;&lt;/periodical&gt;&lt;volume&gt;78&lt;/volume&gt;&lt;dates&gt;&lt;year&gt;2021&lt;/year&gt;&lt;/dates&gt;&lt;work-type&gt;Article&lt;/work-type&gt;&lt;urls&gt;&lt;related-urls&gt;&lt;url&gt;https://www.scopus.com/inward/record.uri?eid=2-s2.0-85111075592&amp;amp;doi=10.1016%2fj.cimid.2021.101691&amp;amp;partnerID=40&amp;amp;md5=6c952009a1f6cde68bb5a447033c62ae&lt;/url&gt;&lt;/related-urls&gt;&lt;/urls&gt;&lt;custom7&gt;101691&lt;/custom7&gt;&lt;electronic-resource-num&gt;10.1016/j.cimid.2021.101691&lt;/electronic-resource-num&gt;&lt;remote-database-name&gt;Scopus&lt;/remote-database-name&gt;&lt;/record&gt;&lt;/Cite&gt;&lt;/EndNote&gt;</w:instrText>
            </w:r>
            <w:r>
              <w:fldChar w:fldCharType="separate"/>
            </w:r>
            <w:r w:rsidRPr="00D70AD8">
              <w:rPr>
                <w:noProof/>
                <w:vertAlign w:val="superscript"/>
              </w:rPr>
              <w:t>105</w:t>
            </w:r>
            <w:r>
              <w:fldChar w:fldCharType="end"/>
            </w:r>
          </w:p>
        </w:tc>
        <w:tc>
          <w:tcPr>
            <w:tcW w:w="900" w:type="dxa"/>
          </w:tcPr>
          <w:p w14:paraId="72FFF1FA" w14:textId="77777777" w:rsidR="00B31D50" w:rsidRPr="000C3E9F" w:rsidRDefault="00B31D50" w:rsidP="00DA1D8F"/>
        </w:tc>
      </w:tr>
      <w:tr w:rsidR="00B31D50" w:rsidRPr="00133644" w14:paraId="0D930AF9" w14:textId="5FF306DE" w:rsidTr="00B31D50">
        <w:tc>
          <w:tcPr>
            <w:tcW w:w="1033" w:type="dxa"/>
          </w:tcPr>
          <w:p w14:paraId="6D0CD054" w14:textId="1C6C596C" w:rsidR="00B31D50" w:rsidRPr="00133644" w:rsidRDefault="00B31D50" w:rsidP="007B7D2C">
            <w:r w:rsidRPr="00C6139B">
              <w:t xml:space="preserve">Q fever/ C. </w:t>
            </w:r>
            <w:proofErr w:type="spellStart"/>
            <w:r w:rsidRPr="00C6139B">
              <w:t>burnetii</w:t>
            </w:r>
            <w:proofErr w:type="spellEnd"/>
          </w:p>
        </w:tc>
        <w:tc>
          <w:tcPr>
            <w:tcW w:w="767" w:type="dxa"/>
          </w:tcPr>
          <w:p w14:paraId="1FA10561" w14:textId="03AF3DDC" w:rsidR="00B31D50" w:rsidRPr="00133644" w:rsidRDefault="00B31D50" w:rsidP="007B7D2C">
            <w:pPr>
              <w:rPr>
                <w:rtl/>
              </w:rPr>
            </w:pPr>
            <w:r w:rsidRPr="00C6139B">
              <w:t>2021</w:t>
            </w:r>
          </w:p>
        </w:tc>
        <w:tc>
          <w:tcPr>
            <w:tcW w:w="810" w:type="dxa"/>
          </w:tcPr>
          <w:p w14:paraId="7F580C36" w14:textId="74025C1C" w:rsidR="00B31D50" w:rsidRPr="00133644" w:rsidRDefault="00B31D50" w:rsidP="007B7D2C">
            <w:r w:rsidRPr="00692678">
              <w:t>United Arab Emirates</w:t>
            </w:r>
          </w:p>
        </w:tc>
        <w:tc>
          <w:tcPr>
            <w:tcW w:w="1170" w:type="dxa"/>
          </w:tcPr>
          <w:p w14:paraId="6FD979BC" w14:textId="07E093CF" w:rsidR="00B31D50" w:rsidRPr="008573EF" w:rsidRDefault="00B31D50" w:rsidP="007B7D2C">
            <w:r w:rsidRPr="00C6139B">
              <w:t>Cross sectional</w:t>
            </w:r>
          </w:p>
        </w:tc>
        <w:tc>
          <w:tcPr>
            <w:tcW w:w="1260" w:type="dxa"/>
          </w:tcPr>
          <w:p w14:paraId="052026E6" w14:textId="7BF6F7C6" w:rsidR="00B31D50" w:rsidRPr="00133644" w:rsidRDefault="00B31D50" w:rsidP="007B7D2C">
            <w:r w:rsidRPr="00C6139B">
              <w:t>camel</w:t>
            </w:r>
          </w:p>
        </w:tc>
        <w:tc>
          <w:tcPr>
            <w:tcW w:w="1620" w:type="dxa"/>
          </w:tcPr>
          <w:p w14:paraId="3D80F3F0" w14:textId="2312E06A" w:rsidR="00B31D50" w:rsidRPr="00133644" w:rsidRDefault="00B31D50" w:rsidP="007B7D2C">
            <w:r w:rsidRPr="00C6139B">
              <w:t>93 blood samples</w:t>
            </w:r>
          </w:p>
        </w:tc>
        <w:tc>
          <w:tcPr>
            <w:tcW w:w="3240" w:type="dxa"/>
          </w:tcPr>
          <w:p w14:paraId="171B0260" w14:textId="263808B8" w:rsidR="00B31D50" w:rsidRPr="00133644" w:rsidRDefault="00B31D50" w:rsidP="007B7D2C">
            <w:r w:rsidRPr="00C6139B">
              <w:t xml:space="preserve">DNA investigations on camel blood samples showed a positivity for Coxiella </w:t>
            </w:r>
            <w:proofErr w:type="spellStart"/>
            <w:r w:rsidRPr="00C6139B">
              <w:t>burnetii</w:t>
            </w:r>
            <w:proofErr w:type="spellEnd"/>
            <w:r w:rsidRPr="00C6139B">
              <w:t xml:space="preserve"> (3.2%)</w:t>
            </w:r>
          </w:p>
        </w:tc>
        <w:tc>
          <w:tcPr>
            <w:tcW w:w="1260" w:type="dxa"/>
          </w:tcPr>
          <w:p w14:paraId="0236DB98" w14:textId="78E2EB59" w:rsidR="00B31D50" w:rsidRPr="00133644" w:rsidRDefault="00B31D50" w:rsidP="007B7D2C">
            <w:r w:rsidRPr="00C6139B">
              <w:t xml:space="preserve">El </w:t>
            </w:r>
            <w:proofErr w:type="spellStart"/>
            <w:r w:rsidRPr="00C6139B">
              <w:t>Tigani</w:t>
            </w:r>
            <w:proofErr w:type="spellEnd"/>
            <w:r w:rsidRPr="00C6139B">
              <w:t>-Asil, E. A.</w:t>
            </w:r>
            <w:r>
              <w:fldChar w:fldCharType="begin"/>
            </w:r>
            <w:r>
              <w:instrText xml:space="preserve"> ADDIN EN.CITE &lt;EndNote&gt;&lt;Cite&gt;&lt;Author&gt;El Tigani-Asil&lt;/Author&gt;&lt;Year&gt;2021&lt;/Year&gt;&lt;RecNum&gt;743&lt;/RecNum&gt;&lt;DisplayText&gt;&lt;style face="superscript"&gt;106&lt;/style&gt;&lt;/DisplayText&gt;&lt;record&gt;&lt;rec-number&gt;743&lt;/rec-number&gt;&lt;foreign-keys&gt;&lt;key app="EN" db-id="a9tspfsz9w9a9xe2tr2pf9r9w5vfearwsxwf" timestamp="1639480131"&gt;743&lt;/key&gt;&lt;/foreign-keys&gt;&lt;ref-type name="Journal Article"&gt;17&lt;/ref-type&gt;&lt;contributors&gt;&lt;authors&gt;&lt;author&gt;El Tigani-Asil, E. A.&lt;/author&gt;&lt;author&gt;Blanda, V.&lt;/author&gt;&lt;author&gt;Abdelwahab, G. E.&lt;/author&gt;&lt;author&gt;Al Hammadi, Z. M.&lt;/author&gt;&lt;author&gt;Habeeba, S.&lt;/author&gt;&lt;author&gt;Khalafalla, A. I.&lt;/author&gt;&lt;author&gt;Alhosani, M. A.&lt;/author&gt;&lt;author&gt;La Russa, F.&lt;/author&gt;&lt;author&gt;Migliore, S.&lt;/author&gt;&lt;author&gt;Torina, A.&lt;/author&gt;&lt;author&gt;Loria, G. R.&lt;/author&gt;&lt;author&gt;Al Muhairi, S. S.&lt;/author&gt;&lt;/authors&gt;&lt;/contributors&gt;&lt;titles&gt;&lt;title&gt;Molecular Investigation on Tick-Borne Hemoparasites and Coxiella burnetii in Dromedary Camels (Camelus dromedarius) in Al Dhafra Region of Abu Dhabi, UAE&lt;/title&gt;&lt;secondary-title&gt;Animals&lt;/secondary-title&gt;&lt;/titles&gt;&lt;periodical&gt;&lt;full-title&gt;Animals&lt;/full-title&gt;&lt;/periodical&gt;&lt;volume&gt;11&lt;/volume&gt;&lt;number&gt;3&lt;/number&gt;&lt;dates&gt;&lt;year&gt;2021&lt;/year&gt;&lt;pub-dates&gt;&lt;date&gt;Mar&lt;/date&gt;&lt;/pub-dates&gt;&lt;/dates&gt;&lt;isbn&gt;2076-2615&lt;/isbn&gt;&lt;accession-num&gt;WOS:000633205200001&lt;/accession-num&gt;&lt;urls&gt;&lt;related-urls&gt;&lt;url&gt;&amp;lt;Go to ISI&amp;gt;://WOS:000633205200001&lt;/url&gt;&lt;/related-urls&gt;&lt;/urls&gt;&lt;custom7&gt;666&lt;/custom7&gt;&lt;electronic-resource-num&gt;10.3390/ani11030666&lt;/electronic-resource-num&gt;&lt;/record&gt;&lt;/Cite&gt;&lt;/EndNote&gt;</w:instrText>
            </w:r>
            <w:r>
              <w:fldChar w:fldCharType="separate"/>
            </w:r>
            <w:r w:rsidRPr="00D70AD8">
              <w:rPr>
                <w:noProof/>
                <w:vertAlign w:val="superscript"/>
              </w:rPr>
              <w:t>106</w:t>
            </w:r>
            <w:r>
              <w:fldChar w:fldCharType="end"/>
            </w:r>
          </w:p>
        </w:tc>
        <w:tc>
          <w:tcPr>
            <w:tcW w:w="900" w:type="dxa"/>
          </w:tcPr>
          <w:p w14:paraId="095B6704" w14:textId="77777777" w:rsidR="00B31D50" w:rsidRPr="00C6139B" w:rsidRDefault="00B31D50" w:rsidP="007B7D2C"/>
        </w:tc>
      </w:tr>
      <w:tr w:rsidR="00B31D50" w:rsidRPr="00133644" w14:paraId="10CF4CDC" w14:textId="128BBB4E" w:rsidTr="00B31D50">
        <w:tc>
          <w:tcPr>
            <w:tcW w:w="1033" w:type="dxa"/>
          </w:tcPr>
          <w:p w14:paraId="6F14BF03" w14:textId="4ED8B1FF" w:rsidR="00B31D50" w:rsidRPr="00133644" w:rsidRDefault="00B31D50" w:rsidP="007D517E">
            <w:r w:rsidRPr="0016677F">
              <w:t xml:space="preserve">Q fever/ C. </w:t>
            </w:r>
            <w:proofErr w:type="spellStart"/>
            <w:r w:rsidRPr="0016677F">
              <w:t>burnetii</w:t>
            </w:r>
            <w:proofErr w:type="spellEnd"/>
          </w:p>
        </w:tc>
        <w:tc>
          <w:tcPr>
            <w:tcW w:w="767" w:type="dxa"/>
          </w:tcPr>
          <w:p w14:paraId="09F0B6FA" w14:textId="6A316351" w:rsidR="00B31D50" w:rsidRPr="00133644" w:rsidRDefault="00B31D50" w:rsidP="007D517E">
            <w:pPr>
              <w:rPr>
                <w:rtl/>
              </w:rPr>
            </w:pPr>
            <w:r w:rsidRPr="0016677F">
              <w:t>2021</w:t>
            </w:r>
          </w:p>
        </w:tc>
        <w:tc>
          <w:tcPr>
            <w:tcW w:w="810" w:type="dxa"/>
          </w:tcPr>
          <w:p w14:paraId="72A8430C" w14:textId="03BC18E9" w:rsidR="00B31D50" w:rsidRPr="00133644" w:rsidRDefault="00B31D50" w:rsidP="007D517E">
            <w:r w:rsidRPr="0016677F">
              <w:t>United Arab Emirates</w:t>
            </w:r>
          </w:p>
        </w:tc>
        <w:tc>
          <w:tcPr>
            <w:tcW w:w="1170" w:type="dxa"/>
          </w:tcPr>
          <w:p w14:paraId="3C212656" w14:textId="62144722" w:rsidR="00B31D50" w:rsidRPr="008573EF" w:rsidRDefault="00B31D50" w:rsidP="007D517E">
            <w:r w:rsidRPr="0016677F">
              <w:t>Cross sectional</w:t>
            </w:r>
          </w:p>
        </w:tc>
        <w:tc>
          <w:tcPr>
            <w:tcW w:w="1260" w:type="dxa"/>
          </w:tcPr>
          <w:p w14:paraId="5EC87833" w14:textId="3EF9CECD" w:rsidR="00B31D50" w:rsidRPr="00133644" w:rsidRDefault="00B31D50" w:rsidP="007D517E">
            <w:r w:rsidRPr="0016677F">
              <w:t>cattle</w:t>
            </w:r>
          </w:p>
        </w:tc>
        <w:tc>
          <w:tcPr>
            <w:tcW w:w="1620" w:type="dxa"/>
          </w:tcPr>
          <w:p w14:paraId="4BB816E4" w14:textId="107F5416" w:rsidR="00B31D50" w:rsidRPr="00133644" w:rsidRDefault="00B31D50" w:rsidP="007D517E">
            <w:r w:rsidRPr="0016677F">
              <w:t xml:space="preserve">759 Blood, sera sample </w:t>
            </w:r>
          </w:p>
        </w:tc>
        <w:tc>
          <w:tcPr>
            <w:tcW w:w="3240" w:type="dxa"/>
          </w:tcPr>
          <w:p w14:paraId="705304EA" w14:textId="7FC979A6" w:rsidR="00B31D50" w:rsidRPr="00133644" w:rsidRDefault="00B31D50" w:rsidP="007D517E">
            <w:r w:rsidRPr="0016677F">
              <w:t>Of the 759 study cattle, 36.5% (277/759) were seropositive</w:t>
            </w:r>
          </w:p>
        </w:tc>
        <w:tc>
          <w:tcPr>
            <w:tcW w:w="1260" w:type="dxa"/>
          </w:tcPr>
          <w:p w14:paraId="3BF067EA" w14:textId="1BC61463" w:rsidR="00B31D50" w:rsidRPr="00133644" w:rsidRDefault="00B31D50" w:rsidP="007D517E">
            <w:proofErr w:type="spellStart"/>
            <w:r w:rsidRPr="0016677F">
              <w:t>Barigye</w:t>
            </w:r>
            <w:proofErr w:type="spellEnd"/>
            <w:r w:rsidRPr="0016677F">
              <w:t>, R.</w:t>
            </w:r>
            <w:r>
              <w:fldChar w:fldCharType="begin"/>
            </w:r>
            <w:r>
              <w:instrText xml:space="preserve"> ADDIN EN.CITE &lt;EndNote&gt;&lt;Cite&gt;&lt;Author&gt;Barigye&lt;/Author&gt;&lt;Year&gt;2021&lt;/Year&gt;&lt;RecNum&gt;81&lt;/RecNum&gt;&lt;DisplayText&gt;&lt;style face="superscript"&gt;107&lt;/style&gt;&lt;/DisplayText&gt;&lt;record&gt;&lt;rec-number&gt;81&lt;/rec-number&gt;&lt;foreign-keys&gt;&lt;key app="EN" db-id="a9tspfsz9w9a9xe2tr2pf9r9w5vfearwsxwf" timestamp="1639479531"&gt;81&lt;/key&gt;&lt;/foreign-keys&gt;&lt;ref-type name="Journal Article"&gt;17&lt;/ref-type&gt;&lt;contributors&gt;&lt;authors&gt;&lt;author&gt;Barigye, R.&lt;/author&gt;&lt;author&gt;Hassan, N. A. D.&lt;/author&gt;&lt;author&gt;Abdalla Alfaki, I. M.&lt;/author&gt;&lt;author&gt;Barongo, M. B.&lt;/author&gt;&lt;author&gt;Mohamed, M. E. H.&lt;/author&gt;&lt;author&gt;Mohteshamuddin, K.&lt;/author&gt;&lt;/authors&gt;&lt;/contributors&gt;&lt;titles&gt;&lt;title&gt;Seroprevalence of Coxiella burnetii in a dairy cattle herd from the Al Ain region, United Arab Emirates&lt;/title&gt;&lt;secondary-title&gt;Tropical Animal Health and Production&lt;/secondary-title&gt;&lt;/titles&gt;&lt;periodical&gt;&lt;full-title&gt;Tropical Animal Health and Production&lt;/full-title&gt;&lt;/periodical&gt;&lt;volume&gt;53&lt;/volume&gt;&lt;number&gt;1&lt;/number&gt;&lt;dates&gt;&lt;year&gt;2021&lt;/year&gt;&lt;/dates&gt;&lt;work-type&gt;Article&lt;/work-type&gt;&lt;urls&gt;&lt;related-urls&gt;&lt;url&gt;https://www.scopus.com/inward/record.uri?eid=2-s2.0-85099230796&amp;amp;doi=10.1007%2fs11250-021-02570-0&amp;amp;partnerID=40&amp;amp;md5=41587f175992f9028428cccc96eb504b&lt;/url&gt;&lt;/related-urls&gt;&lt;/urls&gt;&lt;custom7&gt;112&lt;/custom7&gt;&lt;electronic-resource-num&gt;10.1007/s11250-021-02570-0&lt;/electronic-resource-num&gt;&lt;remote-database-name&gt;Scopus&lt;/remote-database-name&gt;&lt;/record&gt;&lt;/Cite&gt;&lt;/EndNote&gt;</w:instrText>
            </w:r>
            <w:r>
              <w:fldChar w:fldCharType="separate"/>
            </w:r>
            <w:r w:rsidRPr="00D70AD8">
              <w:rPr>
                <w:noProof/>
                <w:vertAlign w:val="superscript"/>
              </w:rPr>
              <w:t>107</w:t>
            </w:r>
            <w:r>
              <w:fldChar w:fldCharType="end"/>
            </w:r>
          </w:p>
        </w:tc>
        <w:tc>
          <w:tcPr>
            <w:tcW w:w="900" w:type="dxa"/>
          </w:tcPr>
          <w:p w14:paraId="159D5151" w14:textId="77777777" w:rsidR="00B31D50" w:rsidRPr="0016677F" w:rsidRDefault="00B31D50" w:rsidP="007D517E"/>
        </w:tc>
      </w:tr>
      <w:tr w:rsidR="00B31D50" w:rsidRPr="00133644" w14:paraId="338EFD92" w14:textId="4F4549D2" w:rsidTr="00B31D50">
        <w:tc>
          <w:tcPr>
            <w:tcW w:w="1033" w:type="dxa"/>
          </w:tcPr>
          <w:p w14:paraId="333D11DF" w14:textId="391BBBA0" w:rsidR="00B31D50" w:rsidRPr="00133644" w:rsidRDefault="00B31D50" w:rsidP="004133BD">
            <w:r w:rsidRPr="00830DE9">
              <w:t xml:space="preserve">Q fever/ C. </w:t>
            </w:r>
            <w:proofErr w:type="spellStart"/>
            <w:r w:rsidRPr="00830DE9">
              <w:t>burnetii</w:t>
            </w:r>
            <w:proofErr w:type="spellEnd"/>
          </w:p>
        </w:tc>
        <w:tc>
          <w:tcPr>
            <w:tcW w:w="767" w:type="dxa"/>
          </w:tcPr>
          <w:p w14:paraId="48E373B9" w14:textId="77F9C1C3" w:rsidR="00B31D50" w:rsidRPr="00133644" w:rsidRDefault="00B31D50" w:rsidP="004133BD">
            <w:pPr>
              <w:rPr>
                <w:rtl/>
              </w:rPr>
            </w:pPr>
            <w:r w:rsidRPr="00830DE9">
              <w:t>2021</w:t>
            </w:r>
          </w:p>
        </w:tc>
        <w:tc>
          <w:tcPr>
            <w:tcW w:w="810" w:type="dxa"/>
          </w:tcPr>
          <w:p w14:paraId="58DB66A2" w14:textId="199498E8" w:rsidR="00B31D50" w:rsidRPr="00133644" w:rsidRDefault="00B31D50" w:rsidP="004133BD">
            <w:r w:rsidRPr="00830DE9">
              <w:t>Pakistan</w:t>
            </w:r>
          </w:p>
        </w:tc>
        <w:tc>
          <w:tcPr>
            <w:tcW w:w="1170" w:type="dxa"/>
          </w:tcPr>
          <w:p w14:paraId="73FD3A4D" w14:textId="54CC8605" w:rsidR="00B31D50" w:rsidRPr="008573EF" w:rsidRDefault="00B31D50" w:rsidP="004133BD">
            <w:r w:rsidRPr="00830DE9">
              <w:t>Cross sectional</w:t>
            </w:r>
          </w:p>
        </w:tc>
        <w:tc>
          <w:tcPr>
            <w:tcW w:w="1260" w:type="dxa"/>
          </w:tcPr>
          <w:p w14:paraId="54B299ED" w14:textId="47F46AC6" w:rsidR="00B31D50" w:rsidRPr="00133644" w:rsidRDefault="00B31D50" w:rsidP="004133BD">
            <w:r w:rsidRPr="00830DE9">
              <w:t>sheep and goat</w:t>
            </w:r>
          </w:p>
        </w:tc>
        <w:tc>
          <w:tcPr>
            <w:tcW w:w="1620" w:type="dxa"/>
          </w:tcPr>
          <w:p w14:paraId="62C7FFF9" w14:textId="01416A5B" w:rsidR="00B31D50" w:rsidRPr="00133644" w:rsidRDefault="00B31D50" w:rsidP="004133BD">
            <w:r w:rsidRPr="00830DE9">
              <w:t>320 blood samples (sheep 160 and goats 160)</w:t>
            </w:r>
          </w:p>
        </w:tc>
        <w:tc>
          <w:tcPr>
            <w:tcW w:w="3240" w:type="dxa"/>
          </w:tcPr>
          <w:p w14:paraId="2DB3DC5C" w14:textId="4599C654" w:rsidR="00B31D50" w:rsidRPr="00133644" w:rsidRDefault="00B31D50" w:rsidP="004133BD">
            <w:r w:rsidRPr="00830DE9">
              <w:t xml:space="preserve">The results showed that the overall positive percentage of C. </w:t>
            </w:r>
            <w:proofErr w:type="spellStart"/>
            <w:r w:rsidRPr="00830DE9">
              <w:t>burnetii</w:t>
            </w:r>
            <w:proofErr w:type="spellEnd"/>
            <w:r w:rsidRPr="00830DE9">
              <w:t xml:space="preserve"> is 36.87% (sheep: 46.9% and goats: 30%).</w:t>
            </w:r>
          </w:p>
        </w:tc>
        <w:tc>
          <w:tcPr>
            <w:tcW w:w="1260" w:type="dxa"/>
          </w:tcPr>
          <w:p w14:paraId="68197449" w14:textId="48D76726" w:rsidR="00B31D50" w:rsidRPr="00133644" w:rsidRDefault="00B31D50" w:rsidP="004133BD">
            <w:r w:rsidRPr="00830DE9">
              <w:t>Iqbal, M. Z.</w:t>
            </w:r>
            <w:r>
              <w:fldChar w:fldCharType="begin"/>
            </w:r>
            <w:r>
              <w:instrText xml:space="preserve"> ADDIN EN.CITE &lt;EndNote&gt;&lt;Cite&gt;&lt;Author&gt;Iqbal&lt;/Author&gt;&lt;Year&gt;2021&lt;/Year&gt;&lt;RecNum&gt;83&lt;/RecNum&gt;&lt;DisplayText&gt;&lt;style face="superscript"&gt;108&lt;/style&gt;&lt;/DisplayText&gt;&lt;record&gt;&lt;rec-number&gt;83&lt;/rec-number&gt;&lt;foreign-keys&gt;&lt;key app="EN" db-id="a9tspfsz9w9a9xe2tr2pf9r9w5vfearwsxwf" timestamp="1639479531"&gt;83&lt;/key&gt;&lt;/foreign-keys&gt;&lt;ref-type name="Journal Article"&gt;17&lt;/ref-type&gt;&lt;contributors&gt;&lt;authors&gt;&lt;author&gt;Iqbal, M. Z.&lt;/author&gt;&lt;author&gt;Durrani, A. Z.&lt;/author&gt;&lt;author&gt;Khan, J. A.&lt;/author&gt;&lt;author&gt;Ahmad, N.&lt;/author&gt;&lt;author&gt;Usman, M.&lt;/author&gt;&lt;author&gt;Jabbar, A.&lt;/author&gt;&lt;author&gt;Khan, A.&lt;/author&gt;&lt;author&gt;Usman, S.&lt;/author&gt;&lt;author&gt;Anjum, A.&lt;/author&gt;&lt;author&gt;Husnain, M.&lt;/author&gt;&lt;/authors&gt;&lt;/contributors&gt;&lt;titles&gt;&lt;title&gt;Molecular epidemiology of Coxiella Brunetii in small ruminants in Punjab, Pakistan: a novel reporting analytical cross sectional study&lt;/title&gt;&lt;secondary-title&gt;Tropical Animal Health and Production&lt;/secondary-title&gt;&lt;/titles&gt;&lt;periodical&gt;&lt;full-title&gt;Tropical Animal Health and Production&lt;/full-title&gt;&lt;/periodical&gt;&lt;volume&gt;53&lt;/volume&gt;&lt;number&gt;1&lt;/number&gt;&lt;dates&gt;&lt;year&gt;2021&lt;/year&gt;&lt;/dates&gt;&lt;work-type&gt;Article&lt;/work-type&gt;&lt;urls&gt;&lt;related-urls&gt;&lt;url&gt;https://www.scopus.com/inward/record.uri?eid=2-s2.0-85098738109&amp;amp;doi=10.1007%2fs11250-020-02496-z&amp;amp;partnerID=40&amp;amp;md5=e4794e484b9c1d2f2f292abb46f542e7&lt;/url&gt;&lt;/related-urls&gt;&lt;/urls&gt;&lt;custom7&gt;68&lt;/custom7&gt;&lt;electronic-resource-num&gt;10.1007/s11250-020-02496-z&lt;/electronic-resource-num&gt;&lt;remote-database-name&gt;Scopus&lt;/remote-database-name&gt;&lt;/record&gt;&lt;/Cite&gt;&lt;/EndNote&gt;</w:instrText>
            </w:r>
            <w:r>
              <w:fldChar w:fldCharType="separate"/>
            </w:r>
            <w:r w:rsidRPr="00D70AD8">
              <w:rPr>
                <w:noProof/>
                <w:vertAlign w:val="superscript"/>
              </w:rPr>
              <w:t>108</w:t>
            </w:r>
            <w:r>
              <w:fldChar w:fldCharType="end"/>
            </w:r>
          </w:p>
        </w:tc>
        <w:tc>
          <w:tcPr>
            <w:tcW w:w="900" w:type="dxa"/>
          </w:tcPr>
          <w:p w14:paraId="302DDC60" w14:textId="77777777" w:rsidR="00B31D50" w:rsidRPr="00830DE9" w:rsidRDefault="00B31D50" w:rsidP="004133BD"/>
        </w:tc>
      </w:tr>
      <w:tr w:rsidR="00B31D50" w:rsidRPr="00133644" w14:paraId="32D3A48D" w14:textId="6A6C159B" w:rsidTr="00B31D50">
        <w:tc>
          <w:tcPr>
            <w:tcW w:w="1033" w:type="dxa"/>
          </w:tcPr>
          <w:p w14:paraId="5CD373C4" w14:textId="4338F36B" w:rsidR="00B31D50" w:rsidRPr="00133644" w:rsidRDefault="00B31D50" w:rsidP="00692678">
            <w:r w:rsidRPr="00CC4EC4">
              <w:t xml:space="preserve">Q fever/ C. </w:t>
            </w:r>
            <w:proofErr w:type="spellStart"/>
            <w:r w:rsidRPr="00CC4EC4">
              <w:t>burnetii</w:t>
            </w:r>
            <w:proofErr w:type="spellEnd"/>
          </w:p>
        </w:tc>
        <w:tc>
          <w:tcPr>
            <w:tcW w:w="767" w:type="dxa"/>
          </w:tcPr>
          <w:p w14:paraId="370D1A1E" w14:textId="7ADF1E65" w:rsidR="00B31D50" w:rsidRPr="00133644" w:rsidRDefault="00B31D50" w:rsidP="00692678">
            <w:pPr>
              <w:rPr>
                <w:rtl/>
              </w:rPr>
            </w:pPr>
            <w:r w:rsidRPr="00CC4EC4">
              <w:t>2021</w:t>
            </w:r>
          </w:p>
        </w:tc>
        <w:tc>
          <w:tcPr>
            <w:tcW w:w="810" w:type="dxa"/>
          </w:tcPr>
          <w:p w14:paraId="0CAFCAAA" w14:textId="5575D3D5" w:rsidR="00B31D50" w:rsidRPr="00133644" w:rsidRDefault="00B31D50" w:rsidP="00692678">
            <w:r w:rsidRPr="0015486B">
              <w:t>Pakistan</w:t>
            </w:r>
          </w:p>
        </w:tc>
        <w:tc>
          <w:tcPr>
            <w:tcW w:w="1170" w:type="dxa"/>
          </w:tcPr>
          <w:p w14:paraId="4EFEA676" w14:textId="3219355C" w:rsidR="00B31D50" w:rsidRPr="008573EF" w:rsidRDefault="00B31D50" w:rsidP="00692678">
            <w:r w:rsidRPr="00CC4EC4">
              <w:t>Cross sectional</w:t>
            </w:r>
          </w:p>
        </w:tc>
        <w:tc>
          <w:tcPr>
            <w:tcW w:w="1260" w:type="dxa"/>
          </w:tcPr>
          <w:p w14:paraId="1A44DA61" w14:textId="11FE6700" w:rsidR="00B31D50" w:rsidRPr="00133644" w:rsidRDefault="00B31D50" w:rsidP="00692678">
            <w:r>
              <w:t>cattle</w:t>
            </w:r>
            <w:r w:rsidRPr="00CC4EC4">
              <w:t>, buffaloes</w:t>
            </w:r>
          </w:p>
        </w:tc>
        <w:tc>
          <w:tcPr>
            <w:tcW w:w="1620" w:type="dxa"/>
          </w:tcPr>
          <w:p w14:paraId="5E7A8916" w14:textId="041B9FD8" w:rsidR="00B31D50" w:rsidRPr="00133644" w:rsidRDefault="00B31D50" w:rsidP="00692678">
            <w:r w:rsidRPr="00CC4EC4">
              <w:t>827 Blood sample (cattle</w:t>
            </w:r>
            <w:r>
              <w:t xml:space="preserve"> </w:t>
            </w:r>
            <w:r w:rsidRPr="00CC4EC4">
              <w:t>419 and buffaloes 408)</w:t>
            </w:r>
          </w:p>
        </w:tc>
        <w:tc>
          <w:tcPr>
            <w:tcW w:w="3240" w:type="dxa"/>
          </w:tcPr>
          <w:p w14:paraId="1DEA06A2" w14:textId="5F4613D3" w:rsidR="00B31D50" w:rsidRPr="00133644" w:rsidRDefault="00B31D50" w:rsidP="00692678">
            <w:r w:rsidRPr="00CC4EC4">
              <w:t>The overall prevalence in dairy animals (cattle and buffaloes) was 6.1% (95% CI: 4.5-7.9). In cattle prevalence was higher (7.6%; 95% CI: 5.3-10.6) than in buffaloes (4.4%; 95% CI: 2.6-6.9)</w:t>
            </w:r>
          </w:p>
        </w:tc>
        <w:tc>
          <w:tcPr>
            <w:tcW w:w="1260" w:type="dxa"/>
          </w:tcPr>
          <w:p w14:paraId="360D2F12" w14:textId="186711FF" w:rsidR="00B31D50" w:rsidRPr="00133644" w:rsidRDefault="00B31D50" w:rsidP="00692678">
            <w:r w:rsidRPr="00CC4EC4">
              <w:t>Rashid, I.</w:t>
            </w:r>
            <w:r>
              <w:fldChar w:fldCharType="begin"/>
            </w:r>
            <w:r>
              <w:instrText xml:space="preserve"> ADDIN EN.CITE &lt;EndNote&gt;&lt;Cite&gt;&lt;Author&gt;Rashid&lt;/Author&gt;&lt;Year&gt;2019&lt;/Year&gt;&lt;RecNum&gt;700&lt;/RecNum&gt;&lt;DisplayText&gt;&lt;style face="superscript"&gt;109&lt;/style&gt;&lt;/DisplayText&gt;&lt;record&gt;&lt;rec-number&gt;700&lt;/rec-number&gt;&lt;foreign-keys&gt;&lt;key app="EN" db-id="a9tspfsz9w9a9xe2tr2pf9r9w5vfearwsxwf" timestamp="1639480131"&gt;700&lt;/key&gt;&lt;/foreign-keys&gt;&lt;ref-type name="Journal Article"&gt;17&lt;/ref-type&gt;&lt;contributors&gt;&lt;authors&gt;&lt;author&gt;Rashid, I.&lt;/author&gt;&lt;author&gt;Saqib, M.&lt;/author&gt;&lt;author&gt;Ahmad, T.&lt;/author&gt;&lt;author&gt;Sajid, M. S.&lt;/author&gt;&lt;/authors&gt;&lt;/contributors&gt;&lt;titles&gt;&lt;title&gt;Sero-Prevalence and Associated Risk Factors of Q Fever in Cattle and Buffaloes Managed at Institutional Dairy Farms&lt;/title&gt;&lt;secondary-title&gt;Pakistan Veterinary Journal&lt;/secondary-title&gt;&lt;/titles&gt;&lt;periodical&gt;&lt;full-title&gt;Pakistan Veterinary Journal&lt;/full-title&gt;&lt;/periodical&gt;&lt;pages&gt;221-225&lt;/pages&gt;&lt;volume&gt;39&lt;/volume&gt;&lt;number&gt;2&lt;/number&gt;&lt;dates&gt;&lt;year&gt;2019&lt;/year&gt;&lt;/dates&gt;&lt;isbn&gt;0253-8318&lt;/isbn&gt;&lt;accession-num&gt;WOS:000468497800014&lt;/accession-num&gt;&lt;urls&gt;&lt;related-urls&gt;&lt;url&gt;&amp;lt;Go to ISI&amp;gt;://WOS:000468497800014&lt;/url&gt;&lt;/related-urls&gt;&lt;/urls&gt;&lt;electronic-resource-num&gt;10.29261/pakvetj/2019.029&lt;/electronic-resource-num&gt;&lt;/record&gt;&lt;/Cite&gt;&lt;/EndNote&gt;</w:instrText>
            </w:r>
            <w:r>
              <w:fldChar w:fldCharType="separate"/>
            </w:r>
            <w:r w:rsidRPr="00D70AD8">
              <w:rPr>
                <w:noProof/>
                <w:vertAlign w:val="superscript"/>
              </w:rPr>
              <w:t>109</w:t>
            </w:r>
            <w:r>
              <w:fldChar w:fldCharType="end"/>
            </w:r>
          </w:p>
        </w:tc>
        <w:tc>
          <w:tcPr>
            <w:tcW w:w="900" w:type="dxa"/>
          </w:tcPr>
          <w:p w14:paraId="4F85C721" w14:textId="77777777" w:rsidR="00B31D50" w:rsidRPr="00CC4EC4" w:rsidRDefault="00B31D50" w:rsidP="00692678"/>
        </w:tc>
      </w:tr>
      <w:tr w:rsidR="00B31D50" w:rsidRPr="00133644" w14:paraId="3790CE60" w14:textId="5A352570" w:rsidTr="00B31D50">
        <w:trPr>
          <w:trHeight w:val="408"/>
        </w:trPr>
        <w:tc>
          <w:tcPr>
            <w:tcW w:w="1033" w:type="dxa"/>
          </w:tcPr>
          <w:p w14:paraId="455FFA7D" w14:textId="412F64A0" w:rsidR="00B31D50" w:rsidRPr="00133644" w:rsidRDefault="00B31D50" w:rsidP="00612FF9">
            <w:r w:rsidRPr="00DF6A7A">
              <w:t xml:space="preserve">Q fever/ C. </w:t>
            </w:r>
            <w:proofErr w:type="spellStart"/>
            <w:r w:rsidRPr="00DF6A7A">
              <w:t>burnetii</w:t>
            </w:r>
            <w:proofErr w:type="spellEnd"/>
          </w:p>
        </w:tc>
        <w:tc>
          <w:tcPr>
            <w:tcW w:w="767" w:type="dxa"/>
          </w:tcPr>
          <w:p w14:paraId="0E19775D" w14:textId="5234244B" w:rsidR="00B31D50" w:rsidRPr="00133644" w:rsidRDefault="00B31D50" w:rsidP="00612FF9">
            <w:pPr>
              <w:rPr>
                <w:rtl/>
              </w:rPr>
            </w:pPr>
            <w:r w:rsidRPr="00DF6A7A">
              <w:t>2021</w:t>
            </w:r>
          </w:p>
        </w:tc>
        <w:tc>
          <w:tcPr>
            <w:tcW w:w="810" w:type="dxa"/>
          </w:tcPr>
          <w:p w14:paraId="0204D81F" w14:textId="356126BE" w:rsidR="00B31D50" w:rsidRPr="00133644" w:rsidRDefault="00B31D50" w:rsidP="00612FF9">
            <w:r w:rsidRPr="00DF6A7A">
              <w:t>Egypt</w:t>
            </w:r>
          </w:p>
        </w:tc>
        <w:tc>
          <w:tcPr>
            <w:tcW w:w="1170" w:type="dxa"/>
          </w:tcPr>
          <w:p w14:paraId="0EE3CC9F" w14:textId="6B18042A" w:rsidR="00B31D50" w:rsidRPr="008573EF" w:rsidRDefault="00B31D50" w:rsidP="00612FF9">
            <w:r w:rsidRPr="00DF6A7A">
              <w:t>Cross sectional</w:t>
            </w:r>
          </w:p>
        </w:tc>
        <w:tc>
          <w:tcPr>
            <w:tcW w:w="1260" w:type="dxa"/>
          </w:tcPr>
          <w:p w14:paraId="542D9B72" w14:textId="735908D6" w:rsidR="00B31D50" w:rsidRPr="00133644" w:rsidRDefault="00B31D50" w:rsidP="00612FF9">
            <w:r w:rsidRPr="00DF6A7A">
              <w:t>sheep and goat</w:t>
            </w:r>
          </w:p>
        </w:tc>
        <w:tc>
          <w:tcPr>
            <w:tcW w:w="1620" w:type="dxa"/>
          </w:tcPr>
          <w:p w14:paraId="74B15148" w14:textId="16941759" w:rsidR="00B31D50" w:rsidRPr="00133644" w:rsidRDefault="00B31D50" w:rsidP="00612FF9">
            <w:r w:rsidRPr="00DF6A7A">
              <w:t xml:space="preserve">91 blood sample (58 </w:t>
            </w:r>
            <w:r w:rsidRPr="00DF6A7A">
              <w:lastRenderedPageBreak/>
              <w:t>sheep and 33 goats)</w:t>
            </w:r>
          </w:p>
        </w:tc>
        <w:tc>
          <w:tcPr>
            <w:tcW w:w="3240" w:type="dxa"/>
          </w:tcPr>
          <w:p w14:paraId="51883470" w14:textId="4A506A21" w:rsidR="00B31D50" w:rsidRPr="00133644" w:rsidRDefault="00B31D50" w:rsidP="00612FF9">
            <w:r w:rsidRPr="00DF6A7A">
              <w:lastRenderedPageBreak/>
              <w:t xml:space="preserve">We identified Coxiella </w:t>
            </w:r>
            <w:proofErr w:type="spellStart"/>
            <w:r w:rsidRPr="00DF6A7A">
              <w:t>burnetii</w:t>
            </w:r>
            <w:proofErr w:type="spellEnd"/>
            <w:r w:rsidRPr="00DF6A7A">
              <w:t xml:space="preserve"> in sheep and goats (1.7% and 3%)</w:t>
            </w:r>
          </w:p>
        </w:tc>
        <w:tc>
          <w:tcPr>
            <w:tcW w:w="1260" w:type="dxa"/>
          </w:tcPr>
          <w:p w14:paraId="71507B22" w14:textId="7A04650C" w:rsidR="00B31D50" w:rsidRPr="00133644" w:rsidRDefault="00B31D50" w:rsidP="00612FF9">
            <w:r w:rsidRPr="00DF6A7A">
              <w:t>Abdullah, Hham</w:t>
            </w:r>
            <w:r>
              <w:fldChar w:fldCharType="begin"/>
            </w:r>
            <w:r>
              <w:instrText xml:space="preserve"> ADDIN EN.CITE &lt;EndNote&gt;&lt;Cite&gt;&lt;Author&gt;Abdullah&lt;/Author&gt;&lt;Year&gt;2021&lt;/Year&gt;&lt;RecNum&gt;763&lt;/RecNum&gt;&lt;DisplayText&gt;&lt;style face="superscript"&gt;110&lt;/style&gt;&lt;/DisplayText&gt;&lt;record&gt;&lt;rec-number&gt;763&lt;/rec-number&gt;&lt;foreign-keys&gt;&lt;key app="EN" db-id="a9tspfsz9w9a9xe2tr2pf9r9w5vfearwsxwf" timestamp="1639480131"&gt;763&lt;/key&gt;&lt;/foreign-keys&gt;&lt;ref-type name="Journal Article"&gt;17&lt;/ref-type&gt;&lt;contributors&gt;&lt;authors&gt;&lt;author&gt;Abdullah, Hham&lt;/author&gt;&lt;author&gt;Amanzougaghene, N.&lt;/author&gt;&lt;author&gt;Dahmana, H.&lt;/author&gt;&lt;author&gt;Louni, M.&lt;/author&gt;&lt;author&gt;Raoult, D.&lt;/author&gt;&lt;author&gt;Mediannikov, O.&lt;/author&gt;&lt;/authors&gt;&lt;/contributors&gt;&lt;titles&gt;&lt;title&gt;Multiple vector-borne pathogens of domestic animals in Egypt&lt;/title&gt;&lt;secondary-title&gt;Plos Neglected Tropical Diseases&lt;/secondary-title&gt;&lt;/titles&gt;&lt;periodical&gt;&lt;full-title&gt;PLoS Neglected Tropical Diseases&lt;/full-title&gt;&lt;/periodical&gt;&lt;volume&gt;15&lt;/volume&gt;&lt;number&gt;9&lt;/number&gt;&lt;dates&gt;&lt;year&gt;2021&lt;/year&gt;&lt;pub-dates&gt;&lt;date&gt;Sep&lt;/date&gt;&lt;/pub-dates&gt;&lt;/dates&gt;&lt;isbn&gt;1935-2735&lt;/isbn&gt;&lt;accession-num&gt;WOS:000701376500001&lt;/accession-num&gt;&lt;urls&gt;&lt;related-urls&gt;&lt;url&gt;&amp;lt;Go to ISI&amp;gt;://WOS:000701376500001&lt;/url&gt;&lt;/related-urls&gt;&lt;/urls&gt;&lt;custom7&gt;e0009767&lt;/custom7&gt;&lt;electronic-resource-num&gt;10.1371/journal.pntd.0009767&lt;/electronic-resource-num&gt;&lt;/record&gt;&lt;/Cite&gt;&lt;/EndNote&gt;</w:instrText>
            </w:r>
            <w:r>
              <w:fldChar w:fldCharType="separate"/>
            </w:r>
            <w:r w:rsidRPr="00D70AD8">
              <w:rPr>
                <w:noProof/>
                <w:vertAlign w:val="superscript"/>
              </w:rPr>
              <w:t>110</w:t>
            </w:r>
            <w:r>
              <w:fldChar w:fldCharType="end"/>
            </w:r>
          </w:p>
        </w:tc>
        <w:tc>
          <w:tcPr>
            <w:tcW w:w="900" w:type="dxa"/>
          </w:tcPr>
          <w:p w14:paraId="43EA1B78" w14:textId="77777777" w:rsidR="00B31D50" w:rsidRPr="00DF6A7A" w:rsidRDefault="00B31D50" w:rsidP="00612FF9"/>
        </w:tc>
      </w:tr>
      <w:tr w:rsidR="00B31D50" w:rsidRPr="00133644" w14:paraId="5C144CAE" w14:textId="072CA603" w:rsidTr="00B31D50">
        <w:trPr>
          <w:trHeight w:val="372"/>
        </w:trPr>
        <w:tc>
          <w:tcPr>
            <w:tcW w:w="1033" w:type="dxa"/>
          </w:tcPr>
          <w:p w14:paraId="11C18FDF" w14:textId="52EB9579" w:rsidR="00B31D50" w:rsidRPr="00133644" w:rsidRDefault="00B31D50" w:rsidP="00E0217D">
            <w:r w:rsidRPr="007468E8">
              <w:t xml:space="preserve">Q fever/ C. </w:t>
            </w:r>
            <w:proofErr w:type="spellStart"/>
            <w:r w:rsidRPr="007468E8">
              <w:t>burnetii</w:t>
            </w:r>
            <w:proofErr w:type="spellEnd"/>
          </w:p>
        </w:tc>
        <w:tc>
          <w:tcPr>
            <w:tcW w:w="767" w:type="dxa"/>
          </w:tcPr>
          <w:p w14:paraId="49B92A97" w14:textId="32D2341A" w:rsidR="00B31D50" w:rsidRPr="00133644" w:rsidRDefault="00B31D50" w:rsidP="00E0217D">
            <w:pPr>
              <w:rPr>
                <w:rtl/>
              </w:rPr>
            </w:pPr>
            <w:r w:rsidRPr="007468E8">
              <w:t>2021</w:t>
            </w:r>
          </w:p>
        </w:tc>
        <w:tc>
          <w:tcPr>
            <w:tcW w:w="810" w:type="dxa"/>
          </w:tcPr>
          <w:p w14:paraId="5FA3AEC2" w14:textId="45258790" w:rsidR="00B31D50" w:rsidRPr="00133644" w:rsidRDefault="00B31D50" w:rsidP="00E0217D">
            <w:r w:rsidRPr="007468E8">
              <w:t>Egypt</w:t>
            </w:r>
          </w:p>
        </w:tc>
        <w:tc>
          <w:tcPr>
            <w:tcW w:w="1170" w:type="dxa"/>
          </w:tcPr>
          <w:p w14:paraId="25742264" w14:textId="4BCE690B" w:rsidR="00B31D50" w:rsidRPr="008573EF" w:rsidRDefault="00B31D50" w:rsidP="00E0217D">
            <w:r w:rsidRPr="007468E8">
              <w:t>Cross sectional</w:t>
            </w:r>
          </w:p>
        </w:tc>
        <w:tc>
          <w:tcPr>
            <w:tcW w:w="1260" w:type="dxa"/>
          </w:tcPr>
          <w:p w14:paraId="73582EF7" w14:textId="48A09AA5" w:rsidR="00B31D50" w:rsidRPr="00133644" w:rsidRDefault="00B31D50" w:rsidP="00E0217D">
            <w:r w:rsidRPr="007468E8">
              <w:t>cat</w:t>
            </w:r>
          </w:p>
        </w:tc>
        <w:tc>
          <w:tcPr>
            <w:tcW w:w="1620" w:type="dxa"/>
          </w:tcPr>
          <w:p w14:paraId="190EB55D" w14:textId="54598900" w:rsidR="00B31D50" w:rsidRPr="00133644" w:rsidRDefault="00B31D50" w:rsidP="00E0217D">
            <w:r w:rsidRPr="007468E8">
              <w:t>40 serum samples</w:t>
            </w:r>
          </w:p>
        </w:tc>
        <w:tc>
          <w:tcPr>
            <w:tcW w:w="3240" w:type="dxa"/>
          </w:tcPr>
          <w:p w14:paraId="64507F88" w14:textId="09E9B5C5" w:rsidR="00B31D50" w:rsidRPr="00133644" w:rsidRDefault="00B31D50" w:rsidP="00E0217D">
            <w:r w:rsidRPr="007468E8">
              <w:t xml:space="preserve">Out of 40 cats, 3 were positive for C. </w:t>
            </w:r>
            <w:proofErr w:type="spellStart"/>
            <w:r w:rsidRPr="007468E8">
              <w:t>burnetii</w:t>
            </w:r>
            <w:proofErr w:type="spellEnd"/>
            <w:r w:rsidRPr="007468E8">
              <w:t xml:space="preserve"> with an overall prevalence of 7.5%.</w:t>
            </w:r>
          </w:p>
        </w:tc>
        <w:tc>
          <w:tcPr>
            <w:tcW w:w="1260" w:type="dxa"/>
          </w:tcPr>
          <w:p w14:paraId="7F3980EF" w14:textId="33C8D9EB" w:rsidR="00B31D50" w:rsidRPr="00133644" w:rsidRDefault="00B31D50" w:rsidP="00E0217D">
            <w:r w:rsidRPr="007468E8">
              <w:t>Abdel-</w:t>
            </w:r>
            <w:proofErr w:type="spellStart"/>
            <w:r w:rsidRPr="007468E8">
              <w:t>Moein</w:t>
            </w:r>
            <w:proofErr w:type="spellEnd"/>
            <w:r w:rsidRPr="007468E8">
              <w:t>, K. A.</w:t>
            </w:r>
            <w:r>
              <w:fldChar w:fldCharType="begin"/>
            </w:r>
            <w:r>
              <w:instrText xml:space="preserve"> ADDIN EN.CITE &lt;EndNote&gt;&lt;Cite&gt;&lt;Author&gt;Abdel-Moein&lt;/Author&gt;&lt;Year&gt;2021&lt;/Year&gt;&lt;RecNum&gt;101&lt;/RecNum&gt;&lt;DisplayText&gt;&lt;style face="superscript"&gt;111&lt;/style&gt;&lt;/DisplayText&gt;&lt;record&gt;&lt;rec-number&gt;101&lt;/rec-number&gt;&lt;foreign-keys&gt;&lt;key app="EN" db-id="a9tspfsz9w9a9xe2tr2pf9r9w5vfearwsxwf" timestamp="1639479531"&gt;101&lt;/key&gt;&lt;/foreign-keys&gt;&lt;ref-type name="Journal Article"&gt;17&lt;/ref-type&gt;&lt;contributors&gt;&lt;authors&gt;&lt;author&gt;Abdel-Moein, K. A.&lt;/author&gt;&lt;author&gt;Zaher, H. M.&lt;/author&gt;&lt;/authors&gt;&lt;/contributors&gt;&lt;titles&gt;&lt;title&gt;Parturient Cat As a Potential Reservoir for Coxiella burnetii: A Hidden Threat to Pet Owners&lt;/title&gt;&lt;secondary-title&gt;Vector-Borne and Zoonotic Diseases&lt;/secondary-title&gt;&lt;/titles&gt;&lt;periodical&gt;&lt;full-title&gt;Vector-Borne and Zoonotic Diseases&lt;/full-title&gt;&lt;/periodical&gt;&lt;pages&gt;264-268&lt;/pages&gt;&lt;volume&gt;21&lt;/volume&gt;&lt;number&gt;4&lt;/number&gt;&lt;dates&gt;&lt;year&gt;2021&lt;/year&gt;&lt;/dates&gt;&lt;work-type&gt;Article&lt;/work-type&gt;&lt;urls&gt;&lt;related-urls&gt;&lt;url&gt;https://www.scopus.com/inward/record.uri?eid=2-s2.0-85103717662&amp;amp;doi=10.1089%2fvbz.2020.2714&amp;amp;partnerID=40&amp;amp;md5=791fdd0ffd95a0f0c2085f9056be1c74&lt;/url&gt;&lt;/related-urls&gt;&lt;/urls&gt;&lt;electronic-resource-num&gt;10.1089/vbz.2020.2714&lt;/electronic-resource-num&gt;&lt;remote-database-name&gt;Scopus&lt;/remote-database-name&gt;&lt;/record&gt;&lt;/Cite&gt;&lt;/EndNote&gt;</w:instrText>
            </w:r>
            <w:r>
              <w:fldChar w:fldCharType="separate"/>
            </w:r>
            <w:r w:rsidRPr="00D70AD8">
              <w:rPr>
                <w:noProof/>
                <w:vertAlign w:val="superscript"/>
              </w:rPr>
              <w:t>111</w:t>
            </w:r>
            <w:r>
              <w:fldChar w:fldCharType="end"/>
            </w:r>
          </w:p>
        </w:tc>
        <w:tc>
          <w:tcPr>
            <w:tcW w:w="900" w:type="dxa"/>
          </w:tcPr>
          <w:p w14:paraId="56E96547" w14:textId="77777777" w:rsidR="00B31D50" w:rsidRPr="007468E8" w:rsidRDefault="00B31D50" w:rsidP="00E0217D"/>
        </w:tc>
      </w:tr>
      <w:tr w:rsidR="00B31D50" w:rsidRPr="00133644" w14:paraId="090C0A12" w14:textId="52DF4ABB" w:rsidTr="00B31D50">
        <w:trPr>
          <w:trHeight w:val="252"/>
        </w:trPr>
        <w:tc>
          <w:tcPr>
            <w:tcW w:w="1033" w:type="dxa"/>
          </w:tcPr>
          <w:p w14:paraId="51816B99" w14:textId="2B545397" w:rsidR="00B31D50" w:rsidRPr="0063177B" w:rsidRDefault="00B31D50" w:rsidP="00C7683C">
            <w:r w:rsidRPr="004524C2">
              <w:t xml:space="preserve">Q fever/ C. </w:t>
            </w:r>
            <w:proofErr w:type="spellStart"/>
            <w:r w:rsidRPr="004524C2">
              <w:t>burnetii</w:t>
            </w:r>
            <w:proofErr w:type="spellEnd"/>
          </w:p>
        </w:tc>
        <w:tc>
          <w:tcPr>
            <w:tcW w:w="767" w:type="dxa"/>
          </w:tcPr>
          <w:p w14:paraId="6D099D0D" w14:textId="5D17933C" w:rsidR="00B31D50" w:rsidRPr="0063177B" w:rsidRDefault="00B31D50" w:rsidP="00C7683C">
            <w:r w:rsidRPr="004524C2">
              <w:t>2021</w:t>
            </w:r>
          </w:p>
        </w:tc>
        <w:tc>
          <w:tcPr>
            <w:tcW w:w="810" w:type="dxa"/>
          </w:tcPr>
          <w:p w14:paraId="24DAFF13" w14:textId="6C783FCB" w:rsidR="00B31D50" w:rsidRPr="0063177B" w:rsidRDefault="00B31D50" w:rsidP="00C7683C">
            <w:r w:rsidRPr="004524C2">
              <w:t>Somalia</w:t>
            </w:r>
          </w:p>
        </w:tc>
        <w:tc>
          <w:tcPr>
            <w:tcW w:w="1170" w:type="dxa"/>
          </w:tcPr>
          <w:p w14:paraId="00783F6B" w14:textId="5C3452EB" w:rsidR="00B31D50" w:rsidRPr="0063177B" w:rsidRDefault="00B31D50" w:rsidP="00C7683C">
            <w:r w:rsidRPr="004524C2">
              <w:t>Cross-sectional</w:t>
            </w:r>
          </w:p>
        </w:tc>
        <w:tc>
          <w:tcPr>
            <w:tcW w:w="1260" w:type="dxa"/>
          </w:tcPr>
          <w:p w14:paraId="2025923D" w14:textId="5E5DEB18" w:rsidR="00B31D50" w:rsidRPr="0063177B" w:rsidRDefault="00B31D50" w:rsidP="00C7683C">
            <w:r w:rsidRPr="004524C2">
              <w:t xml:space="preserve">Ticks </w:t>
            </w:r>
          </w:p>
        </w:tc>
        <w:tc>
          <w:tcPr>
            <w:tcW w:w="1620" w:type="dxa"/>
          </w:tcPr>
          <w:p w14:paraId="5C67E1A3" w14:textId="5410DCDF" w:rsidR="00B31D50" w:rsidRPr="0063177B" w:rsidRDefault="00B31D50" w:rsidP="00C7683C">
            <w:r w:rsidRPr="004524C2">
              <w:t>237</w:t>
            </w:r>
          </w:p>
        </w:tc>
        <w:tc>
          <w:tcPr>
            <w:tcW w:w="3240" w:type="dxa"/>
          </w:tcPr>
          <w:p w14:paraId="18480764" w14:textId="25F63918" w:rsidR="00B31D50" w:rsidRPr="0063177B" w:rsidRDefault="00B31D50" w:rsidP="00C7683C">
            <w:r w:rsidRPr="004524C2">
              <w:t xml:space="preserve">Prevalence 59.1% (140/237) of them were positive for Coxiella </w:t>
            </w:r>
            <w:proofErr w:type="spellStart"/>
            <w:r w:rsidRPr="004524C2">
              <w:t>spp</w:t>
            </w:r>
            <w:proofErr w:type="spellEnd"/>
          </w:p>
        </w:tc>
        <w:tc>
          <w:tcPr>
            <w:tcW w:w="1260" w:type="dxa"/>
          </w:tcPr>
          <w:p w14:paraId="1E5048F8" w14:textId="40F97C05" w:rsidR="00B31D50" w:rsidRPr="0063177B" w:rsidRDefault="00B31D50" w:rsidP="00C7683C">
            <w:proofErr w:type="spellStart"/>
            <w:r w:rsidRPr="004524C2">
              <w:t>Frangoulidis</w:t>
            </w:r>
            <w:proofErr w:type="spellEnd"/>
            <w:r w:rsidRPr="004524C2">
              <w:t xml:space="preserve">, D. </w:t>
            </w:r>
            <w:r>
              <w:fldChar w:fldCharType="begin"/>
            </w:r>
            <w:r>
              <w:instrText xml:space="preserve"> ADDIN EN.CITE &lt;EndNote&gt;&lt;Cite&gt;&lt;Author&gt;Frangoulidis&lt;/Author&gt;&lt;Year&gt;2021&lt;/Year&gt;&lt;RecNum&gt;96&lt;/RecNum&gt;&lt;DisplayText&gt;&lt;style face="superscript"&gt;112&lt;/style&gt;&lt;/DisplayText&gt;&lt;record&gt;&lt;rec-number&gt;96&lt;/rec-number&gt;&lt;foreign-keys&gt;&lt;key app="EN" db-id="a9tspfsz9w9a9xe2tr2pf9r9w5vfearwsxwf" timestamp="1639479531"&gt;96&lt;/key&gt;&lt;/foreign-keys&gt;&lt;ref-type name="Journal Article"&gt;17&lt;/ref-type&gt;&lt;contributors&gt;&lt;authors&gt;&lt;author&gt;Frangoulidis, D.&lt;/author&gt;&lt;author&gt;Kahlhofer, C.&lt;/author&gt;&lt;author&gt;Said, A. S.&lt;/author&gt;&lt;author&gt;Osman, A. Y.&lt;/author&gt;&lt;author&gt;Chitimia-Dobler, L.&lt;/author&gt;&lt;author&gt;Shuaib, Y. A.&lt;/author&gt;&lt;/authors&gt;&lt;/contributors&gt;&lt;titles&gt;&lt;title&gt;High prevalence and new genotype of coxiella burnetii in ticks infesting camels in somalia&lt;/title&gt;&lt;secondary-title&gt;Pathogens&lt;/secondary-title&gt;&lt;/titles&gt;&lt;periodical&gt;&lt;full-title&gt;Pathogens&lt;/full-title&gt;&lt;/periodical&gt;&lt;volume&gt;10&lt;/volume&gt;&lt;number&gt;6&lt;/number&gt;&lt;dates&gt;&lt;year&gt;2021&lt;/year&gt;&lt;/dates&gt;&lt;work-type&gt;Article&lt;/work-type&gt;&lt;urls&gt;&lt;related-urls&gt;&lt;url&gt;https://www.scopus.com/inward/record.uri?eid=2-s2.0-85108445388&amp;amp;doi=10.3390%2fpathogens10060741&amp;amp;partnerID=40&amp;amp;md5=84357f1d3ce2291e8ab2c96d9606313f&lt;/url&gt;&lt;/related-urls&gt;&lt;/urls&gt;&lt;custom7&gt;741&lt;/custom7&gt;&lt;electronic-resource-num&gt;10.3390/pathogens10060741&lt;/electronic-resource-num&gt;&lt;remote-database-name&gt;Scopus&lt;/remote-database-name&gt;&lt;/record&gt;&lt;/Cite&gt;&lt;/EndNote&gt;</w:instrText>
            </w:r>
            <w:r>
              <w:fldChar w:fldCharType="separate"/>
            </w:r>
            <w:r w:rsidRPr="00D70AD8">
              <w:rPr>
                <w:noProof/>
                <w:vertAlign w:val="superscript"/>
              </w:rPr>
              <w:t>112</w:t>
            </w:r>
            <w:r>
              <w:fldChar w:fldCharType="end"/>
            </w:r>
          </w:p>
        </w:tc>
        <w:tc>
          <w:tcPr>
            <w:tcW w:w="900" w:type="dxa"/>
          </w:tcPr>
          <w:p w14:paraId="5B42BE06" w14:textId="77777777" w:rsidR="00B31D50" w:rsidRPr="004524C2" w:rsidRDefault="00B31D50" w:rsidP="00C7683C"/>
        </w:tc>
      </w:tr>
    </w:tbl>
    <w:p w14:paraId="29B7E1AD" w14:textId="77777777" w:rsidR="00C73BBD" w:rsidRDefault="00C73BBD"/>
    <w:p w14:paraId="18018C6F" w14:textId="3134A461" w:rsidR="00C73BBD" w:rsidRPr="000509D6" w:rsidRDefault="000509D6">
      <w:pPr>
        <w:rPr>
          <w:b/>
        </w:rPr>
      </w:pPr>
      <w:r w:rsidRPr="000509D6">
        <w:rPr>
          <w:b/>
          <w:lang w:eastAsia="ko-KR"/>
        </w:rPr>
        <w:t>REFERENCES</w:t>
      </w:r>
      <w:bookmarkStart w:id="1" w:name="_GoBack"/>
      <w:bookmarkEnd w:id="1"/>
    </w:p>
    <w:p w14:paraId="6CF1A67A" w14:textId="77777777" w:rsidR="00D70AD8" w:rsidRPr="00D70AD8" w:rsidRDefault="00C73BBD" w:rsidP="00D70AD8">
      <w:pPr>
        <w:pStyle w:val="EndNoteBibliography"/>
        <w:spacing w:after="0"/>
      </w:pPr>
      <w:r>
        <w:fldChar w:fldCharType="begin"/>
      </w:r>
      <w:r>
        <w:instrText xml:space="preserve"> ADDIN EN.REFLIST </w:instrText>
      </w:r>
      <w:r>
        <w:fldChar w:fldCharType="separate"/>
      </w:r>
      <w:r w:rsidR="00D70AD8" w:rsidRPr="00D70AD8">
        <w:t>1.</w:t>
      </w:r>
      <w:r w:rsidR="00D70AD8" w:rsidRPr="00D70AD8">
        <w:tab/>
        <w:t>SMS A. Prevalence of Coxiella burnetii infection among dogs and humans in upper Egypt. Assiut Veterinary Medical Journal. 2002; 47:205-15.</w:t>
      </w:r>
    </w:p>
    <w:p w14:paraId="7BA71BEC" w14:textId="77777777" w:rsidR="00D70AD8" w:rsidRPr="00D70AD8" w:rsidRDefault="00D70AD8" w:rsidP="00D70AD8">
      <w:pPr>
        <w:pStyle w:val="EndNoteBibliography"/>
        <w:spacing w:after="0"/>
      </w:pPr>
      <w:r w:rsidRPr="00D70AD8">
        <w:t>2.</w:t>
      </w:r>
      <w:r w:rsidRPr="00D70AD8">
        <w:tab/>
        <w:t>Scrimgeour EM, Al-Ismaily SI, Rolain JM, Al-Dhahry SH, El-Khatim HS, Raoult D. Q Fever in human and livestock populations in Oman. Annals of the New York Academy of Sciences. 2003; 990:221-5.</w:t>
      </w:r>
    </w:p>
    <w:p w14:paraId="5ABD1AB6" w14:textId="77777777" w:rsidR="00D70AD8" w:rsidRPr="00D70AD8" w:rsidRDefault="00D70AD8" w:rsidP="00D70AD8">
      <w:pPr>
        <w:pStyle w:val="EndNoteBibliography"/>
        <w:spacing w:after="0"/>
      </w:pPr>
      <w:r w:rsidRPr="00D70AD8">
        <w:t>3.</w:t>
      </w:r>
      <w:r w:rsidRPr="00D70AD8">
        <w:tab/>
        <w:t>Kaabia N, Rolain JM, Khalifa M, Ben Jazia E, Bahri F, Raoult D, et al. Serologic study of rickettsioses among acute febrile patients in central Tunisia. Annals of the New York Academy of Sciences. 2006; 1078:176-9.</w:t>
      </w:r>
    </w:p>
    <w:p w14:paraId="4889FDDF" w14:textId="77777777" w:rsidR="00D70AD8" w:rsidRPr="00D70AD8" w:rsidRDefault="00D70AD8" w:rsidP="00D70AD8">
      <w:pPr>
        <w:pStyle w:val="EndNoteBibliography"/>
        <w:spacing w:after="0"/>
      </w:pPr>
      <w:r w:rsidRPr="00D70AD8">
        <w:t>4.</w:t>
      </w:r>
      <w:r w:rsidRPr="00D70AD8">
        <w:tab/>
        <w:t>Faix DJ, Harrison DJ, Riddle MS, Vaughn AF, Yingst SL, Earhart K, et al. Outbreak of Q fever among US military in western Iraq, June-July 2005. Clinical infectious diseases : an official publication of the Infectious Diseases Society of America. 2008; 46:e65-8.</w:t>
      </w:r>
    </w:p>
    <w:p w14:paraId="6FFE3852" w14:textId="77777777" w:rsidR="00D70AD8" w:rsidRPr="00D70AD8" w:rsidRDefault="00D70AD8" w:rsidP="00D70AD8">
      <w:pPr>
        <w:pStyle w:val="EndNoteBibliography"/>
        <w:spacing w:after="0"/>
      </w:pPr>
      <w:r w:rsidRPr="00D70AD8">
        <w:t>5.</w:t>
      </w:r>
      <w:r w:rsidRPr="00D70AD8">
        <w:tab/>
        <w:t>Khalili M, Sakhaee E. An update on a serologic survey of Q fever in domestic animals in Iran. American Journal of Tropical Medicine and Hygiene. 2009; 80:1031-2.</w:t>
      </w:r>
    </w:p>
    <w:p w14:paraId="4AF2C16D" w14:textId="77777777" w:rsidR="00D70AD8" w:rsidRPr="00D70AD8" w:rsidRDefault="00D70AD8" w:rsidP="00D70AD8">
      <w:pPr>
        <w:pStyle w:val="EndNoteBibliography"/>
        <w:spacing w:after="0"/>
      </w:pPr>
      <w:r w:rsidRPr="00D70AD8">
        <w:t>6.</w:t>
      </w:r>
      <w:r w:rsidRPr="00D70AD8">
        <w:tab/>
        <w:t>Sakhaee E, Khalili M. The first serologic study of Q fever in sheep in Iran. Tropical Animal Health and Production. 2010; 42:1561-4.</w:t>
      </w:r>
    </w:p>
    <w:p w14:paraId="71187B06" w14:textId="77777777" w:rsidR="00D70AD8" w:rsidRPr="00D70AD8" w:rsidRDefault="00D70AD8" w:rsidP="00D70AD8">
      <w:pPr>
        <w:pStyle w:val="EndNoteBibliography"/>
        <w:spacing w:after="0"/>
      </w:pPr>
      <w:r w:rsidRPr="00D70AD8">
        <w:t>7.</w:t>
      </w:r>
      <w:r w:rsidRPr="00D70AD8">
        <w:tab/>
        <w:t>Azizzadeh M, Mohammadi GR, Haghparast AR, Heidarpour-Bami M. Seroepidemiology of Coxiella Burnetii in commercial dairy herds in northeast of Iran. Iranian Journal of Veterinary Science and Technology. 2011; 3:33-40.</w:t>
      </w:r>
    </w:p>
    <w:p w14:paraId="20096851" w14:textId="77777777" w:rsidR="00D70AD8" w:rsidRPr="00D70AD8" w:rsidRDefault="00D70AD8" w:rsidP="00D70AD8">
      <w:pPr>
        <w:pStyle w:val="EndNoteBibliography"/>
        <w:spacing w:after="0"/>
      </w:pPr>
      <w:r w:rsidRPr="00D70AD8">
        <w:t>8.</w:t>
      </w:r>
      <w:r w:rsidRPr="00D70AD8">
        <w:tab/>
        <w:t>Rahimi E. Coxiella burnetii in goat bulk milk samples in Iran. African Journal of Microbiology Research. 2010; 4:2324-6.</w:t>
      </w:r>
    </w:p>
    <w:p w14:paraId="341ED2FF" w14:textId="77777777" w:rsidR="00D70AD8" w:rsidRPr="00D70AD8" w:rsidRDefault="00D70AD8" w:rsidP="00D70AD8">
      <w:pPr>
        <w:pStyle w:val="EndNoteBibliography"/>
        <w:spacing w:after="0"/>
      </w:pPr>
      <w:r w:rsidRPr="00D70AD8">
        <w:t>9.</w:t>
      </w:r>
      <w:r w:rsidRPr="00D70AD8">
        <w:tab/>
        <w:t>Khalili M, Shahabi-Nejad N, Golchin M. Q fever serology in febrile patients in southeast Iran. Transactions of The Royal Society of Tropical Medicine and Hygiene. 2010; 104:623-4.</w:t>
      </w:r>
    </w:p>
    <w:p w14:paraId="57924249" w14:textId="77777777" w:rsidR="00D70AD8" w:rsidRPr="00D70AD8" w:rsidRDefault="00D70AD8" w:rsidP="00D70AD8">
      <w:pPr>
        <w:pStyle w:val="EndNoteBibliography"/>
        <w:spacing w:after="0"/>
      </w:pPr>
      <w:r w:rsidRPr="00D70AD8">
        <w:t>10.</w:t>
      </w:r>
      <w:r w:rsidRPr="00D70AD8">
        <w:tab/>
        <w:t>Rahimi E, Ameri M, Karim G, Doosti A. Prevalence of Coxiella burnetii in bulk milk samples from dairy bovine, ovine, caprine, and camel herds in iran as determined by polymerase chain reaction. Foodborne Pathogens and Disease. 2011; 8:307-10.</w:t>
      </w:r>
    </w:p>
    <w:p w14:paraId="7F69BA12" w14:textId="77777777" w:rsidR="00D70AD8" w:rsidRPr="00D70AD8" w:rsidRDefault="00D70AD8" w:rsidP="00D70AD8">
      <w:pPr>
        <w:pStyle w:val="EndNoteBibliography"/>
        <w:spacing w:after="0"/>
      </w:pPr>
      <w:r w:rsidRPr="00D70AD8">
        <w:t>11.</w:t>
      </w:r>
      <w:r w:rsidRPr="00D70AD8">
        <w:tab/>
        <w:t>Rahimi E, Doosti A, Ameri M, Kabiri E, Sharifian B. Detection of Coxiella burnetii by Nested PCR in bulk milk samples from dairy bovine, ovine, and caprine herds in Iran. Zoonoses and Public Health. 2010; 57:e38-e41.</w:t>
      </w:r>
    </w:p>
    <w:p w14:paraId="2208857F" w14:textId="77777777" w:rsidR="00D70AD8" w:rsidRPr="00D70AD8" w:rsidRDefault="00D70AD8" w:rsidP="00D70AD8">
      <w:pPr>
        <w:pStyle w:val="EndNoteBibliography"/>
        <w:spacing w:after="0"/>
      </w:pPr>
      <w:r w:rsidRPr="00D70AD8">
        <w:t>12.</w:t>
      </w:r>
      <w:r w:rsidRPr="00D70AD8">
        <w:tab/>
        <w:t>Khalili M, Sakhaee E, Babaei H. Frequency of anti-Coxiella burnetii antibodies in cattle with reproductive disorders. Comparative Clinical Pathology. 2012; 21:917-9.</w:t>
      </w:r>
    </w:p>
    <w:p w14:paraId="3FE970D5" w14:textId="77777777" w:rsidR="00D70AD8" w:rsidRPr="00D70AD8" w:rsidRDefault="00D70AD8" w:rsidP="00D70AD8">
      <w:pPr>
        <w:pStyle w:val="EndNoteBibliography"/>
        <w:spacing w:after="0"/>
      </w:pPr>
      <w:r w:rsidRPr="00D70AD8">
        <w:t>13.</w:t>
      </w:r>
      <w:r w:rsidRPr="00D70AD8">
        <w:tab/>
        <w:t>Abbasi S, Farzan R, Momtaz H. Molecular detection of Coxiella burnetii in goat bulk milk samples in some provinces of Iran. African Journal of Biotechnology. 2011; 10:18513-5.</w:t>
      </w:r>
    </w:p>
    <w:p w14:paraId="73B6134B" w14:textId="77777777" w:rsidR="00D70AD8" w:rsidRPr="00D70AD8" w:rsidRDefault="00D70AD8" w:rsidP="00D70AD8">
      <w:pPr>
        <w:pStyle w:val="EndNoteBibliography"/>
        <w:spacing w:after="0"/>
      </w:pPr>
      <w:r w:rsidRPr="00D70AD8">
        <w:t>14.</w:t>
      </w:r>
      <w:r w:rsidRPr="00D70AD8">
        <w:tab/>
        <w:t>Havas KA, Burkman K. A Comparison of the Serological Evidence of Coxiella burnetii Exposure Between Military Working Dogs and Feral Canines in Iraq. Military Medicine. 2011; 176:1101-3.</w:t>
      </w:r>
    </w:p>
    <w:p w14:paraId="7F0FEF11" w14:textId="77777777" w:rsidR="00D70AD8" w:rsidRPr="00D70AD8" w:rsidRDefault="00D70AD8" w:rsidP="00D70AD8">
      <w:pPr>
        <w:pStyle w:val="EndNoteBibliography"/>
        <w:spacing w:after="0"/>
      </w:pPr>
      <w:r w:rsidRPr="00D70AD8">
        <w:t>15.</w:t>
      </w:r>
      <w:r w:rsidRPr="00D70AD8">
        <w:tab/>
        <w:t>Anderson AD, Baker TR, Littrell AC, Mott RL, Niebuhr DW, Smoak BL. Seroepidemiologic Survey for Coxiella burnetii Among Hospitalized US Troops Deployed to Iraq*. Zoonoses and Public Health. 2011; 58:276-83.</w:t>
      </w:r>
    </w:p>
    <w:p w14:paraId="22480D87" w14:textId="77777777" w:rsidR="00D70AD8" w:rsidRPr="00D70AD8" w:rsidRDefault="00D70AD8" w:rsidP="00D70AD8">
      <w:pPr>
        <w:pStyle w:val="EndNoteBibliography"/>
        <w:spacing w:after="0"/>
      </w:pPr>
      <w:r w:rsidRPr="00D70AD8">
        <w:lastRenderedPageBreak/>
        <w:t>16.</w:t>
      </w:r>
      <w:r w:rsidRPr="00D70AD8">
        <w:tab/>
        <w:t>Bailey MS, Trinick TR, Dunbar JA, Hatch R, Osborne JC, Brooks TJ, et al. Undifferentiated Febrile Illnesses Amongst British Troops in Helmand, Afghanistan. Journal of the Royal Army Medical Corps. 2011; 157:150-5.</w:t>
      </w:r>
    </w:p>
    <w:p w14:paraId="2931A402" w14:textId="77777777" w:rsidR="00D70AD8" w:rsidRPr="00D70AD8" w:rsidRDefault="00D70AD8" w:rsidP="00D70AD8">
      <w:pPr>
        <w:pStyle w:val="EndNoteBibliography"/>
        <w:spacing w:after="0"/>
      </w:pPr>
      <w:r w:rsidRPr="00D70AD8">
        <w:t>17.</w:t>
      </w:r>
      <w:r w:rsidRPr="00D70AD8">
        <w:tab/>
        <w:t>Doosti A, Arshi A, Sadeghi M. Investigation of Coxiella burnetii in Iranian camels. Comparative Clinical Pathology. 2014; 23:43-6.</w:t>
      </w:r>
    </w:p>
    <w:p w14:paraId="737C035A" w14:textId="77777777" w:rsidR="00D70AD8" w:rsidRPr="00D70AD8" w:rsidRDefault="00D70AD8" w:rsidP="00D70AD8">
      <w:pPr>
        <w:pStyle w:val="EndNoteBibliography"/>
        <w:spacing w:after="0"/>
      </w:pPr>
      <w:r w:rsidRPr="00D70AD8">
        <w:t>18.</w:t>
      </w:r>
      <w:r w:rsidRPr="00D70AD8">
        <w:tab/>
        <w:t>Mostafavi E, Esmaeili S, Shahdordizadeh M, Mahmoudi H, Liriayii H, Amiri FB. Seroepidemiological feature of Q fever among sheep in Northern Iran. Retrovirology. 2012; 9:P40.</w:t>
      </w:r>
    </w:p>
    <w:p w14:paraId="59C8D081" w14:textId="77777777" w:rsidR="00D70AD8" w:rsidRPr="00D70AD8" w:rsidRDefault="00D70AD8" w:rsidP="00D70AD8">
      <w:pPr>
        <w:pStyle w:val="EndNoteBibliography"/>
        <w:spacing w:after="0"/>
      </w:pPr>
      <w:r w:rsidRPr="00D70AD8">
        <w:t>19.</w:t>
      </w:r>
      <w:r w:rsidRPr="00D70AD8">
        <w:tab/>
        <w:t>Nahed HG, Abdel-Moein A, editors. Seroprevalence of Coxiella burnetii antibodies among farm animals and human contacts in Egypt2012.</w:t>
      </w:r>
    </w:p>
    <w:p w14:paraId="7D35CA65" w14:textId="77777777" w:rsidR="00D70AD8" w:rsidRPr="00D70AD8" w:rsidRDefault="00D70AD8" w:rsidP="00D70AD8">
      <w:pPr>
        <w:pStyle w:val="EndNoteBibliography"/>
        <w:spacing w:after="0"/>
      </w:pPr>
      <w:r w:rsidRPr="00D70AD8">
        <w:t>20.</w:t>
      </w:r>
      <w:r w:rsidRPr="00D70AD8">
        <w:tab/>
        <w:t>POURMAHDI BORUJENI M, GHARIBI D, GOURANEJAD S, ZAMIRI S. SEROPREVALENCE OF COXIELLOSIS IN AHVAZ SHEEP. SCIENTIFIC-RESEARCH IRANIAN VETERINARY JOURNAL. 2013; 9:-.</w:t>
      </w:r>
    </w:p>
    <w:p w14:paraId="4AAD5F91" w14:textId="77777777" w:rsidR="00D70AD8" w:rsidRPr="00D70AD8" w:rsidRDefault="00D70AD8" w:rsidP="00D70AD8">
      <w:pPr>
        <w:pStyle w:val="EndNoteBibliography"/>
        <w:spacing w:after="0"/>
      </w:pPr>
      <w:r w:rsidRPr="00D70AD8">
        <w:t>21.</w:t>
      </w:r>
      <w:r w:rsidRPr="00D70AD8">
        <w:tab/>
        <w:t>Esmaeili S, Mostafavi E, Shahdordizadeh M, Mahmoudi H. A seroepidemiological survey of Q fever among sheep in Mazandaran province, northern Iran. Annals of Agricultural and Environmental Medicine. 2013; 20:708-10.</w:t>
      </w:r>
    </w:p>
    <w:p w14:paraId="25756BEB" w14:textId="77777777" w:rsidR="00D70AD8" w:rsidRPr="00D70AD8" w:rsidRDefault="00D70AD8" w:rsidP="00D70AD8">
      <w:pPr>
        <w:pStyle w:val="EndNoteBibliography"/>
        <w:spacing w:after="0"/>
      </w:pPr>
      <w:r w:rsidRPr="00D70AD8">
        <w:t>22.</w:t>
      </w:r>
      <w:r w:rsidRPr="00D70AD8">
        <w:tab/>
        <w:t>Asadi J, Kafi M, Khalili M. Seroprevalence of Q fever in sheep and goat flocks with a history of abortion in Iran between 2011 and 2012. Veterinaria Italiana. 2013; 49:163-8.</w:t>
      </w:r>
    </w:p>
    <w:p w14:paraId="6E5B763D" w14:textId="77777777" w:rsidR="00D70AD8" w:rsidRPr="00D70AD8" w:rsidRDefault="00D70AD8" w:rsidP="00D70AD8">
      <w:pPr>
        <w:pStyle w:val="EndNoteBibliography"/>
        <w:spacing w:after="0"/>
      </w:pPr>
      <w:r w:rsidRPr="00D70AD8">
        <w:t>23.</w:t>
      </w:r>
      <w:r w:rsidRPr="00D70AD8">
        <w:tab/>
        <w:t>Ghalyanchi Langeroudi A, Babkhani N, Zolfaghari MR, Majidzadeh Arbadili K, Morovvati A, Soleimani M. Detection of Coxeilla brunetii in bulk tank milk samples from dairy bovine farms using nested-PCR in Qom, Iran, 2011. Iranian Journal of Veterinary Medicine. 2013; 7:207-11.</w:t>
      </w:r>
    </w:p>
    <w:p w14:paraId="709C84D7" w14:textId="77777777" w:rsidR="00D70AD8" w:rsidRPr="00D70AD8" w:rsidRDefault="00D70AD8" w:rsidP="00D70AD8">
      <w:pPr>
        <w:pStyle w:val="EndNoteBibliography"/>
        <w:spacing w:after="0"/>
      </w:pPr>
      <w:r w:rsidRPr="00D70AD8">
        <w:t>24.</w:t>
      </w:r>
      <w:r w:rsidRPr="00D70AD8">
        <w:tab/>
        <w:t>Kargar M, Rashidi A, Doosti A, Ghorbani-Dalini S, Najafi A. Prevalence of Coxiella burnetii in bovine bulk milk samples in southern Iran. Comparative Clinical Pathology. 2013; 22:331-4.</w:t>
      </w:r>
    </w:p>
    <w:p w14:paraId="47932500" w14:textId="77777777" w:rsidR="00D70AD8" w:rsidRPr="00D70AD8" w:rsidRDefault="00D70AD8" w:rsidP="00D70AD8">
      <w:pPr>
        <w:pStyle w:val="EndNoteBibliography"/>
        <w:spacing w:after="0"/>
      </w:pPr>
      <w:r w:rsidRPr="00D70AD8">
        <w:t>25.</w:t>
      </w:r>
      <w:r w:rsidRPr="00D70AD8">
        <w:tab/>
        <w:t>Esmaeili S, Pourhossein B, Gouya MM, Amiri FB, Mostafavi E. Seroepidemiological survey of Q fever and brucellosis in kurdistan Province, western Iran. Vector-Borne and Zoonotic Diseases. 2014; 14:41-5.</w:t>
      </w:r>
    </w:p>
    <w:p w14:paraId="007CDE78" w14:textId="77777777" w:rsidR="00D70AD8" w:rsidRPr="00D70AD8" w:rsidRDefault="00D70AD8" w:rsidP="00D70AD8">
      <w:pPr>
        <w:pStyle w:val="EndNoteBibliography"/>
        <w:spacing w:after="0"/>
      </w:pPr>
      <w:r w:rsidRPr="00D70AD8">
        <w:t>26.</w:t>
      </w:r>
      <w:r w:rsidRPr="00D70AD8">
        <w:tab/>
        <w:t>Gwida M, El-Ashker M, El-Diasty M, Engelhardt C, Khan I, Neubauer H. Q fever in cattle in some Egyptian Governorates: A preliminary study. BMC Research Notes. 2014; 7.</w:t>
      </w:r>
    </w:p>
    <w:p w14:paraId="5498B353" w14:textId="77777777" w:rsidR="00D70AD8" w:rsidRPr="00D70AD8" w:rsidRDefault="00D70AD8" w:rsidP="00D70AD8">
      <w:pPr>
        <w:pStyle w:val="EndNoteBibliography"/>
        <w:spacing w:after="0"/>
      </w:pPr>
      <w:r w:rsidRPr="00D70AD8">
        <w:t>27.</w:t>
      </w:r>
      <w:r w:rsidRPr="00D70AD8">
        <w:tab/>
        <w:t>Borji s, Jamshidi a, khanzadi s, Razmyar J. Detection of Coxiella burnetii and sequencing the IS1111 gene fragment in bulk tank milk of dairy herds. Iranian Journal of Veterinary Science and Technology. 2014; 6:21-8.</w:t>
      </w:r>
    </w:p>
    <w:p w14:paraId="5ED2F842" w14:textId="77777777" w:rsidR="00D70AD8" w:rsidRPr="00D70AD8" w:rsidRDefault="00D70AD8" w:rsidP="00D70AD8">
      <w:pPr>
        <w:pStyle w:val="EndNoteBibliography"/>
        <w:spacing w:after="0"/>
      </w:pPr>
      <w:r w:rsidRPr="00D70AD8">
        <w:t>28.</w:t>
      </w:r>
      <w:r w:rsidRPr="00D70AD8">
        <w:tab/>
        <w:t>Mohammed OB, Jarelnabi AA, Aljumaah RS, Alshaikh MA, Bakhiet AO, Omer SA, et al. Coxiella burnetii, the causative agent of Q fever in Saudi Arabia: Molecular detection from camel and other domestic livestock. Asian Pacific Journal of Tropical Medicine. 2014; 7:715-9.</w:t>
      </w:r>
    </w:p>
    <w:p w14:paraId="00F66CF8" w14:textId="77777777" w:rsidR="00D70AD8" w:rsidRPr="00D70AD8" w:rsidRDefault="00D70AD8" w:rsidP="00D70AD8">
      <w:pPr>
        <w:pStyle w:val="EndNoteBibliography"/>
        <w:spacing w:after="0"/>
      </w:pPr>
      <w:r w:rsidRPr="00D70AD8">
        <w:t>29.</w:t>
      </w:r>
      <w:r w:rsidRPr="00D70AD8">
        <w:tab/>
        <w:t>khanzadi s, Jamshidi A, Razmyar J, Borji S. Identification of Coxiella burnetii by touch-down PCR assay in unpasteurized milk and dairy products in North - East of Iran. Iranian Journal of Veterinary Medicine. 2014; 8:15-9.</w:t>
      </w:r>
    </w:p>
    <w:p w14:paraId="7F1142DF" w14:textId="77777777" w:rsidR="00D70AD8" w:rsidRPr="00D70AD8" w:rsidRDefault="00D70AD8" w:rsidP="00D70AD8">
      <w:pPr>
        <w:pStyle w:val="EndNoteBibliography"/>
        <w:spacing w:after="0"/>
      </w:pPr>
      <w:r w:rsidRPr="00D70AD8">
        <w:t>30.</w:t>
      </w:r>
      <w:r w:rsidRPr="00D70AD8">
        <w:tab/>
        <w:t>Peyman Khademi, Mohammad Reza Mahzounieh, Azizollah Ebrahimi Kahrizsangi, Emad Shdravan. Genomic detection of Coxiella burnetii in goat milk samples in animal farms Khorramabad Township, Iran. Pajoohande. 2014; 19:162-8.</w:t>
      </w:r>
    </w:p>
    <w:p w14:paraId="511860ED" w14:textId="77777777" w:rsidR="00D70AD8" w:rsidRPr="00D70AD8" w:rsidRDefault="00D70AD8" w:rsidP="00D70AD8">
      <w:pPr>
        <w:pStyle w:val="EndNoteBibliography"/>
        <w:spacing w:after="0"/>
      </w:pPr>
      <w:r w:rsidRPr="00D70AD8">
        <w:t>31.</w:t>
      </w:r>
      <w:r w:rsidRPr="00D70AD8">
        <w:tab/>
        <w:t>KEYVANI RAD N, AZIZZADEH M, TAGHAVI RAZAVIZADEH AR, MEHRZAD J, RASHTIBAF M. SEROEPIDEMIOLOGY OF COXIELLOSIS (Q FEVER) IN SHEEP AND GOAT POPULATIONS IN THE NORTHEAST OF IRAN. IRANIAN JOURNAL OF VETERINARY RESEARCH (IJVR). 2014; 15:-.</w:t>
      </w:r>
    </w:p>
    <w:p w14:paraId="784E46EC" w14:textId="77777777" w:rsidR="00D70AD8" w:rsidRPr="00D70AD8" w:rsidRDefault="00D70AD8" w:rsidP="00D70AD8">
      <w:pPr>
        <w:pStyle w:val="EndNoteBibliography"/>
        <w:spacing w:after="0"/>
      </w:pPr>
      <w:r w:rsidRPr="00D70AD8">
        <w:t>32.</w:t>
      </w:r>
      <w:r w:rsidRPr="00D70AD8">
        <w:tab/>
        <w:t>Newman ENC, Johnstone P, Bridge H, Wright D, Jameson L, Bosworth A, et al. Seroconversion for Infectious Pathogens among UK Military Personnel Deployed to Afghanistan, 2008-2011. Emerging Infectious Diseases. 2014; 20:2015-22.</w:t>
      </w:r>
    </w:p>
    <w:p w14:paraId="51479E16" w14:textId="77777777" w:rsidR="00D70AD8" w:rsidRPr="00D70AD8" w:rsidRDefault="00D70AD8" w:rsidP="00D70AD8">
      <w:pPr>
        <w:pStyle w:val="EndNoteBibliography"/>
        <w:spacing w:after="0"/>
      </w:pPr>
      <w:r w:rsidRPr="00D70AD8">
        <w:t>33.</w:t>
      </w:r>
      <w:r w:rsidRPr="00D70AD8">
        <w:tab/>
        <w:t>Khademi P, Mahzounieh M, Koutamehr ME. GENOMIC DETECTION OF COXIELLA BURNETII (Q FEVER AGENT) IN CATTLES MILK SAMPLES IN ANIMAL FARMS BONAB TOWNSHIP. Iran. Iranian Journal of Public Health. 2014; 43:292-.</w:t>
      </w:r>
    </w:p>
    <w:p w14:paraId="3D7ABC23" w14:textId="77777777" w:rsidR="00D70AD8" w:rsidRPr="00D70AD8" w:rsidRDefault="00D70AD8" w:rsidP="00D70AD8">
      <w:pPr>
        <w:pStyle w:val="EndNoteBibliography"/>
        <w:spacing w:after="0"/>
      </w:pPr>
      <w:r w:rsidRPr="00D70AD8">
        <w:lastRenderedPageBreak/>
        <w:t>34.</w:t>
      </w:r>
      <w:r w:rsidRPr="00D70AD8">
        <w:tab/>
        <w:t>Metanat M, Sepehri Rad N, Alavi-Naini R, Shahreki S, Sharifi-Mood B, Akhavan A, et al. Acute Q fever among febrile patients in Zahedan, southeastern Iran. Turkish Journal of Medical Sciences. 2014; 44:99-103.</w:t>
      </w:r>
    </w:p>
    <w:p w14:paraId="21865D65" w14:textId="77777777" w:rsidR="00D70AD8" w:rsidRPr="00D70AD8" w:rsidRDefault="00D70AD8" w:rsidP="00D70AD8">
      <w:pPr>
        <w:pStyle w:val="EndNoteBibliography"/>
        <w:spacing w:after="0"/>
      </w:pPr>
      <w:r w:rsidRPr="00D70AD8">
        <w:t>35.</w:t>
      </w:r>
      <w:r w:rsidRPr="00D70AD8">
        <w:tab/>
        <w:t>Naderipour Z, Golchin M, Khalili M. Design of an ELISA Kit for Detection Human Acute Q Fever. Iranian Journal of Medical Microbiology. 2014; 8:28-34.</w:t>
      </w:r>
    </w:p>
    <w:p w14:paraId="25E3DABF" w14:textId="77777777" w:rsidR="00D70AD8" w:rsidRPr="00D70AD8" w:rsidRDefault="00D70AD8" w:rsidP="00D70AD8">
      <w:pPr>
        <w:pStyle w:val="EndNoteBibliography"/>
        <w:spacing w:after="0"/>
      </w:pPr>
      <w:r w:rsidRPr="00D70AD8">
        <w:t>36.</w:t>
      </w:r>
      <w:r w:rsidRPr="00D70AD8">
        <w:tab/>
        <w:t>Aflatoonian MR, Khalili M, Sami M, Abiri Z. The frequency of IgM anti-Coxiella burnetii (Q fever) antibodies among slaughterhouse workers in Kerman city, 2012. Journal of Kerman University of Medical Sciences. 2014; 21:368-75.</w:t>
      </w:r>
    </w:p>
    <w:p w14:paraId="3D28B66F" w14:textId="77777777" w:rsidR="00D70AD8" w:rsidRPr="00D70AD8" w:rsidRDefault="00D70AD8" w:rsidP="00D70AD8">
      <w:pPr>
        <w:pStyle w:val="EndNoteBibliography"/>
        <w:spacing w:after="0"/>
      </w:pPr>
      <w:r w:rsidRPr="00D70AD8">
        <w:t>37.</w:t>
      </w:r>
      <w:r w:rsidRPr="00D70AD8">
        <w:tab/>
        <w:t>Khalili M, Mosavi M, Diali HG, Mirza HN. Serologic survey for Coxiella burnetii phase II antibodies among slaughterhouse workers in Kerman, southeast of Iran. Asian Pacific Journal of Tropical Biomedicine. 2014; 4:S209-S12.</w:t>
      </w:r>
    </w:p>
    <w:p w14:paraId="20B8D403" w14:textId="77777777" w:rsidR="00D70AD8" w:rsidRPr="00D70AD8" w:rsidRDefault="00D70AD8" w:rsidP="00D70AD8">
      <w:pPr>
        <w:pStyle w:val="EndNoteBibliography"/>
        <w:spacing w:after="0"/>
      </w:pPr>
      <w:r w:rsidRPr="00D70AD8">
        <w:t>38.</w:t>
      </w:r>
      <w:r w:rsidRPr="00D70AD8">
        <w:tab/>
        <w:t>Khalili M, Qorbani A, Sharifi H, Golchin M. Prevalence and risk factor of Q fever among veterinary students in Iran. Tropical Biomedicine. 2015; 32:704-9.</w:t>
      </w:r>
    </w:p>
    <w:p w14:paraId="3C300B8B" w14:textId="77777777" w:rsidR="00D70AD8" w:rsidRPr="00D70AD8" w:rsidRDefault="00D70AD8" w:rsidP="00D70AD8">
      <w:pPr>
        <w:pStyle w:val="EndNoteBibliography"/>
        <w:spacing w:after="0"/>
      </w:pPr>
      <w:r w:rsidRPr="00D70AD8">
        <w:t>39.</w:t>
      </w:r>
      <w:r w:rsidRPr="00D70AD8">
        <w:tab/>
        <w:t>Edalati-Shokat H, Abbasi-Doulatshahi E, Hajian-Bidar H, Gharekhani J, Rezaei A-A. Q fever in domestic ruminants: A Seroepidemiological survey in Hamedan, Iran. Int J Curr Microbiol App Sci. 2015; 4:589-96.</w:t>
      </w:r>
    </w:p>
    <w:p w14:paraId="0BD942D9" w14:textId="77777777" w:rsidR="00D70AD8" w:rsidRPr="00D70AD8" w:rsidRDefault="00D70AD8" w:rsidP="00D70AD8">
      <w:pPr>
        <w:pStyle w:val="EndNoteBibliography"/>
        <w:spacing w:after="0"/>
      </w:pPr>
      <w:r w:rsidRPr="00D70AD8">
        <w:t>40.</w:t>
      </w:r>
      <w:r w:rsidRPr="00D70AD8">
        <w:tab/>
        <w:t>Khalili M, Diali HG, Mirza HN, Mosavi SM. Detection of Coxiella burnetii by PCR in bulk tank milk samples from dairy caprine herds in southeast of Iran. Asian Pacific Journal of Tropical Disease. 2015; 5:119-22.</w:t>
      </w:r>
    </w:p>
    <w:p w14:paraId="24FEF186" w14:textId="77777777" w:rsidR="00D70AD8" w:rsidRPr="00D70AD8" w:rsidRDefault="00D70AD8" w:rsidP="00D70AD8">
      <w:pPr>
        <w:pStyle w:val="EndNoteBibliography"/>
        <w:spacing w:after="0"/>
      </w:pPr>
      <w:r w:rsidRPr="00D70AD8">
        <w:t>41.</w:t>
      </w:r>
      <w:r w:rsidRPr="00D70AD8">
        <w:tab/>
        <w:t>Ahmadizadeh C, Moosakhani F, Jamshidian M. Detection and Identification of Coxiella burnetii in Milk Cattles of Tehran Province. 2015:48-52.</w:t>
      </w:r>
    </w:p>
    <w:p w14:paraId="0F76D9EC" w14:textId="77777777" w:rsidR="00D70AD8" w:rsidRPr="00D70AD8" w:rsidRDefault="00D70AD8" w:rsidP="00D70AD8">
      <w:pPr>
        <w:pStyle w:val="EndNoteBibliography"/>
        <w:spacing w:after="0"/>
      </w:pPr>
      <w:r w:rsidRPr="00D70AD8">
        <w:t>42.</w:t>
      </w:r>
      <w:r w:rsidRPr="00D70AD8">
        <w:tab/>
        <w:t>Janati Pirouz H, Mohammadi G, Mehrzad J, Azizzadeh M, Nazem Shirazi MH. Seroepidemiology of Q fever in one-humped camel population in northeast Iran. Tropical Animal Health and Production. 2015; 47:1293-8.</w:t>
      </w:r>
    </w:p>
    <w:p w14:paraId="74ACAB3E" w14:textId="77777777" w:rsidR="00D70AD8" w:rsidRPr="00D70AD8" w:rsidRDefault="00D70AD8" w:rsidP="00D70AD8">
      <w:pPr>
        <w:pStyle w:val="EndNoteBibliography"/>
        <w:spacing w:after="0"/>
      </w:pPr>
      <w:r w:rsidRPr="00D70AD8">
        <w:t>43.</w:t>
      </w:r>
      <w:r w:rsidRPr="00D70AD8">
        <w:tab/>
        <w:t>Ezatkhah M, Alimolaei M, Khalili M, Sharifi H. Seroepidemiological study of Q fever in small ruminants from Southeast Iran. Journal of Infection and Public Health. 2015; 8:170-6.</w:t>
      </w:r>
    </w:p>
    <w:p w14:paraId="2A153C73" w14:textId="77777777" w:rsidR="00D70AD8" w:rsidRPr="00D70AD8" w:rsidRDefault="00D70AD8" w:rsidP="00D70AD8">
      <w:pPr>
        <w:pStyle w:val="EndNoteBibliography"/>
        <w:spacing w:after="0"/>
      </w:pPr>
      <w:r w:rsidRPr="00D70AD8">
        <w:t>44.</w:t>
      </w:r>
      <w:r w:rsidRPr="00D70AD8">
        <w:tab/>
        <w:t>Akbarian Z, Ziay G, Schauwers W, Noormal B, Saeed I, Qanee AH, et al. Brucellosis and Coxiella burnetii Infection in Householders and Their Animals in Secure Villages in Herat Province, Afghanistan: A Cross-Sectional Study. PLoS Neglected Tropical Diseases. 2015; 9.</w:t>
      </w:r>
    </w:p>
    <w:p w14:paraId="519D88E2" w14:textId="77777777" w:rsidR="00D70AD8" w:rsidRPr="00D70AD8" w:rsidRDefault="00D70AD8" w:rsidP="00D70AD8">
      <w:pPr>
        <w:pStyle w:val="EndNoteBibliography"/>
        <w:spacing w:after="0"/>
      </w:pPr>
      <w:r w:rsidRPr="00D70AD8">
        <w:t>45.</w:t>
      </w:r>
      <w:r w:rsidRPr="00D70AD8">
        <w:tab/>
        <w:t>khademi p, Jaydari A, Esmaeili Koutamehr M. Genomic detection of Coxiella burnetii in cattle milk samples by Nested-PCR method, Iran. Iranian Journal of Medical Microbiology. 2015; 9:69-72.</w:t>
      </w:r>
    </w:p>
    <w:p w14:paraId="514885E6" w14:textId="77777777" w:rsidR="00D70AD8" w:rsidRPr="00D70AD8" w:rsidRDefault="00D70AD8" w:rsidP="00D70AD8">
      <w:pPr>
        <w:pStyle w:val="EndNoteBibliography"/>
        <w:spacing w:after="0"/>
      </w:pPr>
      <w:r w:rsidRPr="00D70AD8">
        <w:t>46.</w:t>
      </w:r>
      <w:r w:rsidRPr="00D70AD8">
        <w:tab/>
        <w:t>Horton KC, Wasfy M, Samaha H, Abdel-Rahman B, Safwat S, Abdel Fadeel M, et al. Serosurvey for zoonotic viral and bacterial pathogens among slaughtered livestock in Egypt. Vector-Borne and Zoonotic Diseases. 2014; 14:633-9.</w:t>
      </w:r>
    </w:p>
    <w:p w14:paraId="1C5C215C" w14:textId="77777777" w:rsidR="00D70AD8" w:rsidRPr="00D70AD8" w:rsidRDefault="00D70AD8" w:rsidP="00D70AD8">
      <w:pPr>
        <w:pStyle w:val="EndNoteBibliography"/>
        <w:spacing w:after="0"/>
      </w:pPr>
      <w:r w:rsidRPr="00D70AD8">
        <w:t>47.</w:t>
      </w:r>
      <w:r w:rsidRPr="00D70AD8">
        <w:tab/>
        <w:t>Fard SR N, Ghashghaei O, Khalili M, Sharifi H. Tick diversity and detection of Coxiella burnetii in tick of small ruminants using nested Trans PCR in Southeast Iran. Tropical Biomedicine. 2016; 33:506-11.</w:t>
      </w:r>
    </w:p>
    <w:p w14:paraId="1D494A91" w14:textId="77777777" w:rsidR="00D70AD8" w:rsidRPr="00D70AD8" w:rsidRDefault="00D70AD8" w:rsidP="00D70AD8">
      <w:pPr>
        <w:pStyle w:val="EndNoteBibliography"/>
        <w:spacing w:after="0"/>
      </w:pPr>
      <w:r w:rsidRPr="00D70AD8">
        <w:t>48.</w:t>
      </w:r>
      <w:r w:rsidRPr="00D70AD8">
        <w:tab/>
        <w:t>Zahid MU, Hussain MH, Saqib M, Neubauer H, Abbas G, Khan I, et al. Seroprevalence of Q Fever (Coxiellosis) in Small Ruminants of Two Districts in Punjab, Pakistan. Vector-Borne and Zoonotic Diseases. 2016; 16:449-54.</w:t>
      </w:r>
    </w:p>
    <w:p w14:paraId="2392BBEF" w14:textId="77777777" w:rsidR="00D70AD8" w:rsidRPr="00D70AD8" w:rsidRDefault="00D70AD8" w:rsidP="00D70AD8">
      <w:pPr>
        <w:pStyle w:val="EndNoteBibliography"/>
        <w:spacing w:after="0"/>
      </w:pPr>
      <w:r w:rsidRPr="00D70AD8">
        <w:t>49.</w:t>
      </w:r>
      <w:r w:rsidRPr="00D70AD8">
        <w:tab/>
        <w:t>Khayyat Khameneie M, Asadi J, Khalili M, Abiri Z. The first serological study of Coxiella burnetii among pregnant women in Iran. Iranian Journal of Public Health. 2016; 45:523-30.</w:t>
      </w:r>
    </w:p>
    <w:p w14:paraId="511DC366" w14:textId="77777777" w:rsidR="00D70AD8" w:rsidRPr="00D70AD8" w:rsidRDefault="00D70AD8" w:rsidP="00D70AD8">
      <w:pPr>
        <w:pStyle w:val="EndNoteBibliography"/>
        <w:spacing w:after="0"/>
      </w:pPr>
      <w:r w:rsidRPr="00D70AD8">
        <w:t>50.</w:t>
      </w:r>
      <w:r w:rsidRPr="00D70AD8">
        <w:tab/>
        <w:t>Janati MH, Mohammadi G, Mejrzad J, Azizzadeh M. Investigation of Coxiella burnetii Infection in Camel Population of Northeast of Iran with qPCR. Applied Animal Science Research Journal. 2017; 6:9-14.</w:t>
      </w:r>
    </w:p>
    <w:p w14:paraId="4BD285D6" w14:textId="77777777" w:rsidR="00D70AD8" w:rsidRPr="00D70AD8" w:rsidRDefault="00D70AD8" w:rsidP="00D70AD8">
      <w:pPr>
        <w:pStyle w:val="EndNoteBibliography"/>
        <w:spacing w:after="0"/>
      </w:pPr>
      <w:r w:rsidRPr="00D70AD8">
        <w:t>51.</w:t>
      </w:r>
      <w:r w:rsidRPr="00D70AD8">
        <w:tab/>
        <w:t>Esmaeili S, Naddaf SR, Pourhossein B, Hashemi Shahraki A, Bagheri Amiri F, Gouya MM, et al. Seroprevalence of Brucellosis, Leptospirosis, and Q Fever among Butchers and Slaughterhouse Workers in South-Eastern Iran. PLoS One. 2016; 11:e0144953.</w:t>
      </w:r>
    </w:p>
    <w:p w14:paraId="55FA047B" w14:textId="77777777" w:rsidR="00D70AD8" w:rsidRPr="00D70AD8" w:rsidRDefault="00D70AD8" w:rsidP="00D70AD8">
      <w:pPr>
        <w:pStyle w:val="EndNoteBibliography"/>
        <w:spacing w:after="0"/>
      </w:pPr>
      <w:r w:rsidRPr="00D70AD8">
        <w:lastRenderedPageBreak/>
        <w:t>52.</w:t>
      </w:r>
      <w:r w:rsidRPr="00D70AD8">
        <w:tab/>
        <w:t>Rezaei A, Gh D. Seroprevalence of Lyme disease and Q fever in referred dogs to Veterinary Hospital of Ahvaz. Iranian Veterinary Journal. 2016; 11:34-41.</w:t>
      </w:r>
    </w:p>
    <w:p w14:paraId="74315E6C" w14:textId="77777777" w:rsidR="00D70AD8" w:rsidRPr="00D70AD8" w:rsidRDefault="00D70AD8" w:rsidP="00D70AD8">
      <w:pPr>
        <w:pStyle w:val="EndNoteBibliography"/>
        <w:spacing w:after="0"/>
      </w:pPr>
      <w:r w:rsidRPr="00D70AD8">
        <w:t>53.</w:t>
      </w:r>
      <w:r w:rsidRPr="00D70AD8">
        <w:tab/>
        <w:t>Farris CM, Pho N, Myers TE, Richards AL. Seroconversions for Coxiella and Rickettsial Pathogens among US Marines Deployed to Afghanistan, 2001-2010. Emerging Infectious Diseases. 2016; 22:1491-3.</w:t>
      </w:r>
    </w:p>
    <w:p w14:paraId="5C10C3A7" w14:textId="77777777" w:rsidR="00D70AD8" w:rsidRPr="00D70AD8" w:rsidRDefault="00D70AD8" w:rsidP="00D70AD8">
      <w:pPr>
        <w:pStyle w:val="EndNoteBibliography"/>
        <w:spacing w:after="0"/>
      </w:pPr>
      <w:r w:rsidRPr="00D70AD8">
        <w:t>54.</w:t>
      </w:r>
      <w:r w:rsidRPr="00D70AD8">
        <w:tab/>
        <w:t>KARIMIAN A, MAHZOUNIEH M, EBRAHIMI KAHRIZSANG A. GENOMIC DETECTION OF COXIELLA BURNETII IN BULK TANK MILK SAMPLES BY NESTED-PCR METHOD IN SHAHREKORD, IRAN. RESEARCHER BULLETIN OF MEDICAL SCIENCES (PEJOUHANDEH). 2016; 21:-.</w:t>
      </w:r>
    </w:p>
    <w:p w14:paraId="3E21D17A" w14:textId="77777777" w:rsidR="00D70AD8" w:rsidRPr="00D70AD8" w:rsidRDefault="00D70AD8" w:rsidP="00D70AD8">
      <w:pPr>
        <w:pStyle w:val="EndNoteBibliography"/>
        <w:spacing w:after="0"/>
      </w:pPr>
      <w:r w:rsidRPr="00D70AD8">
        <w:t>55.</w:t>
      </w:r>
      <w:r w:rsidRPr="00D70AD8">
        <w:tab/>
        <w:t>Lorestani S, Jaydari A, Maleki S, Khademi P. Genomic detection of Coxiella burnetii in sheep milk samples by Nested-PCR method in Khorramabad, Iran. Journal of food science and technology(Iran). 2015; 13:165-71.</w:t>
      </w:r>
    </w:p>
    <w:p w14:paraId="6023A7AA" w14:textId="77777777" w:rsidR="00D70AD8" w:rsidRPr="00D70AD8" w:rsidRDefault="00D70AD8" w:rsidP="00D70AD8">
      <w:pPr>
        <w:pStyle w:val="EndNoteBibliography"/>
        <w:spacing w:after="0"/>
      </w:pPr>
      <w:r w:rsidRPr="00D70AD8">
        <w:t>56.</w:t>
      </w:r>
      <w:r w:rsidRPr="00D70AD8">
        <w:tab/>
        <w:t>Abushahba MFN, Abdelbaset AE, Rawy MS, Ahmed SO. Cross-sectional study for determining the prevalence of Q fever in small ruminants and humans at El Minya Governorate, Egypt. BMC Research Notes. 2017; 10.</w:t>
      </w:r>
    </w:p>
    <w:p w14:paraId="755F4C02" w14:textId="77777777" w:rsidR="00D70AD8" w:rsidRPr="00D70AD8" w:rsidRDefault="00D70AD8" w:rsidP="00D70AD8">
      <w:pPr>
        <w:pStyle w:val="EndNoteBibliography"/>
        <w:spacing w:after="0"/>
      </w:pPr>
      <w:r w:rsidRPr="00D70AD8">
        <w:t>57.</w:t>
      </w:r>
      <w:r w:rsidRPr="00D70AD8">
        <w:tab/>
        <w:t>Ghashghaei O, Nourollahi-Fard SR, Khalili M, Sharifi H. A survey of ixodid ticks feeding on cattle and molecular detection of Coxiella burnetii from ticks in Southeast Iran. Turkish Journal of Veterinary and Animal Sciences. 2017; 41:46-50.</w:t>
      </w:r>
    </w:p>
    <w:p w14:paraId="205E1713" w14:textId="77777777" w:rsidR="00D70AD8" w:rsidRPr="00D70AD8" w:rsidRDefault="00D70AD8" w:rsidP="00D70AD8">
      <w:pPr>
        <w:pStyle w:val="EndNoteBibliography"/>
        <w:spacing w:after="0"/>
      </w:pPr>
      <w:r w:rsidRPr="00D70AD8">
        <w:t>58.</w:t>
      </w:r>
      <w:r w:rsidRPr="00D70AD8">
        <w:tab/>
        <w:t>Abdel-Moein KA, Hamza DA. The burden of Coxiella burnetii among aborted dairy animals in Egypt and its public health implications. Acta Tropica. 2017; 166:92-5.</w:t>
      </w:r>
    </w:p>
    <w:p w14:paraId="5F623345" w14:textId="77777777" w:rsidR="00D70AD8" w:rsidRPr="00D70AD8" w:rsidRDefault="00D70AD8" w:rsidP="00D70AD8">
      <w:pPr>
        <w:pStyle w:val="EndNoteBibliography"/>
        <w:spacing w:after="0"/>
      </w:pPr>
      <w:r w:rsidRPr="00D70AD8">
        <w:t>59.</w:t>
      </w:r>
      <w:r w:rsidRPr="00D70AD8">
        <w:tab/>
        <w:t>Khalafalla AI, Al Eknah MM, Abdelaziz M, Ghoneim IM. A study on some reproductive disorders in dromedary camel herds in Saudi Arabia with special references to uterine infections and abortion. Tropical Animal Health and Production. 2017; 49:967-74.</w:t>
      </w:r>
    </w:p>
    <w:p w14:paraId="0402F42B" w14:textId="77777777" w:rsidR="00D70AD8" w:rsidRPr="00D70AD8" w:rsidRDefault="00D70AD8" w:rsidP="00D70AD8">
      <w:pPr>
        <w:pStyle w:val="EndNoteBibliography"/>
        <w:spacing w:after="0"/>
      </w:pPr>
      <w:r w:rsidRPr="00D70AD8">
        <w:t>60.</w:t>
      </w:r>
      <w:r w:rsidRPr="00D70AD8">
        <w:tab/>
        <w:t>Obaidat MM, Kersh GJ. Prevalence and Risk Factors of Coxiella burnetii Antibodies in Bulk Milk from Cattle, Sheep, and Goats in Jordan. J Food Prot. 2017; 80:561-6.</w:t>
      </w:r>
    </w:p>
    <w:p w14:paraId="4859DC13" w14:textId="77777777" w:rsidR="00D70AD8" w:rsidRPr="00D70AD8" w:rsidRDefault="00D70AD8" w:rsidP="00D70AD8">
      <w:pPr>
        <w:pStyle w:val="EndNoteBibliography"/>
        <w:spacing w:after="0"/>
      </w:pPr>
      <w:r w:rsidRPr="00D70AD8">
        <w:t>61.</w:t>
      </w:r>
      <w:r w:rsidRPr="00D70AD8">
        <w:tab/>
        <w:t>Hosseinzadeh S, Oryan A, Limaki SK, Moaddeli A, Poormontaseri M, Taghadosi V. Molecular characterization of Coxiella burnetii in the slaughtered animals of Southern Iran. Asian Pacific Journal of Tropical Disease. 2017; 7:753-6.</w:t>
      </w:r>
    </w:p>
    <w:p w14:paraId="312A1FE8" w14:textId="77777777" w:rsidR="00D70AD8" w:rsidRPr="00D70AD8" w:rsidRDefault="00D70AD8" w:rsidP="00D70AD8">
      <w:pPr>
        <w:pStyle w:val="EndNoteBibliography"/>
        <w:spacing w:after="0"/>
      </w:pPr>
      <w:r w:rsidRPr="00D70AD8">
        <w:t>62.</w:t>
      </w:r>
      <w:r w:rsidRPr="00D70AD8">
        <w:tab/>
        <w:t>Ghasemian R, Mostafavi E, Esmaeili S, Najafi N, Arabsheybani S. A Survey of Acute Q Fever among Patients with Brucellosis-Like and Atypical Pneumonia Symptoms Who Are Referred to Qaemshahr Razi Hospital in Northern Iran (2014–2015). Global Journal of Health Science. 2016; 9:225-32.</w:t>
      </w:r>
    </w:p>
    <w:p w14:paraId="7F21D55E" w14:textId="77777777" w:rsidR="00D70AD8" w:rsidRPr="00D70AD8" w:rsidRDefault="00D70AD8" w:rsidP="00D70AD8">
      <w:pPr>
        <w:pStyle w:val="EndNoteBibliography"/>
        <w:spacing w:after="0"/>
      </w:pPr>
      <w:r w:rsidRPr="00D70AD8">
        <w:t>63.</w:t>
      </w:r>
      <w:r w:rsidRPr="00D70AD8">
        <w:tab/>
        <w:t>Aflatoonian MR, Khalili M, Rahanjam M, Aflatoonian B. Q fever seroepidemiology and associated risk factors in veterinarians and vet staff in Southern Khorasan, Iran, 2014. Iranian Journal of Epidemiology. 2016; 11:38-45.</w:t>
      </w:r>
    </w:p>
    <w:p w14:paraId="4688CC3A" w14:textId="77777777" w:rsidR="00D70AD8" w:rsidRPr="00D70AD8" w:rsidRDefault="00D70AD8" w:rsidP="00D70AD8">
      <w:pPr>
        <w:pStyle w:val="EndNoteBibliography"/>
        <w:spacing w:after="0"/>
      </w:pPr>
      <w:r w:rsidRPr="00D70AD8">
        <w:t>64.</w:t>
      </w:r>
      <w:r w:rsidRPr="00D70AD8">
        <w:tab/>
        <w:t>Nokhodian Z, Ataei B, Moradi A, Yaran M, Hoseini SG, Feizi A, et al. Seroprevalence and risk factors of Coxiella burnetii infection among high-risk population in center of Iran, a neglected health problem. Acta Tropica. 2017; 169:107-11.</w:t>
      </w:r>
    </w:p>
    <w:p w14:paraId="572310D9" w14:textId="77777777" w:rsidR="00D70AD8" w:rsidRPr="00D70AD8" w:rsidRDefault="00D70AD8" w:rsidP="00D70AD8">
      <w:pPr>
        <w:pStyle w:val="EndNoteBibliography"/>
        <w:spacing w:after="0"/>
      </w:pPr>
      <w:r w:rsidRPr="00D70AD8">
        <w:t>65.</w:t>
      </w:r>
      <w:r w:rsidRPr="00D70AD8">
        <w:tab/>
        <w:t>Esmailnejad A, Hasiri MA. Serological evidence of Coxiella burnetii infection among companion dogs in Fars province, South Iran. Bulgarian Journal of Veterinary Medicine. 2017; 20:377-84.</w:t>
      </w:r>
    </w:p>
    <w:p w14:paraId="7332768F" w14:textId="77777777" w:rsidR="00D70AD8" w:rsidRPr="00D70AD8" w:rsidRDefault="00D70AD8" w:rsidP="00D70AD8">
      <w:pPr>
        <w:pStyle w:val="EndNoteBibliography"/>
        <w:spacing w:after="0"/>
      </w:pPr>
      <w:r w:rsidRPr="00D70AD8">
        <w:t>66.</w:t>
      </w:r>
      <w:r w:rsidRPr="00D70AD8">
        <w:tab/>
        <w:t>Kayedi MH, Mokhayeri H, Birjandi M, Chegeni-Sharafi A, Esmaeili S, Mostafavi E. Seroepidemiological study of Q fever in Lorestan province, western Iran, 2014. Iranian Journal of Microbiology. 2017; 9:213-8.</w:t>
      </w:r>
    </w:p>
    <w:p w14:paraId="679E37F8" w14:textId="77777777" w:rsidR="00D70AD8" w:rsidRPr="00D70AD8" w:rsidRDefault="00D70AD8" w:rsidP="00D70AD8">
      <w:pPr>
        <w:pStyle w:val="EndNoteBibliography"/>
        <w:spacing w:after="0"/>
      </w:pPr>
      <w:r w:rsidRPr="00D70AD8">
        <w:t>67.</w:t>
      </w:r>
      <w:r w:rsidRPr="00D70AD8">
        <w:tab/>
        <w:t>Esmaeili S, Golzar F, Ayubi E, Naghili B, Mostafavi E. Acute Q fever in febrile patients in northwestern of Iran. PLoS Neglected Tropical Diseases. 2017; 11.</w:t>
      </w:r>
    </w:p>
    <w:p w14:paraId="2CC597FE" w14:textId="77777777" w:rsidR="00D70AD8" w:rsidRPr="00D70AD8" w:rsidRDefault="00D70AD8" w:rsidP="00D70AD8">
      <w:pPr>
        <w:pStyle w:val="EndNoteBibliography"/>
        <w:spacing w:after="0"/>
      </w:pPr>
      <w:r w:rsidRPr="00D70AD8">
        <w:t>68.</w:t>
      </w:r>
      <w:r w:rsidRPr="00D70AD8">
        <w:tab/>
        <w:t>Nokhodian Z, Ataei B, khalili M, Feizi A, Moradi A, Yaran M, et al. Detection of Coxiella burnetii and risk factors for infection in ruminants in a central county of Iran. Veterinary Microbiology. 2018; 222:7-10.</w:t>
      </w:r>
    </w:p>
    <w:p w14:paraId="48F56CDC" w14:textId="77777777" w:rsidR="00D70AD8" w:rsidRPr="00D70AD8" w:rsidRDefault="00D70AD8" w:rsidP="00D70AD8">
      <w:pPr>
        <w:pStyle w:val="EndNoteBibliography"/>
        <w:spacing w:after="0"/>
      </w:pPr>
      <w:r w:rsidRPr="00D70AD8">
        <w:lastRenderedPageBreak/>
        <w:t>69.</w:t>
      </w:r>
      <w:r w:rsidRPr="00D70AD8">
        <w:tab/>
        <w:t>Nokhodian Z, Feizi A, Khalili M, Ataei B, Moradi A. Molecular evidence and risk factors of Coxiella burnetii among seropositive high-risk individuals in the center of Iran. Comparative Immunology, Microbiology and Infectious Diseases. 2018; 61:34-7.</w:t>
      </w:r>
    </w:p>
    <w:p w14:paraId="1EC07D08" w14:textId="77777777" w:rsidR="00D70AD8" w:rsidRPr="00D70AD8" w:rsidRDefault="00D70AD8" w:rsidP="00D70AD8">
      <w:pPr>
        <w:pStyle w:val="EndNoteBibliography"/>
        <w:spacing w:after="0"/>
      </w:pPr>
      <w:r w:rsidRPr="00D70AD8">
        <w:t>70.</w:t>
      </w:r>
      <w:r w:rsidRPr="00D70AD8">
        <w:tab/>
        <w:t>Khalili M, Rezaei M, Akhtardanesh B, Abiri Z, Shahheidaripour S. Detection of Coxiella burnetii (Gammaproteobacteria: Coxiellaceae) in ticks collected from infested dogs in Kerman, Southeast of Iran. Persian Journal of Acarology. 2018; 7:93-100.</w:t>
      </w:r>
    </w:p>
    <w:p w14:paraId="08DCF502" w14:textId="77777777" w:rsidR="00D70AD8" w:rsidRPr="00D70AD8" w:rsidRDefault="00D70AD8" w:rsidP="00D70AD8">
      <w:pPr>
        <w:pStyle w:val="EndNoteBibliography"/>
        <w:spacing w:after="0"/>
      </w:pPr>
      <w:r w:rsidRPr="00D70AD8">
        <w:t>71.</w:t>
      </w:r>
      <w:r w:rsidRPr="00D70AD8">
        <w:tab/>
        <w:t>Abdullah HHAM, El-Shanawany EE, Abdel-Shafy S, Abou-Zeina HAA, Abdel-Rahman EH. Molecular and immunological characterization of Hyalomma dromedarii and Hyalomma excavatum (Acari: Ixodidae) vectors of Q fever in camels. Veterinary World. 2018; 11:1109-19.</w:t>
      </w:r>
    </w:p>
    <w:p w14:paraId="4665309A" w14:textId="77777777" w:rsidR="00D70AD8" w:rsidRPr="00D70AD8" w:rsidRDefault="00D70AD8" w:rsidP="00D70AD8">
      <w:pPr>
        <w:pStyle w:val="EndNoteBibliography"/>
        <w:spacing w:after="0"/>
      </w:pPr>
      <w:r w:rsidRPr="00D70AD8">
        <w:t>72.</w:t>
      </w:r>
      <w:r w:rsidRPr="00D70AD8">
        <w:tab/>
        <w:t>Klemmer J, Njeru J, Emam A, El-Sayed A, Moawad AA, Henning K, et al. Q fever in Egypt: Epidemiological survey of Coxiella burnetii specific antibodies in cattle, buffaloes, sheep, goats and camels. PLoS ONE. 2018; 13.</w:t>
      </w:r>
    </w:p>
    <w:p w14:paraId="28306D1A" w14:textId="77777777" w:rsidR="00D70AD8" w:rsidRPr="00D70AD8" w:rsidRDefault="00D70AD8" w:rsidP="00D70AD8">
      <w:pPr>
        <w:pStyle w:val="EndNoteBibliography"/>
        <w:spacing w:after="0"/>
      </w:pPr>
      <w:r w:rsidRPr="00D70AD8">
        <w:t>73.</w:t>
      </w:r>
      <w:r w:rsidRPr="00D70AD8">
        <w:tab/>
        <w:t>Jarelnabi AA, Alshaikh MA, Bakhiet AO, Omer SA, Aljumaah RS, Harkiss GD, et al. Seroprevalence of q fever in farm animals in saudi arabia. Biomedical Research (India). 2018; 29:895-900.</w:t>
      </w:r>
    </w:p>
    <w:p w14:paraId="0C7BEBEA" w14:textId="77777777" w:rsidR="00D70AD8" w:rsidRPr="00D70AD8" w:rsidRDefault="00D70AD8" w:rsidP="00D70AD8">
      <w:pPr>
        <w:pStyle w:val="EndNoteBibliography"/>
        <w:spacing w:after="0"/>
      </w:pPr>
      <w:r w:rsidRPr="00D70AD8">
        <w:t>74.</w:t>
      </w:r>
      <w:r w:rsidRPr="00D70AD8">
        <w:tab/>
        <w:t>Alhetheel AF, Binkhamis K, Somily A, Barry M, Shakoor Z. Screening for Q fever. A tertiary care hospital-based experience in central Saudi Arabia. Saudi Med J. 2018; 39:1195-9.</w:t>
      </w:r>
    </w:p>
    <w:p w14:paraId="2A647FBF" w14:textId="77777777" w:rsidR="00D70AD8" w:rsidRPr="00D70AD8" w:rsidRDefault="00D70AD8" w:rsidP="00D70AD8">
      <w:pPr>
        <w:pStyle w:val="EndNoteBibliography"/>
        <w:spacing w:after="0"/>
      </w:pPr>
      <w:r w:rsidRPr="00D70AD8">
        <w:t>75.</w:t>
      </w:r>
      <w:r w:rsidRPr="00D70AD8">
        <w:tab/>
        <w:t>Barkallah M, Gharbi Y, Hmani M, Mallek Z, Gautier M, Gdoura R, et al. Serological and molecular evidence of coxiellosis and risk factors in sheep flocks in central-eastern Tunisia. Comparative Immunology, Microbiology and Infectious Diseases. 2018; 57:15-21.</w:t>
      </w:r>
    </w:p>
    <w:p w14:paraId="6EE067ED" w14:textId="77777777" w:rsidR="00D70AD8" w:rsidRPr="00D70AD8" w:rsidRDefault="00D70AD8" w:rsidP="00D70AD8">
      <w:pPr>
        <w:pStyle w:val="EndNoteBibliography"/>
        <w:spacing w:after="0"/>
      </w:pPr>
      <w:r w:rsidRPr="00D70AD8">
        <w:t>76.</w:t>
      </w:r>
      <w:r w:rsidRPr="00D70AD8">
        <w:tab/>
        <w:t>Messous S, Grissa MH, Beltaief K, Boukef R, Nouira S, Mastouri M. Bacteriology of acute exacerbations of chronic obstructive pulmonary disease in Tunisia. Revue des Maladies Respiratoires. 2018; 35:36-47.</w:t>
      </w:r>
    </w:p>
    <w:p w14:paraId="4E3DE9AD" w14:textId="77777777" w:rsidR="00D70AD8" w:rsidRPr="00D70AD8" w:rsidRDefault="00D70AD8" w:rsidP="00D70AD8">
      <w:pPr>
        <w:pStyle w:val="EndNoteBibliography"/>
        <w:spacing w:after="0"/>
      </w:pPr>
      <w:r w:rsidRPr="00D70AD8">
        <w:t>77.</w:t>
      </w:r>
      <w:r w:rsidRPr="00D70AD8">
        <w:tab/>
        <w:t>Selmi R, Mamlouk A, Ben Yahia H, Abdelaali H, Ben Said M, Sellami K, et al. Coxiella burnetii in Tunisian dromedary camels (Camelus dromedarius): Seroprevalence, associated risk factors and seasonal dynamics. Acta Trop. 2018; 188:234-9.</w:t>
      </w:r>
    </w:p>
    <w:p w14:paraId="6CE1601A" w14:textId="77777777" w:rsidR="00D70AD8" w:rsidRPr="00D70AD8" w:rsidRDefault="00D70AD8" w:rsidP="00D70AD8">
      <w:pPr>
        <w:pStyle w:val="EndNoteBibliography"/>
        <w:spacing w:after="0"/>
      </w:pPr>
      <w:r w:rsidRPr="00D70AD8">
        <w:t>78.</w:t>
      </w:r>
      <w:r w:rsidRPr="00D70AD8">
        <w:tab/>
        <w:t>Esmaeili S, Mohabati Mobarez A, Khalili M, Mostafavi E, Moradnejad P. Genetic evidence of Coxiella burnetii infection in acute febrile illnesses in Iran. PLoS Negl Trop Dis. 2019; 13:e0007181.</w:t>
      </w:r>
    </w:p>
    <w:p w14:paraId="31A0430D" w14:textId="77777777" w:rsidR="00D70AD8" w:rsidRPr="00D70AD8" w:rsidRDefault="00D70AD8" w:rsidP="00D70AD8">
      <w:pPr>
        <w:pStyle w:val="EndNoteBibliography"/>
        <w:spacing w:after="0"/>
      </w:pPr>
      <w:r w:rsidRPr="00D70AD8">
        <w:t>79.</w:t>
      </w:r>
      <w:r w:rsidRPr="00D70AD8">
        <w:tab/>
        <w:t>Ghasemian R, Mostafavi E, Esmaeili S, Arabsheybani S, Davoodi L. Epidemiologic investigation of acute q fever in North of Iran. Journal of Mazandaran University of Medical Sciences. 2019; 29:100-6.</w:t>
      </w:r>
    </w:p>
    <w:p w14:paraId="53117563" w14:textId="77777777" w:rsidR="00D70AD8" w:rsidRPr="00D70AD8" w:rsidRDefault="00D70AD8" w:rsidP="00D70AD8">
      <w:pPr>
        <w:pStyle w:val="EndNoteBibliography"/>
        <w:spacing w:after="0"/>
      </w:pPr>
      <w:r w:rsidRPr="00D70AD8">
        <w:t>80.</w:t>
      </w:r>
      <w:r w:rsidRPr="00D70AD8">
        <w:tab/>
        <w:t>Khademi P, Ownagh A, Mardani K, Khalili M. Prevalence of Coxiella burnetii in milk collected from buffalo (water buffalo) and cattle dairy farms in Northwest of Iran. Comparative Immunology, Microbiology and Infectious Diseases. 2019; 67.</w:t>
      </w:r>
    </w:p>
    <w:p w14:paraId="763ECC88" w14:textId="77777777" w:rsidR="00D70AD8" w:rsidRPr="00D70AD8" w:rsidRDefault="00D70AD8" w:rsidP="00D70AD8">
      <w:pPr>
        <w:pStyle w:val="EndNoteBibliography"/>
        <w:spacing w:after="0"/>
      </w:pPr>
      <w:r w:rsidRPr="00D70AD8">
        <w:t>81.</w:t>
      </w:r>
      <w:r w:rsidRPr="00D70AD8">
        <w:tab/>
        <w:t>Abdullah HHAM, Hussein HA, Abd El-Razik KA, Barakat AMA, Soliman YA. Q fever: A neglected disease of camels in Giza and Cairo Provinces, Egypt. Veterinary World. 2019; 12:1945-50.</w:t>
      </w:r>
    </w:p>
    <w:p w14:paraId="6D11CB8F" w14:textId="77777777" w:rsidR="00D70AD8" w:rsidRPr="00D70AD8" w:rsidRDefault="00D70AD8" w:rsidP="00D70AD8">
      <w:pPr>
        <w:pStyle w:val="EndNoteBibliography"/>
        <w:spacing w:after="0"/>
      </w:pPr>
      <w:r w:rsidRPr="00D70AD8">
        <w:t>82.</w:t>
      </w:r>
      <w:r w:rsidRPr="00D70AD8">
        <w:tab/>
        <w:t>Byomi A, Zidan S, Elkamshishi M, Sakr M, Elsify A, Eissa N, et al. Some associated risk factors with Coxiella burnetii in sheep, humans and ticks in Menoufiya governorate, Egypt. Bioscience Research. 2019; 16:121-38.</w:t>
      </w:r>
    </w:p>
    <w:p w14:paraId="6479CE53" w14:textId="77777777" w:rsidR="00D70AD8" w:rsidRPr="00D70AD8" w:rsidRDefault="00D70AD8" w:rsidP="00D70AD8">
      <w:pPr>
        <w:pStyle w:val="EndNoteBibliography"/>
        <w:spacing w:after="0"/>
      </w:pPr>
      <w:r w:rsidRPr="00D70AD8">
        <w:t>83.</w:t>
      </w:r>
      <w:r w:rsidRPr="00D70AD8">
        <w:tab/>
        <w:t>Selmi R, Ben Said M, Mamlouk A, Ben Yahia H, Messadi L. Molecular detection and genetic characterization of the potentially pathogenic Coxiella burnetii and the endosymbiotic Candidatus Midichloria mitochondrii in ticks infesting camels (Camelus dromedarius) from Tunisia. Microbial Pathogenesis. 2019; 136.</w:t>
      </w:r>
    </w:p>
    <w:p w14:paraId="5B6DC386" w14:textId="77777777" w:rsidR="00D70AD8" w:rsidRPr="00D70AD8" w:rsidRDefault="00D70AD8" w:rsidP="00D70AD8">
      <w:pPr>
        <w:pStyle w:val="EndNoteBibliography"/>
        <w:spacing w:after="0"/>
      </w:pPr>
      <w:r w:rsidRPr="00D70AD8">
        <w:t>84.</w:t>
      </w:r>
      <w:r w:rsidRPr="00D70AD8">
        <w:tab/>
        <w:t>Esmaeili S, Bagheri Amiri F, Mokhayeri H, Kayedi MH, Maurin M, Rohani M, et al. Seroepidemiological study of Q fever, brucellosis and tularemia in butchers and slaughterhouses workers in Lorestan, western of Iran. Comparative Immunology, Microbiology and Infectious Diseases. 2019; 66.</w:t>
      </w:r>
    </w:p>
    <w:p w14:paraId="2A453D55" w14:textId="77777777" w:rsidR="00D70AD8" w:rsidRPr="00D70AD8" w:rsidRDefault="00D70AD8" w:rsidP="00D70AD8">
      <w:pPr>
        <w:pStyle w:val="EndNoteBibliography"/>
        <w:spacing w:after="0"/>
      </w:pPr>
      <w:r w:rsidRPr="00D70AD8">
        <w:t>85.</w:t>
      </w:r>
      <w:r w:rsidRPr="00D70AD8">
        <w:tab/>
        <w:t>Moradnejad P, Esmaeili S, Maleki M, Sadeghpour A, Kamali M, Rohani M, et al. Q Fever Endocarditis in Iran. Scientific Reports. 2019; 9.</w:t>
      </w:r>
    </w:p>
    <w:p w14:paraId="4A9FF35E" w14:textId="77777777" w:rsidR="00D70AD8" w:rsidRPr="00D70AD8" w:rsidRDefault="00D70AD8" w:rsidP="00D70AD8">
      <w:pPr>
        <w:pStyle w:val="EndNoteBibliography"/>
        <w:spacing w:after="0"/>
      </w:pPr>
      <w:r w:rsidRPr="00D70AD8">
        <w:lastRenderedPageBreak/>
        <w:t>86.</w:t>
      </w:r>
      <w:r w:rsidRPr="00D70AD8">
        <w:tab/>
        <w:t>Obaidat MM, Malania L, Imnadze P, Roess AA, Bani Salman AE, Arner RJ. Seroprevalence and Risk Factors for Coxiella burnetii in Jordan. The American journal of tropical medicine and hygiene. 2019; 101:40-4.</w:t>
      </w:r>
    </w:p>
    <w:p w14:paraId="459D18B4" w14:textId="77777777" w:rsidR="00D70AD8" w:rsidRPr="00D70AD8" w:rsidRDefault="00D70AD8" w:rsidP="00D70AD8">
      <w:pPr>
        <w:pStyle w:val="EndNoteBibliography"/>
        <w:spacing w:after="0"/>
      </w:pPr>
      <w:r w:rsidRPr="00D70AD8">
        <w:t>87.</w:t>
      </w:r>
      <w:r w:rsidRPr="00D70AD8">
        <w:tab/>
        <w:t>Mostafavi E, Molaeipoor L, Esmaeili S, Ghasemi A, Kamalizad M, Behzadi MY, et al. Seroprevalence of Q fever among high-risk occupations in the Ilam province, the west of Iran. PLoS ONE. 2019; 14.</w:t>
      </w:r>
    </w:p>
    <w:p w14:paraId="3FBB206A" w14:textId="77777777" w:rsidR="00D70AD8" w:rsidRPr="00D70AD8" w:rsidRDefault="00D70AD8" w:rsidP="00D70AD8">
      <w:pPr>
        <w:pStyle w:val="EndNoteBibliography"/>
        <w:spacing w:after="0"/>
      </w:pPr>
      <w:r w:rsidRPr="00D70AD8">
        <w:t>88.</w:t>
      </w:r>
      <w:r w:rsidRPr="00D70AD8">
        <w:tab/>
        <w:t>Esmaeili S, Mobarez AM, Khalili M, Mostafavi E. High prevalence and risk factors of Coxiella burnetii in milk of dairy animals with a history of abortion in Iran. Comparative Immunology Microbiology and Infectious Diseases. 2019; 63:127-30.</w:t>
      </w:r>
    </w:p>
    <w:p w14:paraId="793458B0" w14:textId="77777777" w:rsidR="00D70AD8" w:rsidRPr="00D70AD8" w:rsidRDefault="00D70AD8" w:rsidP="00D70AD8">
      <w:pPr>
        <w:pStyle w:val="EndNoteBibliography"/>
        <w:spacing w:after="0"/>
      </w:pPr>
      <w:r w:rsidRPr="00D70AD8">
        <w:t>89.</w:t>
      </w:r>
      <w:r w:rsidRPr="00D70AD8">
        <w:tab/>
        <w:t>Ullah Q, El-Adawy H, Jamil T, Jamil H, Qureshi ZI, Saqib M, et al. Serological and molecular investigation of Coxiella burnetii in small ruminants and ticks in Punjab, Pakistan. International Journal of Environmental Research and Public Health. 2019; 16.</w:t>
      </w:r>
    </w:p>
    <w:p w14:paraId="7D3B20C7" w14:textId="77777777" w:rsidR="00D70AD8" w:rsidRPr="00D70AD8" w:rsidRDefault="00D70AD8" w:rsidP="00D70AD8">
      <w:pPr>
        <w:pStyle w:val="EndNoteBibliography"/>
        <w:spacing w:after="0"/>
      </w:pPr>
      <w:r w:rsidRPr="00D70AD8">
        <w:t>90.</w:t>
      </w:r>
      <w:r w:rsidRPr="00D70AD8">
        <w:tab/>
        <w:t>Barigye R, Hassan NA, Alqubaisi DMN, Abdalla-Alfaki IM. Serological evidence of coxiella burnetii, leptospira interrogans hardjo, neospora caninum and bovine pestivirus infections in a dairy cattle herd from the United Arab Emirates. Veterinaria Italiana. 2020; 56:163-8.</w:t>
      </w:r>
    </w:p>
    <w:p w14:paraId="3F83F29B" w14:textId="77777777" w:rsidR="00D70AD8" w:rsidRPr="00D70AD8" w:rsidRDefault="00D70AD8" w:rsidP="00D70AD8">
      <w:pPr>
        <w:pStyle w:val="EndNoteBibliography"/>
        <w:spacing w:after="0"/>
      </w:pPr>
      <w:r w:rsidRPr="00D70AD8">
        <w:t>91.</w:t>
      </w:r>
      <w:r w:rsidRPr="00D70AD8">
        <w:tab/>
        <w:t>Ahmadi E. Potential public health risk due to consumption of contaminated bovine milk with aflatoxin M1 and Coxiella burnetii in the West of Iran. International Journal of Dairy Technology. 2020; 73:479-85.</w:t>
      </w:r>
    </w:p>
    <w:p w14:paraId="2A62B2B8" w14:textId="77777777" w:rsidR="00D70AD8" w:rsidRPr="00D70AD8" w:rsidRDefault="00D70AD8" w:rsidP="00D70AD8">
      <w:pPr>
        <w:pStyle w:val="EndNoteBibliography"/>
        <w:spacing w:after="0"/>
      </w:pPr>
      <w:r w:rsidRPr="00D70AD8">
        <w:t>92.</w:t>
      </w:r>
      <w:r w:rsidRPr="00D70AD8">
        <w:tab/>
        <w:t>Khademi P, Ownagh A, Ataei B, Kazemnia A, Enferadi A, Khalili M, et al. Prevalence of C. burnetii DNA in sheep and goats milk in the northwest of Iran. International Journal of Food Microbiology. 2020; 331.</w:t>
      </w:r>
    </w:p>
    <w:p w14:paraId="321726AA" w14:textId="77777777" w:rsidR="00D70AD8" w:rsidRPr="00D70AD8" w:rsidRDefault="00D70AD8" w:rsidP="00D70AD8">
      <w:pPr>
        <w:pStyle w:val="EndNoteBibliography"/>
        <w:spacing w:after="0"/>
      </w:pPr>
      <w:r w:rsidRPr="00D70AD8">
        <w:t>93.</w:t>
      </w:r>
      <w:r w:rsidRPr="00D70AD8">
        <w:tab/>
        <w:t>Khademi P, Ownagh A, Ataei B, Kazemnia A, Eydi J, Khalili M, et al. Molecular detection of Coxiella burnetii in horse sera in Iran. Comparative Immunology Microbiology and Infectious Diseases. 2020; 72.</w:t>
      </w:r>
    </w:p>
    <w:p w14:paraId="620FA2FD" w14:textId="77777777" w:rsidR="00D70AD8" w:rsidRPr="00D70AD8" w:rsidRDefault="00D70AD8" w:rsidP="00D70AD8">
      <w:pPr>
        <w:pStyle w:val="EndNoteBibliography"/>
        <w:spacing w:after="0"/>
      </w:pPr>
      <w:r w:rsidRPr="00D70AD8">
        <w:t>94.</w:t>
      </w:r>
      <w:r w:rsidRPr="00D70AD8">
        <w:tab/>
        <w:t>Mousapour M, Oveisi A, Key YA, Mikaeili E, Rahimi F, Shademan B, et al. First Serological &amp; Molecular Study of Coxiella burnetii in Stray, Domestic Cats, and Their Owners in Iran. Top Companion Anim Med. 2020; 41:100471.</w:t>
      </w:r>
    </w:p>
    <w:p w14:paraId="4F54CB81" w14:textId="77777777" w:rsidR="00D70AD8" w:rsidRPr="00D70AD8" w:rsidRDefault="00D70AD8" w:rsidP="00D70AD8">
      <w:pPr>
        <w:pStyle w:val="EndNoteBibliography"/>
        <w:spacing w:after="0"/>
      </w:pPr>
      <w:r w:rsidRPr="00D70AD8">
        <w:t>95.</w:t>
      </w:r>
      <w:r w:rsidRPr="00D70AD8">
        <w:tab/>
        <w:t>Selim A, Ali AF. Seroprevalence and risk factors for C. burentii infection in camels in Egypt. Comparative Immunology, Microbiology and Infectious Diseases. 2020; 68.</w:t>
      </w:r>
    </w:p>
    <w:p w14:paraId="6EF8C66B" w14:textId="77777777" w:rsidR="00D70AD8" w:rsidRPr="00D70AD8" w:rsidRDefault="00D70AD8" w:rsidP="00D70AD8">
      <w:pPr>
        <w:pStyle w:val="EndNoteBibliography"/>
        <w:spacing w:after="0"/>
      </w:pPr>
      <w:r w:rsidRPr="00D70AD8">
        <w:t>96.</w:t>
      </w:r>
      <w:r w:rsidRPr="00D70AD8">
        <w:tab/>
        <w:t>Lafi SQ, Talafha AQ, Abu-Dalbouh MA, Hailat RS, Khalifeh MS. Seroprevalence and associated risk factors of Coxiella burnetii (Q fever) in goats and sheep in northern Jordan. Tropical Animal Health and Production. 2020; 52:1553-9.</w:t>
      </w:r>
    </w:p>
    <w:p w14:paraId="4773BCAB" w14:textId="77777777" w:rsidR="00D70AD8" w:rsidRPr="00D70AD8" w:rsidRDefault="00D70AD8" w:rsidP="00D70AD8">
      <w:pPr>
        <w:pStyle w:val="EndNoteBibliography"/>
        <w:spacing w:after="0"/>
      </w:pPr>
      <w:r w:rsidRPr="00D70AD8">
        <w:t>97.</w:t>
      </w:r>
      <w:r w:rsidRPr="00D70AD8">
        <w:tab/>
        <w:t>Hussien MO, ElFahal AM, Enan KA, Taha KM, Mohammed MS, Salih DA, et al. Seroprevalence of Q fever in Goats in the Sudan. Veterinary World. 2012; 5:394-7.</w:t>
      </w:r>
    </w:p>
    <w:p w14:paraId="4EBD3ABB" w14:textId="77777777" w:rsidR="00D70AD8" w:rsidRPr="00D70AD8" w:rsidRDefault="00D70AD8" w:rsidP="00D70AD8">
      <w:pPr>
        <w:pStyle w:val="EndNoteBibliography"/>
        <w:spacing w:after="0"/>
      </w:pPr>
      <w:r w:rsidRPr="00D70AD8">
        <w:t>98.</w:t>
      </w:r>
      <w:r w:rsidRPr="00D70AD8">
        <w:tab/>
        <w:t>Aljafar A, Salem M, Housawi F, Zaghawa A, Hegazy Y. Seroprevalence and risk factors of Q-fever (C. burnetii infection) among ruminants reared in the eastern region of the Kingdom of Saudi Arabia. Tropical Animal Health and Production. 2020; 52:2631-8.</w:t>
      </w:r>
    </w:p>
    <w:p w14:paraId="4BDEA696" w14:textId="77777777" w:rsidR="00D70AD8" w:rsidRPr="00D70AD8" w:rsidRDefault="00D70AD8" w:rsidP="00D70AD8">
      <w:pPr>
        <w:pStyle w:val="EndNoteBibliography"/>
        <w:spacing w:after="0"/>
      </w:pPr>
      <w:r w:rsidRPr="00D70AD8">
        <w:t>99.</w:t>
      </w:r>
      <w:r w:rsidRPr="00D70AD8">
        <w:tab/>
        <w:t>Gharban HAJ, Yousif AA. SEROLOGICAL, CLINICAL AND HEMATOLOGICAL PREVALENCE OF COXIELLA BURNETII IN ADULT COWS, IRAQ. Biochemical and Cellular Archives. 2020; 20:67-74.</w:t>
      </w:r>
    </w:p>
    <w:p w14:paraId="16AC19D4" w14:textId="77777777" w:rsidR="00D70AD8" w:rsidRPr="00D70AD8" w:rsidRDefault="00D70AD8" w:rsidP="00D70AD8">
      <w:pPr>
        <w:pStyle w:val="EndNoteBibliography"/>
        <w:spacing w:after="0"/>
      </w:pPr>
      <w:r w:rsidRPr="00D70AD8">
        <w:t>100.</w:t>
      </w:r>
      <w:r w:rsidRPr="00D70AD8">
        <w:tab/>
        <w:t>Dabaja MF, Greco G, Blanda V, Tempesta M, Bayan A, Torina A, et al. Multispacer sequence typing of coxiella burnetii from milk and hard tick samples from ruminant farms in Lebanon. Veterinaria Italiana. 2020; 56:289-96.</w:t>
      </w:r>
    </w:p>
    <w:p w14:paraId="2D41B1C7" w14:textId="77777777" w:rsidR="00D70AD8" w:rsidRPr="00D70AD8" w:rsidRDefault="00D70AD8" w:rsidP="00D70AD8">
      <w:pPr>
        <w:pStyle w:val="EndNoteBibliography"/>
        <w:spacing w:after="0"/>
      </w:pPr>
      <w:r w:rsidRPr="00D70AD8">
        <w:t>101.</w:t>
      </w:r>
      <w:r w:rsidRPr="00D70AD8">
        <w:tab/>
        <w:t>Abbass H, Selim SAK, Sobhy MM, El-Mokhtar MA, Elhariri M, Abd-Elhafeez HH. High prevalence of Coxiella burnetii infection in humans and livestock in Assiut, Egypt: A serological and molecular survey. Veterinary World. 2020; 13:2578-86.</w:t>
      </w:r>
    </w:p>
    <w:p w14:paraId="1C26805A" w14:textId="77777777" w:rsidR="00D70AD8" w:rsidRPr="00D70AD8" w:rsidRDefault="00D70AD8" w:rsidP="00D70AD8">
      <w:pPr>
        <w:pStyle w:val="EndNoteBibliography"/>
        <w:spacing w:after="0"/>
      </w:pPr>
      <w:r w:rsidRPr="00D70AD8">
        <w:t>102.</w:t>
      </w:r>
      <w:r w:rsidRPr="00D70AD8">
        <w:tab/>
        <w:t>Mobarez AM, Mostafavi E, Khalili M, Esmaeili S. Identification of Coxiella burnetii in Raw Milk of Livestock Animal in Iran. International Journal of Microbiology. 2021; 2021.</w:t>
      </w:r>
    </w:p>
    <w:p w14:paraId="5FE9BD34" w14:textId="77777777" w:rsidR="00D70AD8" w:rsidRPr="00D70AD8" w:rsidRDefault="00D70AD8" w:rsidP="00D70AD8">
      <w:pPr>
        <w:pStyle w:val="EndNoteBibliography"/>
        <w:spacing w:after="0"/>
      </w:pPr>
      <w:r w:rsidRPr="00D70AD8">
        <w:lastRenderedPageBreak/>
        <w:t>103.</w:t>
      </w:r>
      <w:r w:rsidRPr="00D70AD8">
        <w:tab/>
        <w:t>Jaferi M, Mozaffari A, Jajarmi M, Imani M, Khalili M. Serologic and molecular survey of horses to Coxiella burnetii in East of Iran a highly endemic area. Comparative Immunology, Microbiology and Infectious Diseases. 2021; 76.</w:t>
      </w:r>
    </w:p>
    <w:p w14:paraId="0D74EBCD" w14:textId="77777777" w:rsidR="00D70AD8" w:rsidRPr="00D70AD8" w:rsidRDefault="00D70AD8" w:rsidP="00D70AD8">
      <w:pPr>
        <w:pStyle w:val="EndNoteBibliography"/>
        <w:spacing w:after="0"/>
      </w:pPr>
      <w:r w:rsidRPr="00D70AD8">
        <w:t>104.</w:t>
      </w:r>
      <w:r w:rsidRPr="00D70AD8">
        <w:tab/>
        <w:t>Sabzevari S, Shoraka H, Seyyedin M. Seroepidemiological survey of brucellosis and q fever among high-risk occupations in northeast of iran for first time. Iranian Journal of Microbiology. 2021; 13:325-36.</w:t>
      </w:r>
    </w:p>
    <w:p w14:paraId="7BA2D018" w14:textId="77777777" w:rsidR="00D70AD8" w:rsidRPr="00D70AD8" w:rsidRDefault="00D70AD8" w:rsidP="00D70AD8">
      <w:pPr>
        <w:pStyle w:val="EndNoteBibliography"/>
        <w:spacing w:after="0"/>
      </w:pPr>
      <w:r w:rsidRPr="00D70AD8">
        <w:t>105.</w:t>
      </w:r>
      <w:r w:rsidRPr="00D70AD8">
        <w:tab/>
        <w:t>fakour S, Jamali R, Ahmadi E. Seroepidemiological study on Coxiella burnetii and associated risk factors in ruminants at Kurdistan Province, west of Iran. Comparative Immunology, Microbiology and Infectious Diseases. 2021; 78.</w:t>
      </w:r>
    </w:p>
    <w:p w14:paraId="196EAE1C" w14:textId="77777777" w:rsidR="00D70AD8" w:rsidRPr="00D70AD8" w:rsidRDefault="00D70AD8" w:rsidP="00D70AD8">
      <w:pPr>
        <w:pStyle w:val="EndNoteBibliography"/>
        <w:spacing w:after="0"/>
      </w:pPr>
      <w:r w:rsidRPr="00D70AD8">
        <w:t>106.</w:t>
      </w:r>
      <w:r w:rsidRPr="00D70AD8">
        <w:tab/>
        <w:t>El Tigani-Asil EA, Blanda V, Abdelwahab GE, Al Hammadi ZM, Habeeba S, Khalafalla AI, et al. Molecular Investigation on Tick-Borne Hemoparasites and Coxiella burnetii in Dromedary Camels (Camelus dromedarius) in Al Dhafra Region of Abu Dhabi, UAE. Animals. 2021; 11.</w:t>
      </w:r>
    </w:p>
    <w:p w14:paraId="1957677E" w14:textId="77777777" w:rsidR="00D70AD8" w:rsidRPr="00D70AD8" w:rsidRDefault="00D70AD8" w:rsidP="00D70AD8">
      <w:pPr>
        <w:pStyle w:val="EndNoteBibliography"/>
        <w:spacing w:after="0"/>
      </w:pPr>
      <w:r w:rsidRPr="00D70AD8">
        <w:t>107.</w:t>
      </w:r>
      <w:r w:rsidRPr="00D70AD8">
        <w:tab/>
        <w:t>Barigye R, Hassan NAD, Abdalla Alfaki IM, Barongo MB, Mohamed MEH, Mohteshamuddin K. Seroprevalence of Coxiella burnetii in a dairy cattle herd from the Al Ain region, United Arab Emirates. Tropical Animal Health and Production. 2021; 53.</w:t>
      </w:r>
    </w:p>
    <w:p w14:paraId="52F40862" w14:textId="77777777" w:rsidR="00D70AD8" w:rsidRPr="00D70AD8" w:rsidRDefault="00D70AD8" w:rsidP="00D70AD8">
      <w:pPr>
        <w:pStyle w:val="EndNoteBibliography"/>
        <w:spacing w:after="0"/>
      </w:pPr>
      <w:r w:rsidRPr="00D70AD8">
        <w:t>108.</w:t>
      </w:r>
      <w:r w:rsidRPr="00D70AD8">
        <w:tab/>
        <w:t>Iqbal MZ, Durrani AZ, Khan JA, Ahmad N, Usman M, Jabbar A, et al. Molecular epidemiology of Coxiella Brunetii in small ruminants in Punjab, Pakistan: a novel reporting analytical cross sectional study. Tropical Animal Health and Production. 2021; 53.</w:t>
      </w:r>
    </w:p>
    <w:p w14:paraId="1E49F6B0" w14:textId="77777777" w:rsidR="00D70AD8" w:rsidRPr="00D70AD8" w:rsidRDefault="00D70AD8" w:rsidP="00D70AD8">
      <w:pPr>
        <w:pStyle w:val="EndNoteBibliography"/>
        <w:spacing w:after="0"/>
      </w:pPr>
      <w:r w:rsidRPr="00D70AD8">
        <w:t>109.</w:t>
      </w:r>
      <w:r w:rsidRPr="00D70AD8">
        <w:tab/>
        <w:t>Rashid I, Saqib M, Ahmad T, Sajid MS. Sero-Prevalence and Associated Risk Factors of Q Fever in Cattle and Buffaloes Managed at Institutional Dairy Farms. Pakistan Veterinary Journal. 2019; 39:221-5.</w:t>
      </w:r>
    </w:p>
    <w:p w14:paraId="4BCBE587" w14:textId="77777777" w:rsidR="00D70AD8" w:rsidRPr="00D70AD8" w:rsidRDefault="00D70AD8" w:rsidP="00D70AD8">
      <w:pPr>
        <w:pStyle w:val="EndNoteBibliography"/>
        <w:spacing w:after="0"/>
      </w:pPr>
      <w:r w:rsidRPr="00D70AD8">
        <w:t>110.</w:t>
      </w:r>
      <w:r w:rsidRPr="00D70AD8">
        <w:tab/>
        <w:t>Abdullah H, Amanzougaghene N, Dahmana H, Louni M, Raoult D, Mediannikov O. Multiple vector-borne pathogens of domestic animals in Egypt. Plos Neglected Tropical Diseases. 2021; 15.</w:t>
      </w:r>
    </w:p>
    <w:p w14:paraId="47E22349" w14:textId="77777777" w:rsidR="00D70AD8" w:rsidRPr="00D70AD8" w:rsidRDefault="00D70AD8" w:rsidP="00D70AD8">
      <w:pPr>
        <w:pStyle w:val="EndNoteBibliography"/>
        <w:spacing w:after="0"/>
      </w:pPr>
      <w:r w:rsidRPr="00D70AD8">
        <w:t>111.</w:t>
      </w:r>
      <w:r w:rsidRPr="00D70AD8">
        <w:tab/>
        <w:t>Abdel-Moein KA, Zaher HM. Parturient Cat As a Potential Reservoir for Coxiella burnetii: A Hidden Threat to Pet Owners. Vector-Borne and Zoonotic Diseases. 2021; 21:264-8.</w:t>
      </w:r>
    </w:p>
    <w:p w14:paraId="482C1A56" w14:textId="77777777" w:rsidR="00D70AD8" w:rsidRPr="00D70AD8" w:rsidRDefault="00D70AD8" w:rsidP="00D70AD8">
      <w:pPr>
        <w:pStyle w:val="EndNoteBibliography"/>
      </w:pPr>
      <w:r w:rsidRPr="00D70AD8">
        <w:t>112.</w:t>
      </w:r>
      <w:r w:rsidRPr="00D70AD8">
        <w:tab/>
        <w:t>Frangoulidis D, Kahlhofer C, Said AS, Osman AY, Chitimia-Dobler L, Shuaib YA. High prevalence and new genotype of coxiella burnetii in ticks infesting camels in somalia. Pathogens. 2021; 10.</w:t>
      </w:r>
    </w:p>
    <w:p w14:paraId="08401E87" w14:textId="7EF9973E" w:rsidR="00133644" w:rsidRDefault="00C73BBD" w:rsidP="00D70AD8">
      <w:r>
        <w:fldChar w:fldCharType="end"/>
      </w:r>
    </w:p>
    <w:p w14:paraId="186AA132" w14:textId="4DB6C531" w:rsidR="00185A28" w:rsidRDefault="00185A28" w:rsidP="00185A28"/>
    <w:p w14:paraId="77B7D452" w14:textId="1A3ED9A3" w:rsidR="00185A28" w:rsidRPr="00185A28" w:rsidRDefault="00185A28" w:rsidP="00185A28"/>
    <w:sectPr w:rsidR="00185A28" w:rsidRPr="00185A28">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4036E6" w14:textId="77777777" w:rsidR="00C75E4F" w:rsidRDefault="00C75E4F" w:rsidP="00FE4689">
      <w:pPr>
        <w:spacing w:after="0" w:line="240" w:lineRule="auto"/>
      </w:pPr>
      <w:r>
        <w:separator/>
      </w:r>
    </w:p>
  </w:endnote>
  <w:endnote w:type="continuationSeparator" w:id="0">
    <w:p w14:paraId="271F016B" w14:textId="77777777" w:rsidR="00C75E4F" w:rsidRDefault="00C75E4F" w:rsidP="00FE46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2D93E5" w14:textId="77777777" w:rsidR="00C75E4F" w:rsidRDefault="00C75E4F" w:rsidP="00FE4689">
      <w:pPr>
        <w:spacing w:after="0" w:line="240" w:lineRule="auto"/>
      </w:pPr>
      <w:r>
        <w:separator/>
      </w:r>
    </w:p>
  </w:footnote>
  <w:footnote w:type="continuationSeparator" w:id="0">
    <w:p w14:paraId="5366F6AB" w14:textId="77777777" w:rsidR="00C75E4F" w:rsidRDefault="00C75E4F" w:rsidP="00FE46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5686C5" w14:textId="35F6A705" w:rsidR="00920C98" w:rsidRDefault="00920C98" w:rsidP="00920C98">
    <w:pPr>
      <w:pStyle w:val="a5"/>
    </w:pPr>
    <w:r>
      <w:t xml:space="preserve">Volume: 44, Article ID: e2022097 </w:t>
    </w:r>
  </w:p>
  <w:p w14:paraId="06A37931" w14:textId="67F74FB4" w:rsidR="00920C98" w:rsidRDefault="00920C98" w:rsidP="00920C98">
    <w:pPr>
      <w:pStyle w:val="a5"/>
    </w:pPr>
    <w:r>
      <w:t>https://doi.org/10.4178/epih.e2022097</w:t>
    </w:r>
  </w:p>
  <w:p w14:paraId="52737FAF" w14:textId="77777777" w:rsidR="00920C98" w:rsidRDefault="00920C98">
    <w:pPr>
      <w:pStyle w:val="a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33644"/>
    <w:rsid w:val="00001925"/>
    <w:rsid w:val="000079A1"/>
    <w:rsid w:val="000122F8"/>
    <w:rsid w:val="00012E19"/>
    <w:rsid w:val="00015BFF"/>
    <w:rsid w:val="000172AE"/>
    <w:rsid w:val="000219D4"/>
    <w:rsid w:val="000239FF"/>
    <w:rsid w:val="00023AA9"/>
    <w:rsid w:val="000256CA"/>
    <w:rsid w:val="00032383"/>
    <w:rsid w:val="00041121"/>
    <w:rsid w:val="0004149B"/>
    <w:rsid w:val="00042145"/>
    <w:rsid w:val="00042862"/>
    <w:rsid w:val="000453CD"/>
    <w:rsid w:val="0004625B"/>
    <w:rsid w:val="000509D6"/>
    <w:rsid w:val="00051A2B"/>
    <w:rsid w:val="00051E81"/>
    <w:rsid w:val="000564DF"/>
    <w:rsid w:val="000572A0"/>
    <w:rsid w:val="0006333C"/>
    <w:rsid w:val="00065131"/>
    <w:rsid w:val="00067848"/>
    <w:rsid w:val="000729AE"/>
    <w:rsid w:val="00074AA8"/>
    <w:rsid w:val="00075378"/>
    <w:rsid w:val="00075A6A"/>
    <w:rsid w:val="000841E6"/>
    <w:rsid w:val="0008776D"/>
    <w:rsid w:val="00094DC1"/>
    <w:rsid w:val="000A0C57"/>
    <w:rsid w:val="000A178F"/>
    <w:rsid w:val="000A269E"/>
    <w:rsid w:val="000A31A6"/>
    <w:rsid w:val="000A3865"/>
    <w:rsid w:val="000B06B8"/>
    <w:rsid w:val="000B10A2"/>
    <w:rsid w:val="000B325A"/>
    <w:rsid w:val="000C07BA"/>
    <w:rsid w:val="000C1EF5"/>
    <w:rsid w:val="000C3A3C"/>
    <w:rsid w:val="000C5A9C"/>
    <w:rsid w:val="000D065B"/>
    <w:rsid w:val="000D3E07"/>
    <w:rsid w:val="000D6B60"/>
    <w:rsid w:val="000D7AB1"/>
    <w:rsid w:val="000E6301"/>
    <w:rsid w:val="000F0493"/>
    <w:rsid w:val="000F0E25"/>
    <w:rsid w:val="000F41E6"/>
    <w:rsid w:val="000F611E"/>
    <w:rsid w:val="00102224"/>
    <w:rsid w:val="00116C6C"/>
    <w:rsid w:val="001171DF"/>
    <w:rsid w:val="00125792"/>
    <w:rsid w:val="00131160"/>
    <w:rsid w:val="0013263D"/>
    <w:rsid w:val="00133644"/>
    <w:rsid w:val="00133928"/>
    <w:rsid w:val="00136FC2"/>
    <w:rsid w:val="00137EFB"/>
    <w:rsid w:val="00145600"/>
    <w:rsid w:val="0014649F"/>
    <w:rsid w:val="00166895"/>
    <w:rsid w:val="001768BF"/>
    <w:rsid w:val="00177E5A"/>
    <w:rsid w:val="00181389"/>
    <w:rsid w:val="00184BDD"/>
    <w:rsid w:val="00184C79"/>
    <w:rsid w:val="00185630"/>
    <w:rsid w:val="00185A28"/>
    <w:rsid w:val="00192889"/>
    <w:rsid w:val="001A0AB5"/>
    <w:rsid w:val="001A348B"/>
    <w:rsid w:val="001B1E07"/>
    <w:rsid w:val="001B2383"/>
    <w:rsid w:val="001C24B3"/>
    <w:rsid w:val="001C477A"/>
    <w:rsid w:val="001C5091"/>
    <w:rsid w:val="001C6BCB"/>
    <w:rsid w:val="001C7329"/>
    <w:rsid w:val="001D0BDD"/>
    <w:rsid w:val="001D2DE1"/>
    <w:rsid w:val="001D46A5"/>
    <w:rsid w:val="001E2F6E"/>
    <w:rsid w:val="001E5A56"/>
    <w:rsid w:val="001F14EC"/>
    <w:rsid w:val="001F1EDF"/>
    <w:rsid w:val="001F32EC"/>
    <w:rsid w:val="00200C7D"/>
    <w:rsid w:val="002076C2"/>
    <w:rsid w:val="0021448C"/>
    <w:rsid w:val="00220F16"/>
    <w:rsid w:val="00225213"/>
    <w:rsid w:val="00243FD7"/>
    <w:rsid w:val="00244A36"/>
    <w:rsid w:val="002451C5"/>
    <w:rsid w:val="00246210"/>
    <w:rsid w:val="0025652B"/>
    <w:rsid w:val="002569A1"/>
    <w:rsid w:val="00260BC0"/>
    <w:rsid w:val="0027522A"/>
    <w:rsid w:val="0027710D"/>
    <w:rsid w:val="00277BB7"/>
    <w:rsid w:val="0028179B"/>
    <w:rsid w:val="00282E76"/>
    <w:rsid w:val="00286C64"/>
    <w:rsid w:val="00287062"/>
    <w:rsid w:val="00296123"/>
    <w:rsid w:val="002A1FC0"/>
    <w:rsid w:val="002A53E0"/>
    <w:rsid w:val="002A70A4"/>
    <w:rsid w:val="002B024D"/>
    <w:rsid w:val="002B41A4"/>
    <w:rsid w:val="002B4541"/>
    <w:rsid w:val="002C5B38"/>
    <w:rsid w:val="002D3E1F"/>
    <w:rsid w:val="002E57C3"/>
    <w:rsid w:val="002F10E2"/>
    <w:rsid w:val="002F2EB1"/>
    <w:rsid w:val="002F6124"/>
    <w:rsid w:val="00300CF2"/>
    <w:rsid w:val="0030502E"/>
    <w:rsid w:val="003071FB"/>
    <w:rsid w:val="0030790D"/>
    <w:rsid w:val="00313BCA"/>
    <w:rsid w:val="00313F24"/>
    <w:rsid w:val="00314E38"/>
    <w:rsid w:val="00316419"/>
    <w:rsid w:val="00320A40"/>
    <w:rsid w:val="00321506"/>
    <w:rsid w:val="00322F9C"/>
    <w:rsid w:val="00325BFF"/>
    <w:rsid w:val="00327CB4"/>
    <w:rsid w:val="00331560"/>
    <w:rsid w:val="003334EE"/>
    <w:rsid w:val="003343ED"/>
    <w:rsid w:val="00343CAE"/>
    <w:rsid w:val="0035261E"/>
    <w:rsid w:val="003530FE"/>
    <w:rsid w:val="00353929"/>
    <w:rsid w:val="00357E89"/>
    <w:rsid w:val="0036031A"/>
    <w:rsid w:val="00360B76"/>
    <w:rsid w:val="00373EBD"/>
    <w:rsid w:val="003750C0"/>
    <w:rsid w:val="0038713C"/>
    <w:rsid w:val="00387275"/>
    <w:rsid w:val="00394C39"/>
    <w:rsid w:val="003A2626"/>
    <w:rsid w:val="003A4D3A"/>
    <w:rsid w:val="003A6182"/>
    <w:rsid w:val="003B20CF"/>
    <w:rsid w:val="003B6CAA"/>
    <w:rsid w:val="003B7918"/>
    <w:rsid w:val="003C0A9E"/>
    <w:rsid w:val="003C4B3D"/>
    <w:rsid w:val="003C4ED3"/>
    <w:rsid w:val="003D1022"/>
    <w:rsid w:val="003D7BC7"/>
    <w:rsid w:val="003E3E3B"/>
    <w:rsid w:val="003E4C94"/>
    <w:rsid w:val="003E55C8"/>
    <w:rsid w:val="003F3273"/>
    <w:rsid w:val="003F354C"/>
    <w:rsid w:val="003F43D4"/>
    <w:rsid w:val="003F6655"/>
    <w:rsid w:val="003F7B74"/>
    <w:rsid w:val="00400DB3"/>
    <w:rsid w:val="004026AD"/>
    <w:rsid w:val="00410CD4"/>
    <w:rsid w:val="004133BD"/>
    <w:rsid w:val="00414472"/>
    <w:rsid w:val="004151B1"/>
    <w:rsid w:val="004152F0"/>
    <w:rsid w:val="00415861"/>
    <w:rsid w:val="00416FEF"/>
    <w:rsid w:val="00420757"/>
    <w:rsid w:val="00423901"/>
    <w:rsid w:val="00425C66"/>
    <w:rsid w:val="0042688D"/>
    <w:rsid w:val="00427F3C"/>
    <w:rsid w:val="0043016C"/>
    <w:rsid w:val="004334B7"/>
    <w:rsid w:val="00436944"/>
    <w:rsid w:val="004377B9"/>
    <w:rsid w:val="004430F9"/>
    <w:rsid w:val="0044366A"/>
    <w:rsid w:val="004443EB"/>
    <w:rsid w:val="0044462A"/>
    <w:rsid w:val="00446D80"/>
    <w:rsid w:val="0044778B"/>
    <w:rsid w:val="0045493A"/>
    <w:rsid w:val="0045710E"/>
    <w:rsid w:val="0045734D"/>
    <w:rsid w:val="004607BF"/>
    <w:rsid w:val="004657C7"/>
    <w:rsid w:val="00467D80"/>
    <w:rsid w:val="004828FB"/>
    <w:rsid w:val="00484055"/>
    <w:rsid w:val="00486A25"/>
    <w:rsid w:val="00487364"/>
    <w:rsid w:val="00487FDB"/>
    <w:rsid w:val="00491861"/>
    <w:rsid w:val="00493D33"/>
    <w:rsid w:val="00496AC1"/>
    <w:rsid w:val="004A1AA7"/>
    <w:rsid w:val="004A4BCB"/>
    <w:rsid w:val="004A56D6"/>
    <w:rsid w:val="004A5C57"/>
    <w:rsid w:val="004A62CD"/>
    <w:rsid w:val="004B270B"/>
    <w:rsid w:val="004B335F"/>
    <w:rsid w:val="004C0270"/>
    <w:rsid w:val="004C1B9C"/>
    <w:rsid w:val="004C20FA"/>
    <w:rsid w:val="004C2C0F"/>
    <w:rsid w:val="004C5E16"/>
    <w:rsid w:val="004C655D"/>
    <w:rsid w:val="004D0086"/>
    <w:rsid w:val="004D19E2"/>
    <w:rsid w:val="004D1D3F"/>
    <w:rsid w:val="004D5E59"/>
    <w:rsid w:val="004D7A6B"/>
    <w:rsid w:val="004E0646"/>
    <w:rsid w:val="004E0CF7"/>
    <w:rsid w:val="004E3515"/>
    <w:rsid w:val="004E70E1"/>
    <w:rsid w:val="004F0316"/>
    <w:rsid w:val="004F33FF"/>
    <w:rsid w:val="004F7122"/>
    <w:rsid w:val="004F7D65"/>
    <w:rsid w:val="00502E6A"/>
    <w:rsid w:val="00503464"/>
    <w:rsid w:val="00505158"/>
    <w:rsid w:val="005051D0"/>
    <w:rsid w:val="0051156C"/>
    <w:rsid w:val="00517A13"/>
    <w:rsid w:val="0052093F"/>
    <w:rsid w:val="00524D09"/>
    <w:rsid w:val="00524E7F"/>
    <w:rsid w:val="005341AA"/>
    <w:rsid w:val="00534CCD"/>
    <w:rsid w:val="00535405"/>
    <w:rsid w:val="00536711"/>
    <w:rsid w:val="00551B24"/>
    <w:rsid w:val="00552E8D"/>
    <w:rsid w:val="00556C80"/>
    <w:rsid w:val="005570D5"/>
    <w:rsid w:val="00571FD7"/>
    <w:rsid w:val="00573453"/>
    <w:rsid w:val="00574EC4"/>
    <w:rsid w:val="00581009"/>
    <w:rsid w:val="0058422F"/>
    <w:rsid w:val="0058647D"/>
    <w:rsid w:val="00593912"/>
    <w:rsid w:val="005A0AA9"/>
    <w:rsid w:val="005A173E"/>
    <w:rsid w:val="005B0E86"/>
    <w:rsid w:val="005B40B5"/>
    <w:rsid w:val="005B6BCB"/>
    <w:rsid w:val="005C0AEC"/>
    <w:rsid w:val="005C1260"/>
    <w:rsid w:val="005C5BA4"/>
    <w:rsid w:val="005C68CD"/>
    <w:rsid w:val="005D372F"/>
    <w:rsid w:val="005D6931"/>
    <w:rsid w:val="005D7607"/>
    <w:rsid w:val="005E2C18"/>
    <w:rsid w:val="005E75F0"/>
    <w:rsid w:val="005F0D1A"/>
    <w:rsid w:val="005F17F1"/>
    <w:rsid w:val="005F1C9A"/>
    <w:rsid w:val="005F46C8"/>
    <w:rsid w:val="005F58A1"/>
    <w:rsid w:val="005F6189"/>
    <w:rsid w:val="005F7B13"/>
    <w:rsid w:val="00605834"/>
    <w:rsid w:val="00607126"/>
    <w:rsid w:val="00612FF9"/>
    <w:rsid w:val="00613289"/>
    <w:rsid w:val="006149B7"/>
    <w:rsid w:val="00617432"/>
    <w:rsid w:val="00623B5B"/>
    <w:rsid w:val="0062470B"/>
    <w:rsid w:val="00627A5D"/>
    <w:rsid w:val="0063694E"/>
    <w:rsid w:val="00637A5F"/>
    <w:rsid w:val="00642D56"/>
    <w:rsid w:val="00643B57"/>
    <w:rsid w:val="0064451E"/>
    <w:rsid w:val="00650AEA"/>
    <w:rsid w:val="006514BB"/>
    <w:rsid w:val="00651CAF"/>
    <w:rsid w:val="006668F6"/>
    <w:rsid w:val="006729A0"/>
    <w:rsid w:val="00675EEC"/>
    <w:rsid w:val="006820B4"/>
    <w:rsid w:val="00686815"/>
    <w:rsid w:val="0069234F"/>
    <w:rsid w:val="00692678"/>
    <w:rsid w:val="006943F3"/>
    <w:rsid w:val="006A1CDC"/>
    <w:rsid w:val="006A24D8"/>
    <w:rsid w:val="006A5F5D"/>
    <w:rsid w:val="006B056A"/>
    <w:rsid w:val="006B0740"/>
    <w:rsid w:val="006B58F0"/>
    <w:rsid w:val="006D249B"/>
    <w:rsid w:val="006D31B0"/>
    <w:rsid w:val="006D3AA2"/>
    <w:rsid w:val="006D49DB"/>
    <w:rsid w:val="006E1014"/>
    <w:rsid w:val="006F0F2D"/>
    <w:rsid w:val="006F37D7"/>
    <w:rsid w:val="00702558"/>
    <w:rsid w:val="00706106"/>
    <w:rsid w:val="007109B8"/>
    <w:rsid w:val="007174D1"/>
    <w:rsid w:val="00720425"/>
    <w:rsid w:val="0072192F"/>
    <w:rsid w:val="007238FA"/>
    <w:rsid w:val="007247F6"/>
    <w:rsid w:val="00727216"/>
    <w:rsid w:val="00731086"/>
    <w:rsid w:val="0073208B"/>
    <w:rsid w:val="007340CF"/>
    <w:rsid w:val="00735F9F"/>
    <w:rsid w:val="00742551"/>
    <w:rsid w:val="00742D65"/>
    <w:rsid w:val="00753D3C"/>
    <w:rsid w:val="00754EC3"/>
    <w:rsid w:val="00763066"/>
    <w:rsid w:val="007631E3"/>
    <w:rsid w:val="0076511A"/>
    <w:rsid w:val="00774844"/>
    <w:rsid w:val="00774E74"/>
    <w:rsid w:val="00774FCB"/>
    <w:rsid w:val="0078048D"/>
    <w:rsid w:val="0078277B"/>
    <w:rsid w:val="007903E6"/>
    <w:rsid w:val="00790476"/>
    <w:rsid w:val="007A08CC"/>
    <w:rsid w:val="007A34B1"/>
    <w:rsid w:val="007B7D2C"/>
    <w:rsid w:val="007C395C"/>
    <w:rsid w:val="007C4BF6"/>
    <w:rsid w:val="007D1678"/>
    <w:rsid w:val="007D1FE3"/>
    <w:rsid w:val="007D517E"/>
    <w:rsid w:val="007E18EA"/>
    <w:rsid w:val="007E67E2"/>
    <w:rsid w:val="007F2600"/>
    <w:rsid w:val="0080713D"/>
    <w:rsid w:val="00810D56"/>
    <w:rsid w:val="00811670"/>
    <w:rsid w:val="008136C9"/>
    <w:rsid w:val="00815343"/>
    <w:rsid w:val="008171DA"/>
    <w:rsid w:val="00820446"/>
    <w:rsid w:val="008247A4"/>
    <w:rsid w:val="00825132"/>
    <w:rsid w:val="00830257"/>
    <w:rsid w:val="00831B72"/>
    <w:rsid w:val="00833D18"/>
    <w:rsid w:val="00846617"/>
    <w:rsid w:val="00847F15"/>
    <w:rsid w:val="00854CC0"/>
    <w:rsid w:val="008573EF"/>
    <w:rsid w:val="00865150"/>
    <w:rsid w:val="0086522B"/>
    <w:rsid w:val="00866CFF"/>
    <w:rsid w:val="008677B8"/>
    <w:rsid w:val="008735F3"/>
    <w:rsid w:val="00873627"/>
    <w:rsid w:val="00880333"/>
    <w:rsid w:val="008859B4"/>
    <w:rsid w:val="008879AB"/>
    <w:rsid w:val="00887DA2"/>
    <w:rsid w:val="00891ACE"/>
    <w:rsid w:val="00892624"/>
    <w:rsid w:val="0089512A"/>
    <w:rsid w:val="008A1932"/>
    <w:rsid w:val="008A2069"/>
    <w:rsid w:val="008A7CC6"/>
    <w:rsid w:val="008B02A1"/>
    <w:rsid w:val="008B5FC7"/>
    <w:rsid w:val="008C16CB"/>
    <w:rsid w:val="008C176A"/>
    <w:rsid w:val="008C2180"/>
    <w:rsid w:val="008C25F2"/>
    <w:rsid w:val="008C47D2"/>
    <w:rsid w:val="008C5001"/>
    <w:rsid w:val="008C5960"/>
    <w:rsid w:val="008D2A89"/>
    <w:rsid w:val="008D3833"/>
    <w:rsid w:val="008D470C"/>
    <w:rsid w:val="008E0431"/>
    <w:rsid w:val="008E0997"/>
    <w:rsid w:val="008E272F"/>
    <w:rsid w:val="008E422F"/>
    <w:rsid w:val="008E6723"/>
    <w:rsid w:val="008F28FF"/>
    <w:rsid w:val="008F2DCD"/>
    <w:rsid w:val="008F5723"/>
    <w:rsid w:val="0091315B"/>
    <w:rsid w:val="0091557F"/>
    <w:rsid w:val="00920C98"/>
    <w:rsid w:val="0092228D"/>
    <w:rsid w:val="00924D92"/>
    <w:rsid w:val="0092671F"/>
    <w:rsid w:val="009327F7"/>
    <w:rsid w:val="009329BA"/>
    <w:rsid w:val="00932C4B"/>
    <w:rsid w:val="00933798"/>
    <w:rsid w:val="00935F32"/>
    <w:rsid w:val="00947200"/>
    <w:rsid w:val="00952924"/>
    <w:rsid w:val="00952A8B"/>
    <w:rsid w:val="0095477D"/>
    <w:rsid w:val="00965988"/>
    <w:rsid w:val="00966364"/>
    <w:rsid w:val="00973D40"/>
    <w:rsid w:val="0097540A"/>
    <w:rsid w:val="00975F30"/>
    <w:rsid w:val="009779E1"/>
    <w:rsid w:val="009866CF"/>
    <w:rsid w:val="00987E3E"/>
    <w:rsid w:val="0099624A"/>
    <w:rsid w:val="009A07B4"/>
    <w:rsid w:val="009A0C3B"/>
    <w:rsid w:val="009A1620"/>
    <w:rsid w:val="009A38B9"/>
    <w:rsid w:val="009A51B3"/>
    <w:rsid w:val="009A6CB5"/>
    <w:rsid w:val="009B104F"/>
    <w:rsid w:val="009B675D"/>
    <w:rsid w:val="009B6DD6"/>
    <w:rsid w:val="009C17C0"/>
    <w:rsid w:val="009C2766"/>
    <w:rsid w:val="009C5503"/>
    <w:rsid w:val="009C5571"/>
    <w:rsid w:val="009C6ABB"/>
    <w:rsid w:val="009D05B3"/>
    <w:rsid w:val="009D449D"/>
    <w:rsid w:val="009D718B"/>
    <w:rsid w:val="009E5C5B"/>
    <w:rsid w:val="009F6082"/>
    <w:rsid w:val="00A03B79"/>
    <w:rsid w:val="00A04C46"/>
    <w:rsid w:val="00A05304"/>
    <w:rsid w:val="00A1281D"/>
    <w:rsid w:val="00A20A98"/>
    <w:rsid w:val="00A31DA0"/>
    <w:rsid w:val="00A36741"/>
    <w:rsid w:val="00A413CF"/>
    <w:rsid w:val="00A43E58"/>
    <w:rsid w:val="00A460D8"/>
    <w:rsid w:val="00A50237"/>
    <w:rsid w:val="00A624E9"/>
    <w:rsid w:val="00A65A87"/>
    <w:rsid w:val="00A65E0B"/>
    <w:rsid w:val="00A6757A"/>
    <w:rsid w:val="00A7512A"/>
    <w:rsid w:val="00A7643C"/>
    <w:rsid w:val="00A764A9"/>
    <w:rsid w:val="00A831FB"/>
    <w:rsid w:val="00A84CD5"/>
    <w:rsid w:val="00A90130"/>
    <w:rsid w:val="00AA2E65"/>
    <w:rsid w:val="00AA32C7"/>
    <w:rsid w:val="00AA3375"/>
    <w:rsid w:val="00AA395E"/>
    <w:rsid w:val="00AA4CD0"/>
    <w:rsid w:val="00AA5874"/>
    <w:rsid w:val="00AA6D09"/>
    <w:rsid w:val="00AA6DCD"/>
    <w:rsid w:val="00AB09D6"/>
    <w:rsid w:val="00AB7133"/>
    <w:rsid w:val="00AC17E3"/>
    <w:rsid w:val="00AD51A5"/>
    <w:rsid w:val="00AE0E0C"/>
    <w:rsid w:val="00AE2AA4"/>
    <w:rsid w:val="00AF3A67"/>
    <w:rsid w:val="00AF42F4"/>
    <w:rsid w:val="00B0711D"/>
    <w:rsid w:val="00B16BF9"/>
    <w:rsid w:val="00B1728E"/>
    <w:rsid w:val="00B211A9"/>
    <w:rsid w:val="00B22F1A"/>
    <w:rsid w:val="00B24161"/>
    <w:rsid w:val="00B31D50"/>
    <w:rsid w:val="00B32DF0"/>
    <w:rsid w:val="00B333D4"/>
    <w:rsid w:val="00B44684"/>
    <w:rsid w:val="00B50F8E"/>
    <w:rsid w:val="00B51454"/>
    <w:rsid w:val="00B53D18"/>
    <w:rsid w:val="00B5753E"/>
    <w:rsid w:val="00B62FE7"/>
    <w:rsid w:val="00B70696"/>
    <w:rsid w:val="00B7237C"/>
    <w:rsid w:val="00B767D5"/>
    <w:rsid w:val="00B82F4D"/>
    <w:rsid w:val="00B87B98"/>
    <w:rsid w:val="00B87E86"/>
    <w:rsid w:val="00B9366A"/>
    <w:rsid w:val="00BA034C"/>
    <w:rsid w:val="00BA2E0A"/>
    <w:rsid w:val="00BB1412"/>
    <w:rsid w:val="00BB3613"/>
    <w:rsid w:val="00BB41BD"/>
    <w:rsid w:val="00BB6A1F"/>
    <w:rsid w:val="00BB7F6A"/>
    <w:rsid w:val="00BC142F"/>
    <w:rsid w:val="00BC3FBB"/>
    <w:rsid w:val="00BC7203"/>
    <w:rsid w:val="00BD0012"/>
    <w:rsid w:val="00BD0B0C"/>
    <w:rsid w:val="00BD2BA8"/>
    <w:rsid w:val="00BD5DBD"/>
    <w:rsid w:val="00BD60FA"/>
    <w:rsid w:val="00BD63DF"/>
    <w:rsid w:val="00BD7303"/>
    <w:rsid w:val="00BE235D"/>
    <w:rsid w:val="00BE4F57"/>
    <w:rsid w:val="00BE5DF8"/>
    <w:rsid w:val="00BE6F6F"/>
    <w:rsid w:val="00BE7E98"/>
    <w:rsid w:val="00BF056B"/>
    <w:rsid w:val="00C00327"/>
    <w:rsid w:val="00C00D2F"/>
    <w:rsid w:val="00C14AF1"/>
    <w:rsid w:val="00C205F2"/>
    <w:rsid w:val="00C2310D"/>
    <w:rsid w:val="00C26C64"/>
    <w:rsid w:val="00C306FD"/>
    <w:rsid w:val="00C31D32"/>
    <w:rsid w:val="00C33382"/>
    <w:rsid w:val="00C33B27"/>
    <w:rsid w:val="00C350EB"/>
    <w:rsid w:val="00C4551F"/>
    <w:rsid w:val="00C57C83"/>
    <w:rsid w:val="00C6457C"/>
    <w:rsid w:val="00C679E7"/>
    <w:rsid w:val="00C72CC4"/>
    <w:rsid w:val="00C72D2E"/>
    <w:rsid w:val="00C72E1D"/>
    <w:rsid w:val="00C73BBD"/>
    <w:rsid w:val="00C75AEF"/>
    <w:rsid w:val="00C75E4F"/>
    <w:rsid w:val="00C7683C"/>
    <w:rsid w:val="00C80632"/>
    <w:rsid w:val="00C8121B"/>
    <w:rsid w:val="00C84C5D"/>
    <w:rsid w:val="00C864B5"/>
    <w:rsid w:val="00C87DF2"/>
    <w:rsid w:val="00C95E94"/>
    <w:rsid w:val="00CA17B2"/>
    <w:rsid w:val="00CA3016"/>
    <w:rsid w:val="00CA7759"/>
    <w:rsid w:val="00CB16B2"/>
    <w:rsid w:val="00CB2CA0"/>
    <w:rsid w:val="00CB3E49"/>
    <w:rsid w:val="00CC1081"/>
    <w:rsid w:val="00CC3EC1"/>
    <w:rsid w:val="00CC684B"/>
    <w:rsid w:val="00CD010C"/>
    <w:rsid w:val="00CD05FE"/>
    <w:rsid w:val="00CD182D"/>
    <w:rsid w:val="00CE22DC"/>
    <w:rsid w:val="00CE3D16"/>
    <w:rsid w:val="00CF3044"/>
    <w:rsid w:val="00D003FE"/>
    <w:rsid w:val="00D00551"/>
    <w:rsid w:val="00D009AB"/>
    <w:rsid w:val="00D150E9"/>
    <w:rsid w:val="00D15F49"/>
    <w:rsid w:val="00D179CB"/>
    <w:rsid w:val="00D215CC"/>
    <w:rsid w:val="00D2572A"/>
    <w:rsid w:val="00D301ED"/>
    <w:rsid w:val="00D329F3"/>
    <w:rsid w:val="00D33BE8"/>
    <w:rsid w:val="00D41867"/>
    <w:rsid w:val="00D45691"/>
    <w:rsid w:val="00D472C0"/>
    <w:rsid w:val="00D4743F"/>
    <w:rsid w:val="00D528C4"/>
    <w:rsid w:val="00D54515"/>
    <w:rsid w:val="00D55627"/>
    <w:rsid w:val="00D628FD"/>
    <w:rsid w:val="00D6694E"/>
    <w:rsid w:val="00D67D66"/>
    <w:rsid w:val="00D70736"/>
    <w:rsid w:val="00D70811"/>
    <w:rsid w:val="00D70AD8"/>
    <w:rsid w:val="00D75005"/>
    <w:rsid w:val="00D77B7B"/>
    <w:rsid w:val="00D802C4"/>
    <w:rsid w:val="00D816CD"/>
    <w:rsid w:val="00D83113"/>
    <w:rsid w:val="00D90AAC"/>
    <w:rsid w:val="00D94298"/>
    <w:rsid w:val="00D962D3"/>
    <w:rsid w:val="00D96FC9"/>
    <w:rsid w:val="00DA1BA2"/>
    <w:rsid w:val="00DA1D8F"/>
    <w:rsid w:val="00DA3041"/>
    <w:rsid w:val="00DA483E"/>
    <w:rsid w:val="00DB3780"/>
    <w:rsid w:val="00DB470A"/>
    <w:rsid w:val="00DB48E2"/>
    <w:rsid w:val="00DB6420"/>
    <w:rsid w:val="00DC0517"/>
    <w:rsid w:val="00DC5336"/>
    <w:rsid w:val="00DD268D"/>
    <w:rsid w:val="00DD2717"/>
    <w:rsid w:val="00DD4967"/>
    <w:rsid w:val="00DD6B06"/>
    <w:rsid w:val="00DD6C1B"/>
    <w:rsid w:val="00DE1DC3"/>
    <w:rsid w:val="00DE2BFB"/>
    <w:rsid w:val="00DE36C4"/>
    <w:rsid w:val="00DE5408"/>
    <w:rsid w:val="00DF0A4D"/>
    <w:rsid w:val="00DF11FA"/>
    <w:rsid w:val="00DF3459"/>
    <w:rsid w:val="00DF4F83"/>
    <w:rsid w:val="00DF58B7"/>
    <w:rsid w:val="00DF6B77"/>
    <w:rsid w:val="00DF6DDA"/>
    <w:rsid w:val="00DF7BFB"/>
    <w:rsid w:val="00E00497"/>
    <w:rsid w:val="00E0084D"/>
    <w:rsid w:val="00E0217D"/>
    <w:rsid w:val="00E02C33"/>
    <w:rsid w:val="00E042D5"/>
    <w:rsid w:val="00E04BC0"/>
    <w:rsid w:val="00E14022"/>
    <w:rsid w:val="00E148B1"/>
    <w:rsid w:val="00E14A00"/>
    <w:rsid w:val="00E16523"/>
    <w:rsid w:val="00E173A7"/>
    <w:rsid w:val="00E215BB"/>
    <w:rsid w:val="00E27D0D"/>
    <w:rsid w:val="00E30D52"/>
    <w:rsid w:val="00E35951"/>
    <w:rsid w:val="00E52710"/>
    <w:rsid w:val="00E52A22"/>
    <w:rsid w:val="00E53127"/>
    <w:rsid w:val="00E53BAC"/>
    <w:rsid w:val="00E53BC0"/>
    <w:rsid w:val="00E544CE"/>
    <w:rsid w:val="00E56353"/>
    <w:rsid w:val="00E611FE"/>
    <w:rsid w:val="00E67BAF"/>
    <w:rsid w:val="00E70CAA"/>
    <w:rsid w:val="00E72ED5"/>
    <w:rsid w:val="00E73A6F"/>
    <w:rsid w:val="00E74C8C"/>
    <w:rsid w:val="00E831FC"/>
    <w:rsid w:val="00E90AA8"/>
    <w:rsid w:val="00E91262"/>
    <w:rsid w:val="00E97BCD"/>
    <w:rsid w:val="00EA0518"/>
    <w:rsid w:val="00EA15C7"/>
    <w:rsid w:val="00EA2173"/>
    <w:rsid w:val="00EA2AB4"/>
    <w:rsid w:val="00EA2ECB"/>
    <w:rsid w:val="00EA2EF2"/>
    <w:rsid w:val="00EA4924"/>
    <w:rsid w:val="00EA6A76"/>
    <w:rsid w:val="00EA6C01"/>
    <w:rsid w:val="00EB2F23"/>
    <w:rsid w:val="00EB5CA3"/>
    <w:rsid w:val="00EB5FCA"/>
    <w:rsid w:val="00EB696F"/>
    <w:rsid w:val="00EC1066"/>
    <w:rsid w:val="00EC3CB9"/>
    <w:rsid w:val="00EC4308"/>
    <w:rsid w:val="00EC5CA6"/>
    <w:rsid w:val="00EC5D24"/>
    <w:rsid w:val="00ED1847"/>
    <w:rsid w:val="00EE78DC"/>
    <w:rsid w:val="00EF129E"/>
    <w:rsid w:val="00EF25A9"/>
    <w:rsid w:val="00EF3DA1"/>
    <w:rsid w:val="00F01A45"/>
    <w:rsid w:val="00F02B03"/>
    <w:rsid w:val="00F10C04"/>
    <w:rsid w:val="00F116EB"/>
    <w:rsid w:val="00F1176E"/>
    <w:rsid w:val="00F12D7B"/>
    <w:rsid w:val="00F17910"/>
    <w:rsid w:val="00F3609F"/>
    <w:rsid w:val="00F51375"/>
    <w:rsid w:val="00F5168A"/>
    <w:rsid w:val="00F55BC7"/>
    <w:rsid w:val="00F55EC5"/>
    <w:rsid w:val="00F561C1"/>
    <w:rsid w:val="00F621BA"/>
    <w:rsid w:val="00F64FE5"/>
    <w:rsid w:val="00F676AF"/>
    <w:rsid w:val="00F70917"/>
    <w:rsid w:val="00F7145A"/>
    <w:rsid w:val="00F84BBF"/>
    <w:rsid w:val="00F85B64"/>
    <w:rsid w:val="00F92600"/>
    <w:rsid w:val="00F93AD9"/>
    <w:rsid w:val="00FA225A"/>
    <w:rsid w:val="00FA24F7"/>
    <w:rsid w:val="00FB0373"/>
    <w:rsid w:val="00FB3234"/>
    <w:rsid w:val="00FC204D"/>
    <w:rsid w:val="00FD2AEB"/>
    <w:rsid w:val="00FD2D1C"/>
    <w:rsid w:val="00FD3B78"/>
    <w:rsid w:val="00FD4B82"/>
    <w:rsid w:val="00FD6BB1"/>
    <w:rsid w:val="00FD757D"/>
    <w:rsid w:val="00FE0AAF"/>
    <w:rsid w:val="00FE124E"/>
    <w:rsid w:val="00FE154F"/>
    <w:rsid w:val="00FE3EBA"/>
    <w:rsid w:val="00FE4689"/>
    <w:rsid w:val="00FE5496"/>
    <w:rsid w:val="00FE5CFB"/>
    <w:rsid w:val="00FF3574"/>
    <w:rsid w:val="00FF39F8"/>
    <w:rsid w:val="00FF4604"/>
    <w:rsid w:val="00FF7A11"/>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B22673"/>
  <w15:chartTrackingRefBased/>
  <w15:docId w15:val="{F35C617C-1C0E-4C50-A025-9433B1BE8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1336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basedOn w:val="a0"/>
    <w:rsid w:val="00133644"/>
  </w:style>
  <w:style w:type="character" w:styleId="a4">
    <w:name w:val="Hyperlink"/>
    <w:basedOn w:val="a0"/>
    <w:uiPriority w:val="99"/>
    <w:unhideWhenUsed/>
    <w:rsid w:val="00133644"/>
    <w:rPr>
      <w:color w:val="0563C1" w:themeColor="hyperlink"/>
      <w:u w:val="single"/>
    </w:rPr>
  </w:style>
  <w:style w:type="character" w:customStyle="1" w:styleId="UnresolvedMention1">
    <w:name w:val="Unresolved Mention1"/>
    <w:basedOn w:val="a0"/>
    <w:uiPriority w:val="99"/>
    <w:semiHidden/>
    <w:unhideWhenUsed/>
    <w:rsid w:val="00133644"/>
    <w:rPr>
      <w:color w:val="605E5C"/>
      <w:shd w:val="clear" w:color="auto" w:fill="E1DFDD"/>
    </w:rPr>
  </w:style>
  <w:style w:type="paragraph" w:styleId="a5">
    <w:name w:val="header"/>
    <w:basedOn w:val="a"/>
    <w:link w:val="Char"/>
    <w:uiPriority w:val="99"/>
    <w:unhideWhenUsed/>
    <w:rsid w:val="00FE4689"/>
    <w:pPr>
      <w:tabs>
        <w:tab w:val="center" w:pos="4680"/>
        <w:tab w:val="right" w:pos="9360"/>
      </w:tabs>
      <w:spacing w:after="0" w:line="240" w:lineRule="auto"/>
    </w:pPr>
  </w:style>
  <w:style w:type="character" w:customStyle="1" w:styleId="Char">
    <w:name w:val="머리글 Char"/>
    <w:basedOn w:val="a0"/>
    <w:link w:val="a5"/>
    <w:uiPriority w:val="99"/>
    <w:rsid w:val="00FE4689"/>
  </w:style>
  <w:style w:type="paragraph" w:styleId="a6">
    <w:name w:val="footer"/>
    <w:basedOn w:val="a"/>
    <w:link w:val="Char0"/>
    <w:uiPriority w:val="99"/>
    <w:unhideWhenUsed/>
    <w:rsid w:val="00FE4689"/>
    <w:pPr>
      <w:tabs>
        <w:tab w:val="center" w:pos="4680"/>
        <w:tab w:val="right" w:pos="9360"/>
      </w:tabs>
      <w:spacing w:after="0" w:line="240" w:lineRule="auto"/>
    </w:pPr>
  </w:style>
  <w:style w:type="character" w:customStyle="1" w:styleId="Char0">
    <w:name w:val="바닥글 Char"/>
    <w:basedOn w:val="a0"/>
    <w:link w:val="a6"/>
    <w:uiPriority w:val="99"/>
    <w:rsid w:val="00FE4689"/>
  </w:style>
  <w:style w:type="paragraph" w:customStyle="1" w:styleId="EndNoteBibliographyTitle">
    <w:name w:val="EndNote Bibliography Title"/>
    <w:basedOn w:val="a"/>
    <w:link w:val="EndNoteBibliographyTitleChar"/>
    <w:rsid w:val="00C73BB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73BBD"/>
    <w:rPr>
      <w:rFonts w:ascii="Calibri" w:hAnsi="Calibri" w:cs="Calibri"/>
      <w:noProof/>
    </w:rPr>
  </w:style>
  <w:style w:type="paragraph" w:customStyle="1" w:styleId="EndNoteBibliography">
    <w:name w:val="EndNote Bibliography"/>
    <w:basedOn w:val="a"/>
    <w:link w:val="EndNoteBibliographyChar"/>
    <w:rsid w:val="00C73BBD"/>
    <w:pPr>
      <w:spacing w:line="240" w:lineRule="auto"/>
    </w:pPr>
    <w:rPr>
      <w:rFonts w:ascii="Calibri" w:hAnsi="Calibri" w:cs="Calibri"/>
      <w:noProof/>
    </w:rPr>
  </w:style>
  <w:style w:type="character" w:customStyle="1" w:styleId="EndNoteBibliographyChar">
    <w:name w:val="EndNote Bibliography Char"/>
    <w:basedOn w:val="a0"/>
    <w:link w:val="EndNoteBibliography"/>
    <w:rsid w:val="00C73BB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26375</Words>
  <Characters>150344</Characters>
  <Application>Microsoft Office Word</Application>
  <DocSecurity>0</DocSecurity>
  <Lines>1252</Lines>
  <Paragraphs>35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6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KSE</cp:lastModifiedBy>
  <cp:revision>3</cp:revision>
  <dcterms:created xsi:type="dcterms:W3CDTF">2023-05-22T04:45:00Z</dcterms:created>
  <dcterms:modified xsi:type="dcterms:W3CDTF">2023-05-22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921f4f2313ccbb0271bc27b954001a132245b55076cd554c7c20493fe74517</vt:lpwstr>
  </property>
</Properties>
</file>